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oter9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FBC1B8" w14:textId="202E21E5" w:rsidR="009D3118" w:rsidRPr="001B5514" w:rsidRDefault="009D3118" w:rsidP="001B551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179793737"/>
      <w:r w:rsidRPr="001B5514">
        <w:rPr>
          <w:rFonts w:ascii="Times New Roman" w:hAnsi="Times New Roman" w:cs="Times New Roman"/>
          <w:b/>
          <w:bCs/>
          <w:sz w:val="24"/>
          <w:szCs w:val="24"/>
        </w:rPr>
        <w:t>PENGARUH PENGETAHUAN PERATURAN PAJAK, DIGITALISASI LAYANAN PAJAK, KESADARAN WAJIB PAJAK, DAN PERSEPSI WAJIB PAJAK TERHADAP KEPATUHAN WAJIB PAJAK PENGGUNA</w:t>
      </w:r>
      <w:r w:rsidR="00D355E9">
        <w:rPr>
          <w:rFonts w:ascii="Times New Roman" w:hAnsi="Times New Roman" w:cs="Times New Roman"/>
          <w:b/>
          <w:bCs/>
          <w:sz w:val="24"/>
          <w:szCs w:val="24"/>
        </w:rPr>
        <w:t xml:space="preserve">      </w:t>
      </w:r>
      <w:r w:rsidRPr="001B5514">
        <w:rPr>
          <w:rFonts w:ascii="Times New Roman" w:hAnsi="Times New Roman" w:cs="Times New Roman"/>
          <w:b/>
          <w:bCs/>
          <w:sz w:val="24"/>
          <w:szCs w:val="24"/>
        </w:rPr>
        <w:t>E-COMMERCE DI KALIMANTAN TIMUR</w:t>
      </w:r>
      <w:bookmarkEnd w:id="0"/>
    </w:p>
    <w:p w14:paraId="028BD0D6" w14:textId="77777777" w:rsidR="001B5514" w:rsidRDefault="001B5514" w:rsidP="001B551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89B7507" w14:textId="43F75C89" w:rsidR="009D3118" w:rsidRDefault="009D3118" w:rsidP="001B551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KRIPSI</w:t>
      </w:r>
    </w:p>
    <w:p w14:paraId="574E3492" w14:textId="03794BEC" w:rsidR="009D3118" w:rsidRDefault="00857303" w:rsidP="001B551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l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rj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ntansi</w:t>
      </w:r>
      <w:proofErr w:type="spellEnd"/>
    </w:p>
    <w:p w14:paraId="367769C7" w14:textId="08129605" w:rsidR="009D3118" w:rsidRDefault="009D3118" w:rsidP="001B551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1D8CC636" wp14:editId="02299013">
            <wp:extent cx="1676400" cy="1676400"/>
            <wp:effectExtent l="0" t="0" r="0" b="0"/>
            <wp:docPr id="120783507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7835079" name="Picture 1207835079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76400" cy="167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D428E0" w14:textId="071430B8" w:rsidR="009D3118" w:rsidRDefault="009D3118" w:rsidP="001B551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leh:</w:t>
      </w:r>
    </w:p>
    <w:p w14:paraId="3A8A8C66" w14:textId="50B79C1E" w:rsidR="009D3118" w:rsidRPr="00C91025" w:rsidRDefault="00DE27F5" w:rsidP="001B551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91025">
        <w:rPr>
          <w:rFonts w:ascii="Times New Roman" w:hAnsi="Times New Roman" w:cs="Times New Roman"/>
          <w:b/>
          <w:bCs/>
          <w:sz w:val="24"/>
          <w:szCs w:val="24"/>
        </w:rPr>
        <w:t>I</w:t>
      </w:r>
      <w:r>
        <w:rPr>
          <w:rFonts w:ascii="Times New Roman" w:hAnsi="Times New Roman" w:cs="Times New Roman"/>
          <w:b/>
          <w:bCs/>
          <w:sz w:val="24"/>
          <w:szCs w:val="24"/>
        </w:rPr>
        <w:t>RA CHOIRI</w:t>
      </w:r>
    </w:p>
    <w:p w14:paraId="7FAE6FE1" w14:textId="4247779A" w:rsidR="009D3118" w:rsidRPr="00C91025" w:rsidRDefault="009D3118" w:rsidP="001B551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91025">
        <w:rPr>
          <w:rFonts w:ascii="Times New Roman" w:hAnsi="Times New Roman" w:cs="Times New Roman"/>
          <w:b/>
          <w:bCs/>
          <w:sz w:val="24"/>
          <w:szCs w:val="24"/>
        </w:rPr>
        <w:t>2101036030</w:t>
      </w:r>
    </w:p>
    <w:p w14:paraId="64827FFD" w14:textId="2D64FACF" w:rsidR="009D3118" w:rsidRPr="00C91025" w:rsidRDefault="00DE27F5" w:rsidP="001B551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91025">
        <w:rPr>
          <w:rFonts w:ascii="Times New Roman" w:hAnsi="Times New Roman" w:cs="Times New Roman"/>
          <w:b/>
          <w:bCs/>
          <w:sz w:val="24"/>
          <w:szCs w:val="24"/>
        </w:rPr>
        <w:t>AKUNTANSI</w:t>
      </w:r>
    </w:p>
    <w:p w14:paraId="3C48D7BC" w14:textId="77777777" w:rsidR="009D3118" w:rsidRDefault="009D3118" w:rsidP="001B551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61BFA39" w14:textId="77777777" w:rsidR="003F72C9" w:rsidRDefault="003F72C9" w:rsidP="001B551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4420A79" w14:textId="097C01D3" w:rsidR="009D3118" w:rsidRPr="00C91025" w:rsidRDefault="009D3118" w:rsidP="001B551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91025">
        <w:rPr>
          <w:rFonts w:ascii="Times New Roman" w:hAnsi="Times New Roman" w:cs="Times New Roman"/>
          <w:b/>
          <w:bCs/>
          <w:sz w:val="24"/>
          <w:szCs w:val="24"/>
        </w:rPr>
        <w:t>FAKULTAS EKONOMI DAN BISNIS</w:t>
      </w:r>
    </w:p>
    <w:p w14:paraId="4D37ADBC" w14:textId="54A30F61" w:rsidR="009D3118" w:rsidRPr="00C91025" w:rsidRDefault="009D3118" w:rsidP="001B551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91025">
        <w:rPr>
          <w:rFonts w:ascii="Times New Roman" w:hAnsi="Times New Roman" w:cs="Times New Roman"/>
          <w:b/>
          <w:bCs/>
          <w:sz w:val="24"/>
          <w:szCs w:val="24"/>
        </w:rPr>
        <w:t>UNIVERSITAS MULAWARMAN</w:t>
      </w:r>
    </w:p>
    <w:p w14:paraId="0B9AD145" w14:textId="25E7984E" w:rsidR="009D3118" w:rsidRPr="00C91025" w:rsidRDefault="009D3118" w:rsidP="001B551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91025">
        <w:rPr>
          <w:rFonts w:ascii="Times New Roman" w:hAnsi="Times New Roman" w:cs="Times New Roman"/>
          <w:b/>
          <w:bCs/>
          <w:sz w:val="24"/>
          <w:szCs w:val="24"/>
        </w:rPr>
        <w:t>SAMARINDA</w:t>
      </w:r>
    </w:p>
    <w:p w14:paraId="5EFB668F" w14:textId="77777777" w:rsidR="00172F31" w:rsidRDefault="009D3118" w:rsidP="001B551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91025">
        <w:rPr>
          <w:rFonts w:ascii="Times New Roman" w:hAnsi="Times New Roman" w:cs="Times New Roman"/>
          <w:b/>
          <w:bCs/>
          <w:sz w:val="24"/>
          <w:szCs w:val="24"/>
        </w:rPr>
        <w:t>202</w:t>
      </w:r>
      <w:r w:rsidR="00A74DCF">
        <w:rPr>
          <w:rFonts w:ascii="Times New Roman" w:hAnsi="Times New Roman" w:cs="Times New Roman"/>
          <w:b/>
          <w:bCs/>
          <w:sz w:val="24"/>
          <w:szCs w:val="24"/>
        </w:rPr>
        <w:t>5</w:t>
      </w:r>
    </w:p>
    <w:p w14:paraId="1797D15E" w14:textId="3647B1D4" w:rsidR="002B35C6" w:rsidRDefault="00D057F7" w:rsidP="002B35C6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0AF28F7" w14:textId="7DF657E2" w:rsidR="002B35C6" w:rsidRDefault="00C93DFB" w:rsidP="002B35C6">
      <w:pPr>
        <w:ind w:left="-1276"/>
        <w:rPr>
          <w:rFonts w:ascii="Times New Roman" w:hAnsi="Times New Roman" w:cs="Times New Roman"/>
          <w:b/>
          <w:bCs/>
          <w:sz w:val="24"/>
          <w:szCs w:val="24"/>
        </w:rPr>
      </w:pPr>
      <w:r w:rsidRPr="00C93DFB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6E6D5AC0" wp14:editId="4DC4637D">
            <wp:extent cx="6677025" cy="8800904"/>
            <wp:effectExtent l="0" t="0" r="0" b="63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704504" cy="88371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B35C6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F51D34C" w14:textId="58088525" w:rsidR="006041E5" w:rsidRPr="009A2FF2" w:rsidRDefault="006041E5" w:rsidP="009A2FF2">
      <w:pPr>
        <w:pStyle w:val="Heading1"/>
        <w:numPr>
          <w:ilvl w:val="0"/>
          <w:numId w:val="0"/>
        </w:numPr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" w:name="_Toc210724741"/>
      <w:r w:rsidRPr="009A2FF2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KATA PENGANTAR</w:t>
      </w:r>
      <w:bookmarkEnd w:id="1"/>
    </w:p>
    <w:p w14:paraId="2DE169A9" w14:textId="77777777" w:rsidR="00B92B61" w:rsidRDefault="001E0B9E" w:rsidP="009F3165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y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llah SWT.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mp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“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Pengaruh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Pengetahuan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Peraturan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Digitalisasi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Layanan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Kesadaran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Wajib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, Dan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Persepsi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Wajib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Terhadap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Kepatuhan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Wajib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>Pengguna</w:t>
      </w:r>
      <w:proofErr w:type="spellEnd"/>
      <w:r w:rsidR="00B92B61" w:rsidRPr="00B92B61">
        <w:rPr>
          <w:rFonts w:ascii="Times New Roman" w:hAnsi="Times New Roman" w:cs="Times New Roman"/>
          <w:b/>
          <w:bCs/>
          <w:sz w:val="24"/>
          <w:szCs w:val="24"/>
        </w:rPr>
        <w:t xml:space="preserve"> E-Commerce di Kalimantan Timur</w:t>
      </w:r>
      <w:r w:rsidR="00B92B61">
        <w:rPr>
          <w:rFonts w:ascii="Times New Roman" w:hAnsi="Times New Roman" w:cs="Times New Roman"/>
          <w:b/>
          <w:bCs/>
          <w:sz w:val="24"/>
          <w:szCs w:val="24"/>
        </w:rPr>
        <w:t xml:space="preserve">”.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gelar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Sarjana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 Ekonomi dan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, Universitas </w:t>
      </w:r>
      <w:proofErr w:type="spellStart"/>
      <w:r w:rsidR="00B92B61">
        <w:rPr>
          <w:rFonts w:ascii="Times New Roman" w:hAnsi="Times New Roman" w:cs="Times New Roman"/>
          <w:sz w:val="24"/>
          <w:szCs w:val="24"/>
        </w:rPr>
        <w:t>Mulawarman</w:t>
      </w:r>
      <w:proofErr w:type="spellEnd"/>
      <w:r w:rsidR="00B92B6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8C5E3F7" w14:textId="63F44EFF" w:rsidR="009F3165" w:rsidRDefault="00B92B61" w:rsidP="009F3165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c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-bes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s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3165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9F3165">
        <w:rPr>
          <w:rFonts w:ascii="Times New Roman" w:hAnsi="Times New Roman" w:cs="Times New Roman"/>
          <w:sz w:val="24"/>
          <w:szCs w:val="24"/>
        </w:rPr>
        <w:t>:</w:t>
      </w:r>
    </w:p>
    <w:p w14:paraId="433A5220" w14:textId="77777777" w:rsidR="009F3165" w:rsidRPr="009F3165" w:rsidRDefault="009F3165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b/>
          <w:bCs/>
        </w:rPr>
      </w:pPr>
      <w:r w:rsidRPr="009F3165">
        <w:rPr>
          <w:rFonts w:ascii="Times New Roman" w:hAnsi="Times New Roman" w:cs="Times New Roman"/>
          <w:sz w:val="24"/>
          <w:szCs w:val="24"/>
        </w:rPr>
        <w:t xml:space="preserve">Prof. Dr. Ir. H. </w:t>
      </w:r>
      <w:proofErr w:type="spellStart"/>
      <w:r w:rsidRPr="009F3165">
        <w:rPr>
          <w:rFonts w:ascii="Times New Roman" w:hAnsi="Times New Roman" w:cs="Times New Roman"/>
          <w:sz w:val="24"/>
          <w:szCs w:val="24"/>
        </w:rPr>
        <w:t>Abdunnur</w:t>
      </w:r>
      <w:proofErr w:type="spellEnd"/>
      <w:r w:rsidRPr="009F316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F3165">
        <w:rPr>
          <w:rFonts w:ascii="Times New Roman" w:hAnsi="Times New Roman" w:cs="Times New Roman"/>
          <w:sz w:val="24"/>
          <w:szCs w:val="24"/>
        </w:rPr>
        <w:t>M.Si</w:t>
      </w:r>
      <w:proofErr w:type="spellEnd"/>
      <w:r w:rsidRPr="009F3165">
        <w:rPr>
          <w:rFonts w:ascii="Times New Roman" w:hAnsi="Times New Roman" w:cs="Times New Roman"/>
          <w:sz w:val="24"/>
          <w:szCs w:val="24"/>
        </w:rPr>
        <w:t xml:space="preserve">., IPU., ASEAN Eng. </w:t>
      </w:r>
      <w:proofErr w:type="spellStart"/>
      <w:r w:rsidRPr="009F3165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F3165">
        <w:rPr>
          <w:rFonts w:ascii="Times New Roman" w:hAnsi="Times New Roman" w:cs="Times New Roman"/>
          <w:sz w:val="24"/>
          <w:szCs w:val="24"/>
        </w:rPr>
        <w:t>Rektor</w:t>
      </w:r>
      <w:proofErr w:type="spellEnd"/>
      <w:r w:rsidRPr="009F3165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Pr="009F3165">
        <w:rPr>
          <w:rFonts w:ascii="Times New Roman" w:hAnsi="Times New Roman" w:cs="Times New Roman"/>
          <w:sz w:val="24"/>
          <w:szCs w:val="24"/>
        </w:rPr>
        <w:t>Mulawarm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1C609F6" w14:textId="588B9620" w:rsidR="009F3165" w:rsidRPr="009F3165" w:rsidRDefault="009F3165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sz w:val="24"/>
          <w:szCs w:val="24"/>
        </w:rPr>
        <w:t xml:space="preserve">Dr. Zainal Abidin, SE., MM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konomi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warm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A7A7FFB" w14:textId="7E0B3251" w:rsidR="000D40D3" w:rsidRPr="000D40D3" w:rsidRDefault="00AF47A8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b/>
          <w:bCs/>
        </w:rPr>
      </w:pPr>
      <w:r w:rsidRPr="00AF47A8">
        <w:rPr>
          <w:rFonts w:ascii="Times New Roman" w:hAnsi="Times New Roman" w:cs="Times New Roman"/>
          <w:sz w:val="24"/>
          <w:szCs w:val="24"/>
        </w:rPr>
        <w:t xml:space="preserve">Dr. </w:t>
      </w:r>
      <w:proofErr w:type="spellStart"/>
      <w:r w:rsidRPr="00AF47A8">
        <w:rPr>
          <w:rFonts w:ascii="Times New Roman" w:hAnsi="Times New Roman" w:cs="Times New Roman"/>
          <w:sz w:val="24"/>
          <w:szCs w:val="24"/>
        </w:rPr>
        <w:t>Wulan</w:t>
      </w:r>
      <w:proofErr w:type="spellEnd"/>
      <w:r w:rsidRPr="00AF47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F47A8">
        <w:rPr>
          <w:rFonts w:ascii="Times New Roman" w:hAnsi="Times New Roman" w:cs="Times New Roman"/>
          <w:sz w:val="24"/>
          <w:szCs w:val="24"/>
        </w:rPr>
        <w:t>Iyhig</w:t>
      </w:r>
      <w:proofErr w:type="spellEnd"/>
      <w:r w:rsidRPr="00AF47A8">
        <w:rPr>
          <w:rFonts w:ascii="Times New Roman" w:hAnsi="Times New Roman" w:cs="Times New Roman"/>
          <w:sz w:val="24"/>
          <w:szCs w:val="24"/>
        </w:rPr>
        <w:t xml:space="preserve"> Ratna Sari, SE.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F47A8">
        <w:rPr>
          <w:rFonts w:ascii="Times New Roman" w:hAnsi="Times New Roman" w:cs="Times New Roman"/>
          <w:sz w:val="24"/>
          <w:szCs w:val="24"/>
        </w:rPr>
        <w:t>M.Si</w:t>
      </w:r>
      <w:proofErr w:type="spellEnd"/>
      <w:r w:rsidRPr="00AF47A8">
        <w:rPr>
          <w:rFonts w:ascii="Times New Roman" w:hAnsi="Times New Roman" w:cs="Times New Roman"/>
          <w:sz w:val="24"/>
          <w:szCs w:val="24"/>
        </w:rPr>
        <w:t>.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F47A8">
        <w:rPr>
          <w:rFonts w:ascii="Times New Roman" w:hAnsi="Times New Roman" w:cs="Times New Roman"/>
          <w:sz w:val="24"/>
          <w:szCs w:val="24"/>
        </w:rPr>
        <w:t>CSP</w:t>
      </w:r>
      <w:r w:rsidR="000D40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40D3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="000D40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40D3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="000D40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40D3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="000D40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40D3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="000D40D3">
        <w:rPr>
          <w:rFonts w:ascii="Times New Roman" w:hAnsi="Times New Roman" w:cs="Times New Roman"/>
          <w:sz w:val="24"/>
          <w:szCs w:val="24"/>
        </w:rPr>
        <w:t xml:space="preserve"> Ekonomi dan </w:t>
      </w:r>
      <w:proofErr w:type="spellStart"/>
      <w:r w:rsidR="000D40D3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0D40D3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="000D40D3">
        <w:rPr>
          <w:rFonts w:ascii="Times New Roman" w:hAnsi="Times New Roman" w:cs="Times New Roman"/>
          <w:sz w:val="24"/>
          <w:szCs w:val="24"/>
        </w:rPr>
        <w:t>Mulawarman</w:t>
      </w:r>
      <w:proofErr w:type="spellEnd"/>
      <w:r w:rsidR="000D40D3">
        <w:rPr>
          <w:rFonts w:ascii="Times New Roman" w:hAnsi="Times New Roman" w:cs="Times New Roman"/>
          <w:sz w:val="24"/>
          <w:szCs w:val="24"/>
        </w:rPr>
        <w:t>.</w:t>
      </w:r>
    </w:p>
    <w:p w14:paraId="4670F64C" w14:textId="0E963C40" w:rsidR="00F426C5" w:rsidRDefault="00533BB4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b/>
          <w:bCs/>
        </w:rPr>
      </w:pPr>
      <w:r w:rsidRPr="00533BB4">
        <w:rPr>
          <w:rFonts w:ascii="Times New Roman" w:hAnsi="Times New Roman" w:cs="Times New Roman"/>
          <w:sz w:val="24"/>
          <w:szCs w:val="24"/>
        </w:rPr>
        <w:t xml:space="preserve">Dr. </w:t>
      </w:r>
      <w:proofErr w:type="spellStart"/>
      <w:r w:rsidRPr="00533BB4">
        <w:rPr>
          <w:rFonts w:ascii="Times New Roman" w:hAnsi="Times New Roman" w:cs="Times New Roman"/>
          <w:sz w:val="24"/>
          <w:szCs w:val="24"/>
        </w:rPr>
        <w:t>Fibriyani</w:t>
      </w:r>
      <w:proofErr w:type="spellEnd"/>
      <w:r w:rsidRPr="00533BB4">
        <w:rPr>
          <w:rFonts w:ascii="Times New Roman" w:hAnsi="Times New Roman" w:cs="Times New Roman"/>
          <w:sz w:val="24"/>
          <w:szCs w:val="24"/>
        </w:rPr>
        <w:t xml:space="preserve"> Nur </w:t>
      </w:r>
      <w:proofErr w:type="spellStart"/>
      <w:r w:rsidRPr="00533BB4">
        <w:rPr>
          <w:rFonts w:ascii="Times New Roman" w:hAnsi="Times New Roman" w:cs="Times New Roman"/>
          <w:sz w:val="24"/>
          <w:szCs w:val="24"/>
        </w:rPr>
        <w:t>Khairin</w:t>
      </w:r>
      <w:proofErr w:type="spellEnd"/>
      <w:r w:rsidRPr="00533BB4"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Pr="00533BB4">
        <w:rPr>
          <w:rFonts w:ascii="Times New Roman" w:hAnsi="Times New Roman" w:cs="Times New Roman"/>
          <w:sz w:val="24"/>
          <w:szCs w:val="24"/>
        </w:rPr>
        <w:t>SE.,M.S.A.</w:t>
      </w:r>
      <w:proofErr w:type="gramEnd"/>
      <w:r w:rsidRPr="00533BB4">
        <w:rPr>
          <w:rFonts w:ascii="Times New Roman" w:hAnsi="Times New Roman" w:cs="Times New Roman"/>
          <w:sz w:val="24"/>
          <w:szCs w:val="24"/>
        </w:rPr>
        <w:t>,Ak.,CA.,CSP.,</w:t>
      </w:r>
      <w:proofErr w:type="spellStart"/>
      <w:r w:rsidRPr="00533BB4">
        <w:rPr>
          <w:rFonts w:ascii="Times New Roman" w:hAnsi="Times New Roman" w:cs="Times New Roman"/>
          <w:sz w:val="24"/>
          <w:szCs w:val="24"/>
        </w:rPr>
        <w:t>CIQ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1 </w:t>
      </w:r>
      <w:proofErr w:type="spellStart"/>
      <w:r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konomi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warm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AD3AB32" w14:textId="71AEB265" w:rsidR="00F426C5" w:rsidRDefault="00533BB4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426C5">
        <w:rPr>
          <w:rFonts w:ascii="Times New Roman" w:hAnsi="Times New Roman" w:cs="Times New Roman"/>
          <w:sz w:val="24"/>
          <w:szCs w:val="24"/>
        </w:rPr>
        <w:t>Salmah</w:t>
      </w:r>
      <w:proofErr w:type="spellEnd"/>
      <w:r w:rsidRPr="00F426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26C5">
        <w:rPr>
          <w:rFonts w:ascii="Times New Roman" w:hAnsi="Times New Roman" w:cs="Times New Roman"/>
          <w:sz w:val="24"/>
          <w:szCs w:val="24"/>
        </w:rPr>
        <w:t>Pattisahusiwa</w:t>
      </w:r>
      <w:proofErr w:type="spellEnd"/>
      <w:r w:rsidRPr="00F426C5">
        <w:rPr>
          <w:rFonts w:ascii="Times New Roman" w:hAnsi="Times New Roman" w:cs="Times New Roman"/>
          <w:sz w:val="24"/>
          <w:szCs w:val="24"/>
        </w:rPr>
        <w:t>, S.E.,</w:t>
      </w:r>
      <w:r w:rsidR="00D25E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26C5">
        <w:rPr>
          <w:rFonts w:ascii="Times New Roman" w:hAnsi="Times New Roman" w:cs="Times New Roman"/>
          <w:sz w:val="24"/>
          <w:szCs w:val="24"/>
        </w:rPr>
        <w:t>M.Si</w:t>
      </w:r>
      <w:proofErr w:type="gramStart"/>
      <w:r w:rsidRPr="00F426C5">
        <w:rPr>
          <w:rFonts w:ascii="Times New Roman" w:hAnsi="Times New Roman" w:cs="Times New Roman"/>
          <w:sz w:val="24"/>
          <w:szCs w:val="24"/>
        </w:rPr>
        <w:t>.,Ak</w:t>
      </w:r>
      <w:proofErr w:type="gramEnd"/>
      <w:r w:rsidRPr="00F426C5">
        <w:rPr>
          <w:rFonts w:ascii="Times New Roman" w:hAnsi="Times New Roman" w:cs="Times New Roman"/>
          <w:sz w:val="24"/>
          <w:szCs w:val="24"/>
        </w:rPr>
        <w:t>.,CA.,CSRS.,CSRA</w:t>
      </w:r>
      <w:proofErr w:type="spellEnd"/>
      <w:r w:rsidRPr="00F426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26C5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F426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26C5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F426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26C5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F426C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426C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F426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26C5">
        <w:rPr>
          <w:rFonts w:ascii="Times New Roman" w:hAnsi="Times New Roman" w:cs="Times New Roman"/>
          <w:sz w:val="24"/>
          <w:szCs w:val="24"/>
        </w:rPr>
        <w:t>bersedia</w:t>
      </w:r>
      <w:proofErr w:type="spellEnd"/>
      <w:r w:rsidRPr="00F426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26C5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F426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26C5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F426C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426C5">
        <w:rPr>
          <w:rFonts w:ascii="Times New Roman" w:hAnsi="Times New Roman" w:cs="Times New Roman"/>
          <w:sz w:val="24"/>
          <w:szCs w:val="24"/>
        </w:rPr>
        <w:t>arahan</w:t>
      </w:r>
      <w:proofErr w:type="spellEnd"/>
      <w:r w:rsidR="00F426C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F426C5">
        <w:rPr>
          <w:rFonts w:ascii="Times New Roman" w:hAnsi="Times New Roman" w:cs="Times New Roman"/>
          <w:sz w:val="24"/>
          <w:szCs w:val="24"/>
        </w:rPr>
        <w:t>nasihat</w:t>
      </w:r>
      <w:proofErr w:type="spellEnd"/>
      <w:r w:rsidR="00F426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426C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426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426C5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="00F426C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426C5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F426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426C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F426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diselesaikan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lastRenderedPageBreak/>
        <w:t>dengan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. Dan juga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Wali yang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menempuh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S1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Ekonomi dan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="009203EE">
        <w:rPr>
          <w:rFonts w:ascii="Times New Roman" w:hAnsi="Times New Roman" w:cs="Times New Roman"/>
          <w:sz w:val="24"/>
          <w:szCs w:val="24"/>
        </w:rPr>
        <w:t>Mulawarman</w:t>
      </w:r>
      <w:proofErr w:type="spellEnd"/>
      <w:r w:rsidR="009203EE">
        <w:rPr>
          <w:rFonts w:ascii="Times New Roman" w:hAnsi="Times New Roman" w:cs="Times New Roman"/>
          <w:sz w:val="24"/>
          <w:szCs w:val="24"/>
        </w:rPr>
        <w:t>.</w:t>
      </w:r>
    </w:p>
    <w:p w14:paraId="28221D27" w14:textId="4EFF8DC6" w:rsidR="009203EE" w:rsidRDefault="009203EE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/Ibu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konomi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war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p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16C44D2" w14:textId="15A4336A" w:rsidR="009203EE" w:rsidRDefault="009203EE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t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hasisw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t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konomi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76F7106" w14:textId="59E9A5F6" w:rsidR="00022633" w:rsidRDefault="00022633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di Kalimantan Timu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u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arg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6AA8833" w14:textId="51F10F9B" w:rsidR="009203EE" w:rsidRDefault="00AD488A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lmarh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pak Imam Choiri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pi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o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anti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rt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n Ibu </w:t>
      </w:r>
      <w:proofErr w:type="spellStart"/>
      <w:r>
        <w:rPr>
          <w:rFonts w:ascii="Times New Roman" w:hAnsi="Times New Roman" w:cs="Times New Roman"/>
          <w:sz w:val="24"/>
          <w:szCs w:val="24"/>
        </w:rPr>
        <w:t>Sumar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in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u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orb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tas dem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e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jer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bu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o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n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ingg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9F516A2" w14:textId="7185309C" w:rsidR="00AD488A" w:rsidRDefault="00AD488A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="007D3EE0">
        <w:rPr>
          <w:rFonts w:ascii="Times New Roman" w:hAnsi="Times New Roman" w:cs="Times New Roman"/>
          <w:sz w:val="24"/>
          <w:szCs w:val="24"/>
        </w:rPr>
        <w:t>akak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Ika Choiri yang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materil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bertahan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Semoga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kebaikanmu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balasan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EE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7D3EE0">
        <w:rPr>
          <w:rFonts w:ascii="Times New Roman" w:hAnsi="Times New Roman" w:cs="Times New Roman"/>
          <w:sz w:val="24"/>
          <w:szCs w:val="24"/>
        </w:rPr>
        <w:t xml:space="preserve"> Allah SWT.</w:t>
      </w:r>
    </w:p>
    <w:p w14:paraId="044A3D39" w14:textId="296C315C" w:rsidR="00640DC2" w:rsidRDefault="007D3EE0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Bapak, Mamak, Mas </w:t>
      </w:r>
      <w:proofErr w:type="spellStart"/>
      <w:r>
        <w:rPr>
          <w:rFonts w:ascii="Times New Roman" w:hAnsi="Times New Roman" w:cs="Times New Roman"/>
          <w:sz w:val="24"/>
          <w:szCs w:val="24"/>
        </w:rPr>
        <w:t>Y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ama </w:t>
      </w:r>
      <w:proofErr w:type="spellStart"/>
      <w:r>
        <w:rPr>
          <w:rFonts w:ascii="Times New Roman" w:hAnsi="Times New Roman" w:cs="Times New Roman"/>
          <w:sz w:val="24"/>
          <w:szCs w:val="24"/>
        </w:rPr>
        <w:t>Pup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ba </w:t>
      </w:r>
      <w:proofErr w:type="spellStart"/>
      <w:r>
        <w:rPr>
          <w:rFonts w:ascii="Times New Roman" w:hAnsi="Times New Roman" w:cs="Times New Roman"/>
          <w:sz w:val="24"/>
          <w:szCs w:val="24"/>
        </w:rPr>
        <w:t>Nun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as </w:t>
      </w:r>
      <w:proofErr w:type="spellStart"/>
      <w:r>
        <w:rPr>
          <w:rFonts w:ascii="Times New Roman" w:hAnsi="Times New Roman" w:cs="Times New Roman"/>
          <w:sz w:val="24"/>
          <w:szCs w:val="24"/>
        </w:rPr>
        <w:t>Irv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up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</w:t>
      </w:r>
      <w:r w:rsidR="00D25EFA">
        <w:rPr>
          <w:rFonts w:ascii="Times New Roman" w:hAnsi="Times New Roman" w:cs="Times New Roman"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>k</w:t>
      </w:r>
      <w:r w:rsidR="00640DC2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is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640DC2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640DC2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640D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DC2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640D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DC2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="00640DC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40DC2">
        <w:rPr>
          <w:rFonts w:ascii="Times New Roman" w:hAnsi="Times New Roman" w:cs="Times New Roman"/>
          <w:sz w:val="24"/>
          <w:szCs w:val="24"/>
        </w:rPr>
        <w:t>doa</w:t>
      </w:r>
      <w:proofErr w:type="spellEnd"/>
      <w:r w:rsidR="00640DC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640DC2"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 w:rsidR="00640D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40DC2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="00640D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DC2">
        <w:rPr>
          <w:rFonts w:ascii="Times New Roman" w:hAnsi="Times New Roman" w:cs="Times New Roman"/>
          <w:sz w:val="24"/>
          <w:szCs w:val="24"/>
        </w:rPr>
        <w:t>terhingga</w:t>
      </w:r>
      <w:proofErr w:type="spellEnd"/>
      <w:r w:rsidR="00640D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DC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40D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DC2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bangku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perjuangan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bangku</w:t>
      </w:r>
      <w:proofErr w:type="spellEnd"/>
      <w:r w:rsidR="00022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633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="00640DC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9A91493" w14:textId="7186619A" w:rsidR="008A1D88" w:rsidRDefault="00640DC2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an </w:t>
      </w:r>
      <w:proofErr w:type="spellStart"/>
      <w:r>
        <w:rPr>
          <w:rFonts w:ascii="Times New Roman" w:hAnsi="Times New Roman" w:cs="Times New Roman"/>
          <w:sz w:val="24"/>
          <w:szCs w:val="24"/>
        </w:rPr>
        <w:t>Hidayatul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kba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mester dua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d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b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w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ment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rsamaan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doamu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pernah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putus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1F6C5B1" w14:textId="701E69B2" w:rsidR="00AF20A8" w:rsidRDefault="001643C9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="008A1D88">
        <w:rPr>
          <w:rFonts w:ascii="Times New Roman" w:hAnsi="Times New Roman" w:cs="Times New Roman"/>
          <w:sz w:val="24"/>
          <w:szCs w:val="24"/>
        </w:rPr>
        <w:t>ahabat-sahabat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seperjuangan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Azyza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Rama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Sumady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, Dita Amelia Ananta, dan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Yunissa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Anggraini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membersamai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semester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. Kalian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tawa,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terhingga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perjalanan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dan proses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kenangan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berharga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1D88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8A1D8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B2CEE86" w14:textId="37FBA071" w:rsidR="00AF20A8" w:rsidRDefault="001643C9">
      <w:pPr>
        <w:pStyle w:val="ListParagraph"/>
        <w:numPr>
          <w:ilvl w:val="0"/>
          <w:numId w:val="4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="00AF20A8">
        <w:rPr>
          <w:rFonts w:ascii="Times New Roman" w:hAnsi="Times New Roman" w:cs="Times New Roman"/>
          <w:sz w:val="24"/>
          <w:szCs w:val="24"/>
        </w:rPr>
        <w:t>emua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disebutkan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persatu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Semoga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Allah SWT.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membalas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kebaikan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doa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20A8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AF20A8">
        <w:rPr>
          <w:rFonts w:ascii="Times New Roman" w:hAnsi="Times New Roman" w:cs="Times New Roman"/>
          <w:sz w:val="24"/>
          <w:szCs w:val="24"/>
        </w:rPr>
        <w:t>.</w:t>
      </w:r>
    </w:p>
    <w:p w14:paraId="33DC9DB0" w14:textId="77777777" w:rsidR="00AF20A8" w:rsidRDefault="00AF20A8" w:rsidP="00AF20A8">
      <w:pPr>
        <w:pStyle w:val="ListParagraph"/>
        <w:spacing w:after="0" w:line="48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pur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llah SWT.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c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ih</w:t>
      </w:r>
      <w:proofErr w:type="spellEnd"/>
    </w:p>
    <w:p w14:paraId="06009DF8" w14:textId="77777777" w:rsidR="00AF20A8" w:rsidRDefault="00AF20A8" w:rsidP="00AF20A8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</w:p>
    <w:p w14:paraId="22063EAC" w14:textId="77777777" w:rsidR="00AF20A8" w:rsidRDefault="00AF20A8" w:rsidP="00AF20A8">
      <w:pPr>
        <w:pStyle w:val="ListParagraph"/>
        <w:spacing w:after="0" w:line="240" w:lineRule="auto"/>
        <w:ind w:left="0" w:firstLine="426"/>
        <w:jc w:val="righ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amarinda</w:t>
      </w:r>
      <w:proofErr w:type="spellEnd"/>
      <w:r>
        <w:rPr>
          <w:rFonts w:ascii="Times New Roman" w:hAnsi="Times New Roman" w:cs="Times New Roman"/>
          <w:sz w:val="24"/>
          <w:szCs w:val="24"/>
        </w:rPr>
        <w:t>, 03 Juli 2025</w:t>
      </w:r>
    </w:p>
    <w:p w14:paraId="6BB9BF15" w14:textId="77777777" w:rsidR="00AF20A8" w:rsidRDefault="00AF20A8" w:rsidP="00AF20A8">
      <w:pPr>
        <w:pStyle w:val="ListParagraph"/>
        <w:spacing w:after="0" w:line="240" w:lineRule="auto"/>
        <w:ind w:left="0" w:firstLine="426"/>
        <w:jc w:val="right"/>
        <w:rPr>
          <w:rFonts w:ascii="Times New Roman" w:hAnsi="Times New Roman" w:cs="Times New Roman"/>
          <w:b/>
          <w:bCs/>
        </w:rPr>
      </w:pPr>
    </w:p>
    <w:p w14:paraId="0CB5ACE4" w14:textId="77777777" w:rsidR="00AF20A8" w:rsidRDefault="00AF20A8" w:rsidP="00AF20A8">
      <w:pPr>
        <w:pStyle w:val="ListParagraph"/>
        <w:spacing w:after="0" w:line="240" w:lineRule="auto"/>
        <w:ind w:left="0" w:firstLine="426"/>
        <w:jc w:val="right"/>
        <w:rPr>
          <w:rFonts w:ascii="Times New Roman" w:hAnsi="Times New Roman" w:cs="Times New Roman"/>
          <w:b/>
          <w:bCs/>
        </w:rPr>
      </w:pPr>
    </w:p>
    <w:p w14:paraId="488D3E5A" w14:textId="77777777" w:rsidR="00AF20A8" w:rsidRDefault="00AF20A8" w:rsidP="00AF20A8">
      <w:pPr>
        <w:pStyle w:val="ListParagraph"/>
        <w:spacing w:after="0" w:line="240" w:lineRule="auto"/>
        <w:ind w:left="0" w:firstLine="426"/>
        <w:jc w:val="right"/>
        <w:rPr>
          <w:rFonts w:ascii="Times New Roman" w:hAnsi="Times New Roman" w:cs="Times New Roman"/>
          <w:b/>
          <w:bCs/>
        </w:rPr>
      </w:pPr>
    </w:p>
    <w:p w14:paraId="20903D42" w14:textId="77777777" w:rsidR="00AF20A8" w:rsidRDefault="00AF20A8" w:rsidP="00AF20A8">
      <w:pPr>
        <w:pStyle w:val="ListParagraph"/>
        <w:spacing w:after="0" w:line="240" w:lineRule="auto"/>
        <w:ind w:left="0" w:firstLine="426"/>
        <w:jc w:val="right"/>
        <w:rPr>
          <w:rFonts w:ascii="Times New Roman" w:hAnsi="Times New Roman" w:cs="Times New Roman"/>
          <w:b/>
          <w:bCs/>
        </w:rPr>
      </w:pPr>
    </w:p>
    <w:p w14:paraId="2BD497F0" w14:textId="728F5B6F" w:rsidR="00F426C5" w:rsidRPr="00AF20A8" w:rsidRDefault="00AF20A8" w:rsidP="00AF20A8">
      <w:pPr>
        <w:pStyle w:val="ListParagraph"/>
        <w:spacing w:after="0" w:line="240" w:lineRule="auto"/>
        <w:ind w:left="0" w:firstLine="426"/>
        <w:jc w:val="right"/>
        <w:rPr>
          <w:rFonts w:ascii="Times New Roman" w:hAnsi="Times New Roman" w:cs="Times New Roman"/>
          <w:sz w:val="24"/>
          <w:szCs w:val="24"/>
        </w:rPr>
      </w:pPr>
      <w:proofErr w:type="spellStart"/>
      <w:r w:rsidRPr="00AF20A8">
        <w:rPr>
          <w:rFonts w:ascii="Times New Roman" w:hAnsi="Times New Roman" w:cs="Times New Roman"/>
        </w:rPr>
        <w:t>Penulis</w:t>
      </w:r>
      <w:proofErr w:type="spellEnd"/>
      <w:r w:rsidR="00F426C5" w:rsidRPr="00AF20A8">
        <w:rPr>
          <w:rFonts w:ascii="Times New Roman" w:hAnsi="Times New Roman" w:cs="Times New Roman"/>
        </w:rPr>
        <w:br w:type="page"/>
      </w:r>
    </w:p>
    <w:p w14:paraId="0905F7D8" w14:textId="4AEA5535" w:rsidR="006041E5" w:rsidRPr="009A2FF2" w:rsidRDefault="006041E5" w:rsidP="009A2FF2">
      <w:pPr>
        <w:pStyle w:val="Heading1"/>
        <w:numPr>
          <w:ilvl w:val="0"/>
          <w:numId w:val="0"/>
        </w:numPr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" w:name="_Toc210724742"/>
      <w:r w:rsidRPr="009A2FF2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ABSTRAK</w:t>
      </w:r>
      <w:bookmarkEnd w:id="2"/>
    </w:p>
    <w:p w14:paraId="7315A595" w14:textId="27A21AC6" w:rsidR="000221EB" w:rsidRPr="00CD5C2C" w:rsidRDefault="000221EB" w:rsidP="00632BB2">
      <w:pPr>
        <w:spacing w:line="240" w:lineRule="auto"/>
        <w:jc w:val="both"/>
        <w:rPr>
          <w:rFonts w:ascii="Times New Roman" w:hAnsi="Times New Roman" w:cs="Times New Roman"/>
        </w:rPr>
      </w:pPr>
      <w:bookmarkStart w:id="3" w:name="_Hlk202379127"/>
      <w:bookmarkStart w:id="4" w:name="_Hlk202378120"/>
      <w:r>
        <w:rPr>
          <w:rFonts w:ascii="Times New Roman" w:hAnsi="Times New Roman" w:cs="Times New Roman"/>
        </w:rPr>
        <w:t xml:space="preserve">Ira Choiri, </w:t>
      </w:r>
      <w:proofErr w:type="spellStart"/>
      <w:r w:rsidRPr="00447C32">
        <w:rPr>
          <w:rFonts w:ascii="Times New Roman" w:hAnsi="Times New Roman" w:cs="Times New Roman"/>
          <w:b/>
          <w:bCs/>
        </w:rPr>
        <w:t>Pengaruh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447C32">
        <w:rPr>
          <w:rFonts w:ascii="Times New Roman" w:hAnsi="Times New Roman" w:cs="Times New Roman"/>
          <w:b/>
          <w:bCs/>
        </w:rPr>
        <w:t>Pengetahuan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447C32">
        <w:rPr>
          <w:rFonts w:ascii="Times New Roman" w:hAnsi="Times New Roman" w:cs="Times New Roman"/>
          <w:b/>
          <w:bCs/>
        </w:rPr>
        <w:t>Peraturan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447C32">
        <w:rPr>
          <w:rFonts w:ascii="Times New Roman" w:hAnsi="Times New Roman" w:cs="Times New Roman"/>
          <w:b/>
          <w:bCs/>
        </w:rPr>
        <w:t>Pajak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, </w:t>
      </w:r>
      <w:proofErr w:type="spellStart"/>
      <w:r w:rsidRPr="00447C32">
        <w:rPr>
          <w:rFonts w:ascii="Times New Roman" w:hAnsi="Times New Roman" w:cs="Times New Roman"/>
          <w:b/>
          <w:bCs/>
        </w:rPr>
        <w:t>Digitalisasi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447C32">
        <w:rPr>
          <w:rFonts w:ascii="Times New Roman" w:hAnsi="Times New Roman" w:cs="Times New Roman"/>
          <w:b/>
          <w:bCs/>
        </w:rPr>
        <w:t>Layanan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447C32">
        <w:rPr>
          <w:rFonts w:ascii="Times New Roman" w:hAnsi="Times New Roman" w:cs="Times New Roman"/>
          <w:b/>
          <w:bCs/>
        </w:rPr>
        <w:t>Pajak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, </w:t>
      </w:r>
      <w:proofErr w:type="spellStart"/>
      <w:r w:rsidRPr="00447C32">
        <w:rPr>
          <w:rFonts w:ascii="Times New Roman" w:hAnsi="Times New Roman" w:cs="Times New Roman"/>
          <w:b/>
          <w:bCs/>
        </w:rPr>
        <w:t>Kesadaran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447C32">
        <w:rPr>
          <w:rFonts w:ascii="Times New Roman" w:hAnsi="Times New Roman" w:cs="Times New Roman"/>
          <w:b/>
          <w:bCs/>
        </w:rPr>
        <w:t>Wajib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447C32">
        <w:rPr>
          <w:rFonts w:ascii="Times New Roman" w:hAnsi="Times New Roman" w:cs="Times New Roman"/>
          <w:b/>
          <w:bCs/>
        </w:rPr>
        <w:t>Pajak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, dan </w:t>
      </w:r>
      <w:proofErr w:type="spellStart"/>
      <w:r w:rsidRPr="00447C32">
        <w:rPr>
          <w:rFonts w:ascii="Times New Roman" w:hAnsi="Times New Roman" w:cs="Times New Roman"/>
          <w:b/>
          <w:bCs/>
        </w:rPr>
        <w:t>Persepsi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447C32">
        <w:rPr>
          <w:rFonts w:ascii="Times New Roman" w:hAnsi="Times New Roman" w:cs="Times New Roman"/>
          <w:b/>
          <w:bCs/>
        </w:rPr>
        <w:t>Wajib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447C32">
        <w:rPr>
          <w:rFonts w:ascii="Times New Roman" w:hAnsi="Times New Roman" w:cs="Times New Roman"/>
          <w:b/>
          <w:bCs/>
        </w:rPr>
        <w:t>Pajak</w:t>
      </w:r>
      <w:proofErr w:type="spellEnd"/>
      <w:r w:rsidR="00CD5C2C"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="00CD5C2C" w:rsidRPr="00447C32">
        <w:rPr>
          <w:rFonts w:ascii="Times New Roman" w:hAnsi="Times New Roman" w:cs="Times New Roman"/>
          <w:b/>
          <w:bCs/>
        </w:rPr>
        <w:t>Terhadap</w:t>
      </w:r>
      <w:proofErr w:type="spellEnd"/>
      <w:r w:rsidR="00CD5C2C"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="00CD5C2C" w:rsidRPr="00447C32">
        <w:rPr>
          <w:rFonts w:ascii="Times New Roman" w:hAnsi="Times New Roman" w:cs="Times New Roman"/>
          <w:b/>
          <w:bCs/>
        </w:rPr>
        <w:t>Kepatuhan</w:t>
      </w:r>
      <w:proofErr w:type="spellEnd"/>
      <w:r w:rsidR="00CD5C2C"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="00CD5C2C" w:rsidRPr="00447C32">
        <w:rPr>
          <w:rFonts w:ascii="Times New Roman" w:hAnsi="Times New Roman" w:cs="Times New Roman"/>
          <w:b/>
          <w:bCs/>
        </w:rPr>
        <w:t>Wajib</w:t>
      </w:r>
      <w:proofErr w:type="spellEnd"/>
      <w:r w:rsidR="00CD5C2C"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="00CD5C2C" w:rsidRPr="00447C32">
        <w:rPr>
          <w:rFonts w:ascii="Times New Roman" w:hAnsi="Times New Roman" w:cs="Times New Roman"/>
          <w:b/>
          <w:bCs/>
        </w:rPr>
        <w:t>Pajak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447C32">
        <w:rPr>
          <w:rFonts w:ascii="Times New Roman" w:hAnsi="Times New Roman" w:cs="Times New Roman"/>
          <w:b/>
          <w:bCs/>
        </w:rPr>
        <w:t>Pengguna</w:t>
      </w:r>
      <w:proofErr w:type="spellEnd"/>
      <w:r w:rsidRPr="00447C32">
        <w:rPr>
          <w:rFonts w:ascii="Times New Roman" w:hAnsi="Times New Roman" w:cs="Times New Roman"/>
          <w:b/>
          <w:bCs/>
        </w:rPr>
        <w:t xml:space="preserve"> </w:t>
      </w:r>
      <w:r w:rsidRPr="00447C32">
        <w:rPr>
          <w:rFonts w:ascii="Times New Roman" w:hAnsi="Times New Roman" w:cs="Times New Roman"/>
          <w:b/>
          <w:bCs/>
          <w:i/>
          <w:iCs/>
        </w:rPr>
        <w:t xml:space="preserve">E-Commerce </w:t>
      </w:r>
      <w:r w:rsidRPr="00447C32">
        <w:rPr>
          <w:rFonts w:ascii="Times New Roman" w:hAnsi="Times New Roman" w:cs="Times New Roman"/>
          <w:b/>
          <w:bCs/>
        </w:rPr>
        <w:t>di Kalimantan Timur.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bimbing</w:t>
      </w:r>
      <w:proofErr w:type="spellEnd"/>
      <w:r>
        <w:rPr>
          <w:rFonts w:ascii="Times New Roman" w:hAnsi="Times New Roman" w:cs="Times New Roman"/>
        </w:rPr>
        <w:t xml:space="preserve"> oleh Ibu </w:t>
      </w:r>
      <w:proofErr w:type="spellStart"/>
      <w:r>
        <w:rPr>
          <w:rFonts w:ascii="Times New Roman" w:hAnsi="Times New Roman" w:cs="Times New Roman"/>
        </w:rPr>
        <w:t>Salma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attisahusiwa</w:t>
      </w:r>
      <w:proofErr w:type="spellEnd"/>
      <w:r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Peneliti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n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rtuju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untu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mbukti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garu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getahu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atur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ajak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digitalisas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ayan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ajak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kesadar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ajib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ajak</w:t>
      </w:r>
      <w:proofErr w:type="spellEnd"/>
      <w:r>
        <w:rPr>
          <w:rFonts w:ascii="Times New Roman" w:hAnsi="Times New Roman" w:cs="Times New Roman"/>
        </w:rPr>
        <w:t xml:space="preserve">, dan </w:t>
      </w:r>
      <w:proofErr w:type="spellStart"/>
      <w:r>
        <w:rPr>
          <w:rFonts w:ascii="Times New Roman" w:hAnsi="Times New Roman" w:cs="Times New Roman"/>
        </w:rPr>
        <w:t>perseps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ajib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aja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terhadap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kepatuh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wajib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pajak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gguna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  <w:iCs/>
        </w:rPr>
        <w:t>e-commerce</w:t>
      </w:r>
      <w:r>
        <w:rPr>
          <w:rFonts w:ascii="Times New Roman" w:hAnsi="Times New Roman" w:cs="Times New Roman"/>
        </w:rPr>
        <w:t xml:space="preserve"> di Kalimantan </w:t>
      </w:r>
      <w:r w:rsidR="00CD5C2C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>imur</w:t>
      </w:r>
      <w:r w:rsidR="00CD5C2C">
        <w:rPr>
          <w:rFonts w:ascii="Times New Roman" w:hAnsi="Times New Roman" w:cs="Times New Roman"/>
        </w:rPr>
        <w:t xml:space="preserve">. </w:t>
      </w:r>
      <w:proofErr w:type="spellStart"/>
      <w:r w:rsidR="00CD5C2C">
        <w:rPr>
          <w:rFonts w:ascii="Times New Roman" w:hAnsi="Times New Roman" w:cs="Times New Roman"/>
        </w:rPr>
        <w:t>Jenis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peneliti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ini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adalah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kuantitatif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deng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menggunakan</w:t>
      </w:r>
      <w:proofErr w:type="spellEnd"/>
      <w:r w:rsidR="00CD5C2C">
        <w:rPr>
          <w:rFonts w:ascii="Times New Roman" w:hAnsi="Times New Roman" w:cs="Times New Roman"/>
        </w:rPr>
        <w:t xml:space="preserve"> data primer</w:t>
      </w:r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berupa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kuesioner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serta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diukur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deng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skala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likert</w:t>
      </w:r>
      <w:proofErr w:type="spellEnd"/>
      <w:r w:rsidR="00CD5C2C">
        <w:rPr>
          <w:rFonts w:ascii="Times New Roman" w:hAnsi="Times New Roman" w:cs="Times New Roman"/>
        </w:rPr>
        <w:t xml:space="preserve">. </w:t>
      </w:r>
      <w:proofErr w:type="spellStart"/>
      <w:r w:rsidR="00CD5C2C">
        <w:rPr>
          <w:rFonts w:ascii="Times New Roman" w:hAnsi="Times New Roman" w:cs="Times New Roman"/>
        </w:rPr>
        <w:t>Jumlah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sampel</w:t>
      </w:r>
      <w:proofErr w:type="spellEnd"/>
      <w:r w:rsidR="00CD5C2C">
        <w:rPr>
          <w:rFonts w:ascii="Times New Roman" w:hAnsi="Times New Roman" w:cs="Times New Roman"/>
        </w:rPr>
        <w:t xml:space="preserve"> yang </w:t>
      </w:r>
      <w:proofErr w:type="spellStart"/>
      <w:r w:rsidR="00CD5C2C">
        <w:rPr>
          <w:rFonts w:ascii="Times New Roman" w:hAnsi="Times New Roman" w:cs="Times New Roman"/>
        </w:rPr>
        <w:t>digunak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dalam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peneliti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ini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sebanyak</w:t>
      </w:r>
      <w:proofErr w:type="spellEnd"/>
      <w:r w:rsidR="00CD5C2C">
        <w:rPr>
          <w:rFonts w:ascii="Times New Roman" w:hAnsi="Times New Roman" w:cs="Times New Roman"/>
        </w:rPr>
        <w:t xml:space="preserve"> 100 </w:t>
      </w:r>
      <w:proofErr w:type="spellStart"/>
      <w:r w:rsidR="00CD5C2C">
        <w:rPr>
          <w:rFonts w:ascii="Times New Roman" w:hAnsi="Times New Roman" w:cs="Times New Roman"/>
        </w:rPr>
        <w:t>responde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pengguna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r w:rsidR="00CD5C2C">
        <w:rPr>
          <w:rFonts w:ascii="Times New Roman" w:hAnsi="Times New Roman" w:cs="Times New Roman"/>
          <w:i/>
          <w:iCs/>
        </w:rPr>
        <w:t>e-commerce</w:t>
      </w:r>
      <w:r w:rsidR="00CD5C2C">
        <w:rPr>
          <w:rFonts w:ascii="Times New Roman" w:hAnsi="Times New Roman" w:cs="Times New Roman"/>
        </w:rPr>
        <w:t xml:space="preserve"> di Kalimantan Timur. </w:t>
      </w:r>
      <w:proofErr w:type="spellStart"/>
      <w:r w:rsidR="00CD5C2C">
        <w:rPr>
          <w:rFonts w:ascii="Times New Roman" w:hAnsi="Times New Roman" w:cs="Times New Roman"/>
        </w:rPr>
        <w:t>Peneliti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ini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menggunak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metode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analisis</w:t>
      </w:r>
      <w:proofErr w:type="spellEnd"/>
      <w:r w:rsidR="00CD5C2C">
        <w:rPr>
          <w:rFonts w:ascii="Times New Roman" w:hAnsi="Times New Roman" w:cs="Times New Roman"/>
        </w:rPr>
        <w:t xml:space="preserve"> PLS-SEM yang </w:t>
      </w:r>
      <w:proofErr w:type="spellStart"/>
      <w:r w:rsidR="00CD5C2C">
        <w:rPr>
          <w:rFonts w:ascii="Times New Roman" w:hAnsi="Times New Roman" w:cs="Times New Roman"/>
        </w:rPr>
        <w:t>diolah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dengan</w:t>
      </w:r>
      <w:proofErr w:type="spellEnd"/>
      <w:r w:rsidR="00CD5C2C">
        <w:rPr>
          <w:rFonts w:ascii="Times New Roman" w:hAnsi="Times New Roman" w:cs="Times New Roman"/>
        </w:rPr>
        <w:t xml:space="preserve"> program </w:t>
      </w:r>
      <w:proofErr w:type="spellStart"/>
      <w:r w:rsidR="00CD5C2C">
        <w:rPr>
          <w:rFonts w:ascii="Times New Roman" w:hAnsi="Times New Roman" w:cs="Times New Roman"/>
        </w:rPr>
        <w:t>SmartPLS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Versi</w:t>
      </w:r>
      <w:proofErr w:type="spellEnd"/>
      <w:r w:rsidR="00CD5C2C">
        <w:rPr>
          <w:rFonts w:ascii="Times New Roman" w:hAnsi="Times New Roman" w:cs="Times New Roman"/>
        </w:rPr>
        <w:t xml:space="preserve"> 4. Hasil </w:t>
      </w:r>
      <w:proofErr w:type="spellStart"/>
      <w:r w:rsidR="00CD5C2C">
        <w:rPr>
          <w:rFonts w:ascii="Times New Roman" w:hAnsi="Times New Roman" w:cs="Times New Roman"/>
        </w:rPr>
        <w:t>peneliti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ini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menunjukk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bahwa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pengetahu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peratur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pajak</w:t>
      </w:r>
      <w:proofErr w:type="spellEnd"/>
      <w:r w:rsidR="00CD5C2C">
        <w:rPr>
          <w:rFonts w:ascii="Times New Roman" w:hAnsi="Times New Roman" w:cs="Times New Roman"/>
        </w:rPr>
        <w:t xml:space="preserve">, dan </w:t>
      </w:r>
      <w:proofErr w:type="spellStart"/>
      <w:r w:rsidR="00CD5C2C">
        <w:rPr>
          <w:rFonts w:ascii="Times New Roman" w:hAnsi="Times New Roman" w:cs="Times New Roman"/>
        </w:rPr>
        <w:t>persepsi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wajib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pajak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berpengaruh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positif</w:t>
      </w:r>
      <w:proofErr w:type="spellEnd"/>
      <w:r w:rsidR="00CD5C2C">
        <w:rPr>
          <w:rFonts w:ascii="Times New Roman" w:hAnsi="Times New Roman" w:cs="Times New Roman"/>
        </w:rPr>
        <w:t xml:space="preserve"> dan </w:t>
      </w:r>
      <w:proofErr w:type="spellStart"/>
      <w:r w:rsidR="00CD5C2C">
        <w:rPr>
          <w:rFonts w:ascii="Times New Roman" w:hAnsi="Times New Roman" w:cs="Times New Roman"/>
        </w:rPr>
        <w:t>signifik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terhadap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kepatuh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wajib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pajak</w:t>
      </w:r>
      <w:proofErr w:type="spellEnd"/>
      <w:r w:rsidR="00447C32">
        <w:rPr>
          <w:rFonts w:ascii="Times New Roman" w:hAnsi="Times New Roman" w:cs="Times New Roman"/>
        </w:rPr>
        <w:t xml:space="preserve">. </w:t>
      </w:r>
      <w:proofErr w:type="spellStart"/>
      <w:r w:rsidR="00447C32">
        <w:rPr>
          <w:rFonts w:ascii="Times New Roman" w:hAnsi="Times New Roman" w:cs="Times New Roman"/>
        </w:rPr>
        <w:t>Ini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mengindikasikan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bahwa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peningkatan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pemahaman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serta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persepsi</w:t>
      </w:r>
      <w:proofErr w:type="spellEnd"/>
      <w:r w:rsidR="00447C32">
        <w:rPr>
          <w:rFonts w:ascii="Times New Roman" w:hAnsi="Times New Roman" w:cs="Times New Roman"/>
        </w:rPr>
        <w:t xml:space="preserve"> yang </w:t>
      </w:r>
      <w:proofErr w:type="spellStart"/>
      <w:r w:rsidR="00447C32">
        <w:rPr>
          <w:rFonts w:ascii="Times New Roman" w:hAnsi="Times New Roman" w:cs="Times New Roman"/>
        </w:rPr>
        <w:t>baik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dapat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meningkatkan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kepatuhan</w:t>
      </w:r>
      <w:proofErr w:type="spellEnd"/>
      <w:r w:rsidR="00447C32">
        <w:rPr>
          <w:rFonts w:ascii="Times New Roman" w:hAnsi="Times New Roman" w:cs="Times New Roman"/>
        </w:rPr>
        <w:t xml:space="preserve">. </w:t>
      </w:r>
      <w:proofErr w:type="spellStart"/>
      <w:r w:rsidR="00447C32">
        <w:rPr>
          <w:rFonts w:ascii="Times New Roman" w:hAnsi="Times New Roman" w:cs="Times New Roman"/>
        </w:rPr>
        <w:t>Namun</w:t>
      </w:r>
      <w:proofErr w:type="spellEnd"/>
      <w:r w:rsidR="00447C32">
        <w:rPr>
          <w:rFonts w:ascii="Times New Roman" w:hAnsi="Times New Roman" w:cs="Times New Roman"/>
        </w:rPr>
        <w:t xml:space="preserve">, </w:t>
      </w:r>
      <w:proofErr w:type="spellStart"/>
      <w:r w:rsidR="00447C32">
        <w:rPr>
          <w:rFonts w:ascii="Times New Roman" w:hAnsi="Times New Roman" w:cs="Times New Roman"/>
        </w:rPr>
        <w:t>d</w:t>
      </w:r>
      <w:r w:rsidR="00CD5C2C">
        <w:rPr>
          <w:rFonts w:ascii="Times New Roman" w:hAnsi="Times New Roman" w:cs="Times New Roman"/>
        </w:rPr>
        <w:t>igitalisasi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layan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pajak</w:t>
      </w:r>
      <w:proofErr w:type="spellEnd"/>
      <w:r w:rsidR="00CD5C2C">
        <w:rPr>
          <w:rFonts w:ascii="Times New Roman" w:hAnsi="Times New Roman" w:cs="Times New Roman"/>
        </w:rPr>
        <w:t xml:space="preserve"> dan </w:t>
      </w:r>
      <w:proofErr w:type="spellStart"/>
      <w:r w:rsidR="00CD5C2C">
        <w:rPr>
          <w:rFonts w:ascii="Times New Roman" w:hAnsi="Times New Roman" w:cs="Times New Roman"/>
        </w:rPr>
        <w:t>kesadar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wajib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pajak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tidak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berpengaruh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signifik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terhadap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kepatuhan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wajib</w:t>
      </w:r>
      <w:proofErr w:type="spellEnd"/>
      <w:r w:rsidR="00CD5C2C">
        <w:rPr>
          <w:rFonts w:ascii="Times New Roman" w:hAnsi="Times New Roman" w:cs="Times New Roman"/>
        </w:rPr>
        <w:t xml:space="preserve"> </w:t>
      </w:r>
      <w:proofErr w:type="spellStart"/>
      <w:r w:rsidR="00CD5C2C">
        <w:rPr>
          <w:rFonts w:ascii="Times New Roman" w:hAnsi="Times New Roman" w:cs="Times New Roman"/>
        </w:rPr>
        <w:t>pajak</w:t>
      </w:r>
      <w:proofErr w:type="spellEnd"/>
      <w:r w:rsidR="00CD5C2C">
        <w:rPr>
          <w:rFonts w:ascii="Times New Roman" w:hAnsi="Times New Roman" w:cs="Times New Roman"/>
        </w:rPr>
        <w:t>.</w:t>
      </w:r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Temuan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ini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menunjukkan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bahwa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layanan</w:t>
      </w:r>
      <w:proofErr w:type="spellEnd"/>
      <w:r w:rsidR="00447C32">
        <w:rPr>
          <w:rFonts w:ascii="Times New Roman" w:hAnsi="Times New Roman" w:cs="Times New Roman"/>
        </w:rPr>
        <w:t xml:space="preserve"> digital dan </w:t>
      </w:r>
      <w:proofErr w:type="spellStart"/>
      <w:r w:rsidR="00447C32">
        <w:rPr>
          <w:rFonts w:ascii="Times New Roman" w:hAnsi="Times New Roman" w:cs="Times New Roman"/>
        </w:rPr>
        <w:t>kesadaran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wajib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pajak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belum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berdampak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nyata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memengaruhi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tingkat</w:t>
      </w:r>
      <w:proofErr w:type="spellEnd"/>
      <w:r w:rsidR="00447C32">
        <w:rPr>
          <w:rFonts w:ascii="Times New Roman" w:hAnsi="Times New Roman" w:cs="Times New Roman"/>
        </w:rPr>
        <w:t xml:space="preserve"> </w:t>
      </w:r>
      <w:proofErr w:type="spellStart"/>
      <w:r w:rsidR="00447C32">
        <w:rPr>
          <w:rFonts w:ascii="Times New Roman" w:hAnsi="Times New Roman" w:cs="Times New Roman"/>
        </w:rPr>
        <w:t>kepatuhan</w:t>
      </w:r>
      <w:proofErr w:type="spellEnd"/>
      <w:r w:rsidR="00447C32">
        <w:rPr>
          <w:rFonts w:ascii="Times New Roman" w:hAnsi="Times New Roman" w:cs="Times New Roman"/>
        </w:rPr>
        <w:t>.</w:t>
      </w:r>
    </w:p>
    <w:p w14:paraId="2848D6F1" w14:textId="77777777" w:rsidR="007B205E" w:rsidRDefault="007B205E" w:rsidP="007B205E">
      <w:pPr>
        <w:spacing w:after="0" w:line="240" w:lineRule="auto"/>
        <w:jc w:val="both"/>
        <w:rPr>
          <w:rFonts w:ascii="Times New Roman" w:hAnsi="Times New Roman" w:cs="Times New Roman"/>
        </w:rPr>
      </w:pPr>
    </w:p>
    <w:bookmarkEnd w:id="3"/>
    <w:p w14:paraId="16161B62" w14:textId="541AD7FE" w:rsidR="00632BB2" w:rsidRPr="00632BB2" w:rsidRDefault="00531E00" w:rsidP="00632BB2">
      <w:pPr>
        <w:spacing w:line="240" w:lineRule="auto"/>
        <w:jc w:val="both"/>
        <w:rPr>
          <w:rFonts w:ascii="Times New Roman" w:hAnsi="Times New Roman" w:cs="Times New Roman"/>
        </w:rPr>
      </w:pPr>
      <w:r w:rsidRPr="00632BB2">
        <w:rPr>
          <w:rFonts w:ascii="Times New Roman" w:hAnsi="Times New Roman" w:cs="Times New Roman"/>
          <w:b/>
          <w:bCs/>
        </w:rPr>
        <w:t xml:space="preserve">Kata </w:t>
      </w:r>
      <w:proofErr w:type="spellStart"/>
      <w:r w:rsidRPr="00632BB2">
        <w:rPr>
          <w:rFonts w:ascii="Times New Roman" w:hAnsi="Times New Roman" w:cs="Times New Roman"/>
          <w:b/>
          <w:bCs/>
        </w:rPr>
        <w:t>Kunci</w:t>
      </w:r>
      <w:proofErr w:type="spellEnd"/>
      <w:r w:rsidRPr="00632BB2">
        <w:rPr>
          <w:rFonts w:ascii="Times New Roman" w:hAnsi="Times New Roman" w:cs="Times New Roman"/>
          <w:b/>
          <w:bCs/>
        </w:rPr>
        <w:t>:</w:t>
      </w:r>
      <w:r w:rsidRPr="00632BB2">
        <w:rPr>
          <w:rFonts w:ascii="Times New Roman" w:hAnsi="Times New Roman" w:cs="Times New Roman"/>
        </w:rPr>
        <w:t xml:space="preserve"> </w:t>
      </w:r>
      <w:proofErr w:type="spellStart"/>
      <w:r w:rsidRPr="00632BB2">
        <w:rPr>
          <w:rFonts w:ascii="Times New Roman" w:hAnsi="Times New Roman" w:cs="Times New Roman"/>
        </w:rPr>
        <w:t>pengetahuan</w:t>
      </w:r>
      <w:proofErr w:type="spellEnd"/>
      <w:r w:rsidRPr="00632BB2">
        <w:rPr>
          <w:rFonts w:ascii="Times New Roman" w:hAnsi="Times New Roman" w:cs="Times New Roman"/>
        </w:rPr>
        <w:t xml:space="preserve"> </w:t>
      </w:r>
      <w:proofErr w:type="spellStart"/>
      <w:r w:rsidRPr="00632BB2">
        <w:rPr>
          <w:rFonts w:ascii="Times New Roman" w:hAnsi="Times New Roman" w:cs="Times New Roman"/>
        </w:rPr>
        <w:t>peraturan</w:t>
      </w:r>
      <w:proofErr w:type="spellEnd"/>
      <w:r w:rsidRPr="00632BB2">
        <w:rPr>
          <w:rFonts w:ascii="Times New Roman" w:hAnsi="Times New Roman" w:cs="Times New Roman"/>
        </w:rPr>
        <w:t xml:space="preserve"> </w:t>
      </w:r>
      <w:proofErr w:type="spellStart"/>
      <w:r w:rsidRPr="00632BB2">
        <w:rPr>
          <w:rFonts w:ascii="Times New Roman" w:hAnsi="Times New Roman" w:cs="Times New Roman"/>
        </w:rPr>
        <w:t>pajak</w:t>
      </w:r>
      <w:proofErr w:type="spellEnd"/>
      <w:r w:rsidRPr="00632BB2">
        <w:rPr>
          <w:rFonts w:ascii="Times New Roman" w:hAnsi="Times New Roman" w:cs="Times New Roman"/>
        </w:rPr>
        <w:t xml:space="preserve">, </w:t>
      </w:r>
      <w:proofErr w:type="spellStart"/>
      <w:r w:rsidRPr="00632BB2">
        <w:rPr>
          <w:rFonts w:ascii="Times New Roman" w:hAnsi="Times New Roman" w:cs="Times New Roman"/>
        </w:rPr>
        <w:t>digitalisasi</w:t>
      </w:r>
      <w:proofErr w:type="spellEnd"/>
      <w:r w:rsidRPr="00632BB2">
        <w:rPr>
          <w:rFonts w:ascii="Times New Roman" w:hAnsi="Times New Roman" w:cs="Times New Roman"/>
        </w:rPr>
        <w:t xml:space="preserve"> </w:t>
      </w:r>
      <w:proofErr w:type="spellStart"/>
      <w:r w:rsidRPr="00632BB2">
        <w:rPr>
          <w:rFonts w:ascii="Times New Roman" w:hAnsi="Times New Roman" w:cs="Times New Roman"/>
        </w:rPr>
        <w:t>layanan</w:t>
      </w:r>
      <w:proofErr w:type="spellEnd"/>
      <w:r w:rsidRPr="00632BB2">
        <w:rPr>
          <w:rFonts w:ascii="Times New Roman" w:hAnsi="Times New Roman" w:cs="Times New Roman"/>
        </w:rPr>
        <w:t xml:space="preserve"> </w:t>
      </w:r>
      <w:proofErr w:type="spellStart"/>
      <w:r w:rsidRPr="00632BB2">
        <w:rPr>
          <w:rFonts w:ascii="Times New Roman" w:hAnsi="Times New Roman" w:cs="Times New Roman"/>
        </w:rPr>
        <w:t>pajak</w:t>
      </w:r>
      <w:proofErr w:type="spellEnd"/>
      <w:r w:rsidRPr="00632BB2">
        <w:rPr>
          <w:rFonts w:ascii="Times New Roman" w:hAnsi="Times New Roman" w:cs="Times New Roman"/>
        </w:rPr>
        <w:t xml:space="preserve">, </w:t>
      </w:r>
      <w:proofErr w:type="spellStart"/>
      <w:r w:rsidRPr="00632BB2">
        <w:rPr>
          <w:rFonts w:ascii="Times New Roman" w:hAnsi="Times New Roman" w:cs="Times New Roman"/>
        </w:rPr>
        <w:t>kesadaran</w:t>
      </w:r>
      <w:proofErr w:type="spellEnd"/>
      <w:r w:rsidRPr="00632BB2">
        <w:rPr>
          <w:rFonts w:ascii="Times New Roman" w:hAnsi="Times New Roman" w:cs="Times New Roman"/>
        </w:rPr>
        <w:t xml:space="preserve"> </w:t>
      </w:r>
      <w:proofErr w:type="spellStart"/>
      <w:r w:rsidRPr="00632BB2">
        <w:rPr>
          <w:rFonts w:ascii="Times New Roman" w:hAnsi="Times New Roman" w:cs="Times New Roman"/>
        </w:rPr>
        <w:t>wajib</w:t>
      </w:r>
      <w:proofErr w:type="spellEnd"/>
      <w:r w:rsidRPr="00632BB2">
        <w:rPr>
          <w:rFonts w:ascii="Times New Roman" w:hAnsi="Times New Roman" w:cs="Times New Roman"/>
        </w:rPr>
        <w:t xml:space="preserve"> </w:t>
      </w:r>
      <w:proofErr w:type="spellStart"/>
      <w:r w:rsidRPr="00632BB2">
        <w:rPr>
          <w:rFonts w:ascii="Times New Roman" w:hAnsi="Times New Roman" w:cs="Times New Roman"/>
        </w:rPr>
        <w:t>pajak</w:t>
      </w:r>
      <w:proofErr w:type="spellEnd"/>
      <w:r w:rsidRPr="00632BB2">
        <w:rPr>
          <w:rFonts w:ascii="Times New Roman" w:hAnsi="Times New Roman" w:cs="Times New Roman"/>
        </w:rPr>
        <w:t xml:space="preserve">, </w:t>
      </w:r>
      <w:proofErr w:type="spellStart"/>
      <w:r w:rsidRPr="00632BB2">
        <w:rPr>
          <w:rFonts w:ascii="Times New Roman" w:hAnsi="Times New Roman" w:cs="Times New Roman"/>
        </w:rPr>
        <w:t>persepsi</w:t>
      </w:r>
      <w:proofErr w:type="spellEnd"/>
      <w:r w:rsidRPr="00632BB2">
        <w:rPr>
          <w:rFonts w:ascii="Times New Roman" w:hAnsi="Times New Roman" w:cs="Times New Roman"/>
        </w:rPr>
        <w:t xml:space="preserve"> </w:t>
      </w:r>
      <w:proofErr w:type="spellStart"/>
      <w:r w:rsidRPr="00632BB2">
        <w:rPr>
          <w:rFonts w:ascii="Times New Roman" w:hAnsi="Times New Roman" w:cs="Times New Roman"/>
        </w:rPr>
        <w:t>wajib</w:t>
      </w:r>
      <w:proofErr w:type="spellEnd"/>
      <w:r w:rsidRPr="00632BB2">
        <w:rPr>
          <w:rFonts w:ascii="Times New Roman" w:hAnsi="Times New Roman" w:cs="Times New Roman"/>
        </w:rPr>
        <w:t xml:space="preserve"> </w:t>
      </w:r>
      <w:proofErr w:type="spellStart"/>
      <w:r w:rsidRPr="00632BB2">
        <w:rPr>
          <w:rFonts w:ascii="Times New Roman" w:hAnsi="Times New Roman" w:cs="Times New Roman"/>
        </w:rPr>
        <w:t>pajak</w:t>
      </w:r>
      <w:proofErr w:type="spellEnd"/>
      <w:r w:rsidRPr="00632BB2">
        <w:rPr>
          <w:rFonts w:ascii="Times New Roman" w:hAnsi="Times New Roman" w:cs="Times New Roman"/>
        </w:rPr>
        <w:t xml:space="preserve">, </w:t>
      </w:r>
      <w:proofErr w:type="spellStart"/>
      <w:r w:rsidRPr="00632BB2">
        <w:rPr>
          <w:rFonts w:ascii="Times New Roman" w:hAnsi="Times New Roman" w:cs="Times New Roman"/>
        </w:rPr>
        <w:t>kepatuhan</w:t>
      </w:r>
      <w:proofErr w:type="spellEnd"/>
      <w:r w:rsidRPr="00632BB2">
        <w:rPr>
          <w:rFonts w:ascii="Times New Roman" w:hAnsi="Times New Roman" w:cs="Times New Roman"/>
        </w:rPr>
        <w:t xml:space="preserve"> </w:t>
      </w:r>
      <w:proofErr w:type="spellStart"/>
      <w:r w:rsidRPr="00632BB2">
        <w:rPr>
          <w:rFonts w:ascii="Times New Roman" w:hAnsi="Times New Roman" w:cs="Times New Roman"/>
        </w:rPr>
        <w:t>wajib</w:t>
      </w:r>
      <w:proofErr w:type="spellEnd"/>
      <w:r w:rsidRPr="00632BB2">
        <w:rPr>
          <w:rFonts w:ascii="Times New Roman" w:hAnsi="Times New Roman" w:cs="Times New Roman"/>
        </w:rPr>
        <w:t xml:space="preserve"> </w:t>
      </w:r>
      <w:proofErr w:type="spellStart"/>
      <w:r w:rsidRPr="00632BB2">
        <w:rPr>
          <w:rFonts w:ascii="Times New Roman" w:hAnsi="Times New Roman" w:cs="Times New Roman"/>
        </w:rPr>
        <w:t>pajak</w:t>
      </w:r>
      <w:bookmarkEnd w:id="4"/>
      <w:proofErr w:type="spellEnd"/>
    </w:p>
    <w:p w14:paraId="54BC86E4" w14:textId="77777777" w:rsidR="00632BB2" w:rsidRDefault="00632BB2" w:rsidP="00531E0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F6CE557" w14:textId="77777777" w:rsidR="00632BB2" w:rsidRPr="00632BB2" w:rsidRDefault="00632BB2" w:rsidP="009A2FF2">
      <w:pPr>
        <w:spacing w:line="36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632BB2">
        <w:rPr>
          <w:rFonts w:ascii="Times New Roman" w:hAnsi="Times New Roman" w:cs="Times New Roman"/>
          <w:b/>
          <w:bCs/>
          <w:i/>
          <w:iCs/>
          <w:sz w:val="24"/>
          <w:szCs w:val="24"/>
        </w:rPr>
        <w:t>ABSTRACT</w:t>
      </w:r>
    </w:p>
    <w:p w14:paraId="48819744" w14:textId="409B918E" w:rsidR="00FB2AF1" w:rsidRDefault="00447C32" w:rsidP="00632BB2">
      <w:pPr>
        <w:spacing w:line="240" w:lineRule="auto"/>
        <w:jc w:val="both"/>
        <w:rPr>
          <w:rFonts w:ascii="Times New Roman" w:hAnsi="Times New Roman" w:cs="Times New Roman"/>
          <w:i/>
          <w:iCs/>
          <w:lang w:val="en-ID"/>
        </w:rPr>
      </w:pPr>
      <w:r w:rsidRPr="00447C32">
        <w:rPr>
          <w:rFonts w:ascii="Times New Roman" w:hAnsi="Times New Roman" w:cs="Times New Roman"/>
          <w:i/>
          <w:iCs/>
          <w:lang w:val="en-ID"/>
        </w:rPr>
        <w:t>Ira Choiri, The Influence of Tax Regulation Knowledge, Tax Service Digitalization, Taxpayer Awareness, and Taxpayer Perception on Taxpayer Compliance of E-Commerce Users in</w:t>
      </w:r>
      <w:r>
        <w:rPr>
          <w:rFonts w:ascii="Times New Roman" w:hAnsi="Times New Roman" w:cs="Times New Roman"/>
          <w:i/>
          <w:iCs/>
          <w:lang w:val="en-ID"/>
        </w:rPr>
        <w:t xml:space="preserve"> </w:t>
      </w:r>
      <w:r w:rsidRPr="00447C32">
        <w:rPr>
          <w:rFonts w:ascii="Times New Roman" w:hAnsi="Times New Roman" w:cs="Times New Roman"/>
          <w:i/>
          <w:iCs/>
          <w:lang w:val="en-ID"/>
        </w:rPr>
        <w:t>Kalimantan</w:t>
      </w:r>
      <w:r>
        <w:rPr>
          <w:rFonts w:ascii="Times New Roman" w:hAnsi="Times New Roman" w:cs="Times New Roman"/>
          <w:i/>
          <w:iCs/>
          <w:lang w:val="en-ID"/>
        </w:rPr>
        <w:t xml:space="preserve"> Timur.</w:t>
      </w:r>
      <w:r w:rsidRPr="00447C32">
        <w:rPr>
          <w:rFonts w:ascii="Times New Roman" w:hAnsi="Times New Roman" w:cs="Times New Roman"/>
          <w:i/>
          <w:iCs/>
          <w:lang w:val="en-ID"/>
        </w:rPr>
        <w:t xml:space="preserve"> Supervised by Mrs. </w:t>
      </w:r>
      <w:proofErr w:type="spellStart"/>
      <w:r w:rsidRPr="00447C32">
        <w:rPr>
          <w:rFonts w:ascii="Times New Roman" w:hAnsi="Times New Roman" w:cs="Times New Roman"/>
          <w:i/>
          <w:iCs/>
          <w:lang w:val="en-ID"/>
        </w:rPr>
        <w:t>Salmah</w:t>
      </w:r>
      <w:proofErr w:type="spellEnd"/>
      <w:r w:rsidRPr="00447C32">
        <w:rPr>
          <w:rFonts w:ascii="Times New Roman" w:hAnsi="Times New Roman" w:cs="Times New Roman"/>
          <w:i/>
          <w:iCs/>
          <w:lang w:val="en-ID"/>
        </w:rPr>
        <w:t xml:space="preserve"> </w:t>
      </w:r>
      <w:proofErr w:type="spellStart"/>
      <w:r w:rsidRPr="00447C32">
        <w:rPr>
          <w:rFonts w:ascii="Times New Roman" w:hAnsi="Times New Roman" w:cs="Times New Roman"/>
          <w:i/>
          <w:iCs/>
          <w:lang w:val="en-ID"/>
        </w:rPr>
        <w:t>Pattisahusiwa</w:t>
      </w:r>
      <w:proofErr w:type="spellEnd"/>
      <w:r w:rsidRPr="00447C32">
        <w:rPr>
          <w:rFonts w:ascii="Times New Roman" w:hAnsi="Times New Roman" w:cs="Times New Roman"/>
          <w:i/>
          <w:iCs/>
          <w:lang w:val="en-ID"/>
        </w:rPr>
        <w:t>. This study aims to prove the influence of tax regulation knowledge, tax service digitalization, taxpayer awareness, and taxpayer perception on taxpayer compliance of e-commerce users in</w:t>
      </w:r>
      <w:r>
        <w:rPr>
          <w:rFonts w:ascii="Times New Roman" w:hAnsi="Times New Roman" w:cs="Times New Roman"/>
          <w:i/>
          <w:iCs/>
          <w:lang w:val="en-ID"/>
        </w:rPr>
        <w:t xml:space="preserve"> </w:t>
      </w:r>
      <w:r w:rsidRPr="00447C32">
        <w:rPr>
          <w:rFonts w:ascii="Times New Roman" w:hAnsi="Times New Roman" w:cs="Times New Roman"/>
          <w:i/>
          <w:iCs/>
          <w:lang w:val="en-ID"/>
        </w:rPr>
        <w:t>Kalimantan</w:t>
      </w:r>
      <w:r>
        <w:rPr>
          <w:rFonts w:ascii="Times New Roman" w:hAnsi="Times New Roman" w:cs="Times New Roman"/>
          <w:i/>
          <w:iCs/>
          <w:lang w:val="en-ID"/>
        </w:rPr>
        <w:t xml:space="preserve"> Timur</w:t>
      </w:r>
      <w:r w:rsidRPr="00447C32">
        <w:rPr>
          <w:rFonts w:ascii="Times New Roman" w:hAnsi="Times New Roman" w:cs="Times New Roman"/>
          <w:i/>
          <w:iCs/>
          <w:lang w:val="en-ID"/>
        </w:rPr>
        <w:t>. This type of research is quantitative using primary data in the form of questionnaires and measured with a Likert scale. The number of samples used in this study was 100 respondents of e-commerce users in Kalimantan</w:t>
      </w:r>
      <w:r>
        <w:rPr>
          <w:rFonts w:ascii="Times New Roman" w:hAnsi="Times New Roman" w:cs="Times New Roman"/>
          <w:i/>
          <w:iCs/>
          <w:lang w:val="en-ID"/>
        </w:rPr>
        <w:t xml:space="preserve"> Timur</w:t>
      </w:r>
      <w:r w:rsidRPr="00447C32">
        <w:rPr>
          <w:rFonts w:ascii="Times New Roman" w:hAnsi="Times New Roman" w:cs="Times New Roman"/>
          <w:i/>
          <w:iCs/>
          <w:lang w:val="en-ID"/>
        </w:rPr>
        <w:t xml:space="preserve">. This study uses the PLS-SEM analysis method processed with the </w:t>
      </w:r>
      <w:proofErr w:type="spellStart"/>
      <w:r w:rsidRPr="00447C32">
        <w:rPr>
          <w:rFonts w:ascii="Times New Roman" w:hAnsi="Times New Roman" w:cs="Times New Roman"/>
          <w:i/>
          <w:iCs/>
          <w:lang w:val="en-ID"/>
        </w:rPr>
        <w:t>SmartPLS</w:t>
      </w:r>
      <w:proofErr w:type="spellEnd"/>
      <w:r w:rsidRPr="00447C32">
        <w:rPr>
          <w:rFonts w:ascii="Times New Roman" w:hAnsi="Times New Roman" w:cs="Times New Roman"/>
          <w:i/>
          <w:iCs/>
          <w:lang w:val="en-ID"/>
        </w:rPr>
        <w:t xml:space="preserve"> Version 4 program. The results of this study indicate that tax regulation knowledge and taxpayer perception have a positive and significant effect on taxpayer compliance. This indicates that increased understanding and good perception can increase satisfaction. However, the digitalization of tax services and taxpayer awareness do not have a significant effect on taxpayer compliance. This finding indicates that digital services and taxpayer awareness have not had a significant impact on the level of compliance.</w:t>
      </w:r>
    </w:p>
    <w:p w14:paraId="22C66532" w14:textId="77777777" w:rsidR="00FB2AF1" w:rsidRDefault="00FB2AF1" w:rsidP="007B205E">
      <w:pPr>
        <w:spacing w:after="0" w:line="240" w:lineRule="auto"/>
        <w:jc w:val="both"/>
        <w:rPr>
          <w:rFonts w:ascii="Times New Roman" w:hAnsi="Times New Roman" w:cs="Times New Roman"/>
          <w:i/>
          <w:iCs/>
          <w:lang w:val="en-ID"/>
        </w:rPr>
      </w:pPr>
    </w:p>
    <w:p w14:paraId="537948A9" w14:textId="2E94EFF5" w:rsidR="00632BB2" w:rsidRPr="00632BB2" w:rsidRDefault="00632BB2" w:rsidP="00632BB2">
      <w:pPr>
        <w:spacing w:line="240" w:lineRule="auto"/>
        <w:jc w:val="both"/>
        <w:rPr>
          <w:rFonts w:ascii="Times New Roman" w:hAnsi="Times New Roman" w:cs="Times New Roman"/>
          <w:i/>
          <w:iCs/>
          <w:lang w:val="en-ID"/>
        </w:rPr>
      </w:pPr>
      <w:r w:rsidRPr="00632BB2">
        <w:rPr>
          <w:rFonts w:ascii="Times New Roman" w:hAnsi="Times New Roman" w:cs="Times New Roman"/>
          <w:b/>
          <w:bCs/>
          <w:i/>
          <w:iCs/>
          <w:lang w:val="en-ID"/>
        </w:rPr>
        <w:t>Keywords:</w:t>
      </w:r>
      <w:r w:rsidRPr="00632BB2">
        <w:rPr>
          <w:rFonts w:ascii="Times New Roman" w:hAnsi="Times New Roman" w:cs="Times New Roman"/>
          <w:i/>
          <w:iCs/>
          <w:lang w:val="en-ID"/>
        </w:rPr>
        <w:t xml:space="preserve"> knowledge of tax regulations, digitization of tax services, taxpayer awareness, taxpayer perception, taxpayer compliance</w:t>
      </w:r>
    </w:p>
    <w:p w14:paraId="25FDB04E" w14:textId="4BD9D929" w:rsidR="006041E5" w:rsidRDefault="006041E5" w:rsidP="00632BB2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6301A13" w14:textId="3627A291" w:rsidR="00216726" w:rsidRDefault="00D057F7" w:rsidP="00197D97">
      <w:pPr>
        <w:pStyle w:val="Heading1"/>
        <w:numPr>
          <w:ilvl w:val="0"/>
          <w:numId w:val="0"/>
        </w:numPr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5" w:name="_Toc210724743"/>
      <w:r w:rsidRPr="00A57210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 xml:space="preserve">DAFTAR </w:t>
      </w:r>
      <w:r w:rsidR="00216726" w:rsidRPr="00A57210">
        <w:rPr>
          <w:rFonts w:ascii="Times New Roman" w:hAnsi="Times New Roman" w:cs="Times New Roman"/>
          <w:b/>
          <w:bCs/>
          <w:color w:val="auto"/>
          <w:sz w:val="24"/>
          <w:szCs w:val="24"/>
        </w:rPr>
        <w:t>ISI</w:t>
      </w:r>
      <w:bookmarkEnd w:id="5"/>
    </w:p>
    <w:p w14:paraId="38ECEDC5" w14:textId="41965506" w:rsidR="00F547AE" w:rsidRPr="00C22ADE" w:rsidRDefault="00C22ADE" w:rsidP="00F547AE">
      <w:pPr>
        <w:jc w:val="right"/>
        <w:rPr>
          <w:rFonts w:ascii="Times New Roman" w:hAnsi="Times New Roman" w:cs="Times New Roman"/>
          <w:sz w:val="24"/>
          <w:szCs w:val="24"/>
        </w:rPr>
      </w:pPr>
      <w:r w:rsidRPr="00C22ADE">
        <w:rPr>
          <w:rFonts w:ascii="Times New Roman" w:hAnsi="Times New Roman" w:cs="Times New Roman"/>
          <w:sz w:val="24"/>
          <w:szCs w:val="24"/>
        </w:rPr>
        <w:t>Halaman</w:t>
      </w:r>
    </w:p>
    <w:sdt>
      <w:sdtPr>
        <w:rPr>
          <w:rFonts w:asciiTheme="minorHAnsi" w:hAnsiTheme="minorHAnsi" w:cstheme="minorBidi"/>
          <w:b w:val="0"/>
          <w:bCs w:val="0"/>
          <w:noProof w:val="0"/>
          <w:sz w:val="22"/>
          <w:szCs w:val="22"/>
        </w:rPr>
        <w:id w:val="1297257783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noProof/>
          <w:sz w:val="24"/>
          <w:szCs w:val="24"/>
        </w:rPr>
      </w:sdtEndPr>
      <w:sdtContent>
        <w:p w14:paraId="66A99352" w14:textId="52906ACE" w:rsidR="00D44638" w:rsidRDefault="00572B9A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r>
            <w:rPr>
              <w:noProof w:val="0"/>
            </w:rPr>
            <w:fldChar w:fldCharType="begin"/>
          </w:r>
          <w:r>
            <w:rPr>
              <w:noProof w:val="0"/>
            </w:rPr>
            <w:instrText xml:space="preserve"> TOC \o "1-4" \h \z \u </w:instrText>
          </w:r>
          <w:r>
            <w:rPr>
              <w:noProof w:val="0"/>
            </w:rPr>
            <w:fldChar w:fldCharType="separate"/>
          </w:r>
          <w:hyperlink w:anchor="_Toc210724741" w:history="1">
            <w:r w:rsidR="00D44638" w:rsidRPr="00AF4139">
              <w:rPr>
                <w:rStyle w:val="Hyperlink"/>
              </w:rPr>
              <w:t>KATA PENGANTAR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741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iii</w:t>
            </w:r>
            <w:r w:rsidR="00D44638">
              <w:rPr>
                <w:webHidden/>
              </w:rPr>
              <w:fldChar w:fldCharType="end"/>
            </w:r>
          </w:hyperlink>
        </w:p>
        <w:p w14:paraId="128598F1" w14:textId="2911A41A" w:rsidR="00D44638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210724742" w:history="1">
            <w:r w:rsidR="00D44638" w:rsidRPr="00AF4139">
              <w:rPr>
                <w:rStyle w:val="Hyperlink"/>
              </w:rPr>
              <w:t>ABSTRAK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742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vi</w:t>
            </w:r>
            <w:r w:rsidR="00D44638">
              <w:rPr>
                <w:webHidden/>
              </w:rPr>
              <w:fldChar w:fldCharType="end"/>
            </w:r>
          </w:hyperlink>
        </w:p>
        <w:p w14:paraId="2A491B76" w14:textId="0A2D8EF5" w:rsidR="00D44638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210724743" w:history="1">
            <w:r w:rsidR="00D44638" w:rsidRPr="00AF4139">
              <w:rPr>
                <w:rStyle w:val="Hyperlink"/>
              </w:rPr>
              <w:t>DAFTAR ISI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743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vii</w:t>
            </w:r>
            <w:r w:rsidR="00D44638">
              <w:rPr>
                <w:webHidden/>
              </w:rPr>
              <w:fldChar w:fldCharType="end"/>
            </w:r>
          </w:hyperlink>
        </w:p>
        <w:p w14:paraId="51AF4366" w14:textId="657468D1" w:rsidR="00D44638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210724744" w:history="1">
            <w:r w:rsidR="00D44638" w:rsidRPr="00AF4139">
              <w:rPr>
                <w:rStyle w:val="Hyperlink"/>
              </w:rPr>
              <w:t>DAFTAR TABEL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744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x</w:t>
            </w:r>
            <w:r w:rsidR="00D44638">
              <w:rPr>
                <w:webHidden/>
              </w:rPr>
              <w:fldChar w:fldCharType="end"/>
            </w:r>
          </w:hyperlink>
        </w:p>
        <w:p w14:paraId="4BB98F79" w14:textId="3C495AE8" w:rsidR="00D44638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210724745" w:history="1">
            <w:r w:rsidR="00D44638" w:rsidRPr="00AF4139">
              <w:rPr>
                <w:rStyle w:val="Hyperlink"/>
              </w:rPr>
              <w:t>DAFTAR GAMBAR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745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xi</w:t>
            </w:r>
            <w:r w:rsidR="00D44638">
              <w:rPr>
                <w:webHidden/>
              </w:rPr>
              <w:fldChar w:fldCharType="end"/>
            </w:r>
          </w:hyperlink>
        </w:p>
        <w:p w14:paraId="28C1F29E" w14:textId="2F6E4BD9" w:rsidR="00D44638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210724746" w:history="1">
            <w:r w:rsidR="00D44638" w:rsidRPr="00AF4139">
              <w:rPr>
                <w:rStyle w:val="Hyperlink"/>
              </w:rPr>
              <w:t>DAFTAR ISTILAH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746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xii</w:t>
            </w:r>
            <w:r w:rsidR="00D44638">
              <w:rPr>
                <w:webHidden/>
              </w:rPr>
              <w:fldChar w:fldCharType="end"/>
            </w:r>
          </w:hyperlink>
        </w:p>
        <w:p w14:paraId="33857330" w14:textId="56F51C80" w:rsidR="00D44638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210724747" w:history="1">
            <w:r w:rsidR="00D44638" w:rsidRPr="00AF4139">
              <w:rPr>
                <w:rStyle w:val="Hyperlink"/>
              </w:rPr>
              <w:t>DAFTAR LAMPIRAN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747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xiii</w:t>
            </w:r>
            <w:r w:rsidR="00D44638">
              <w:rPr>
                <w:webHidden/>
              </w:rPr>
              <w:fldChar w:fldCharType="end"/>
            </w:r>
          </w:hyperlink>
        </w:p>
        <w:p w14:paraId="21A0BF79" w14:textId="57BDF742" w:rsidR="00D44638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210724748" w:history="1">
            <w:r w:rsidR="00D44638" w:rsidRPr="00AF4139">
              <w:rPr>
                <w:rStyle w:val="Hyperlink"/>
              </w:rPr>
              <w:t>BAB I</w:t>
            </w:r>
            <w:r w:rsidR="00D44638">
              <w:rPr>
                <w:rStyle w:val="Hyperlink"/>
              </w:rPr>
              <w:t xml:space="preserve"> PENDAHULUAN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748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1</w:t>
            </w:r>
            <w:r w:rsidR="00D44638">
              <w:rPr>
                <w:webHidden/>
              </w:rPr>
              <w:fldChar w:fldCharType="end"/>
            </w:r>
          </w:hyperlink>
        </w:p>
        <w:p w14:paraId="1F473F11" w14:textId="40E1A5DF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50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1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Latar Belakang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50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1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0B4B2C19" w14:textId="7BB981BE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51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1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Rumusan Masalah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51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8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5DE7620B" w14:textId="7A3632D9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52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1.3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Tujuan Penelitian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52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8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10A92B39" w14:textId="7F517AAB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53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1.4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Manfaat Penelitian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53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9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44EBDA69" w14:textId="587345E5" w:rsidR="00D44638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210724754" w:history="1">
            <w:r w:rsidR="00D44638" w:rsidRPr="00AF4139">
              <w:rPr>
                <w:rStyle w:val="Hyperlink"/>
              </w:rPr>
              <w:t>BAB II</w:t>
            </w:r>
            <w:r w:rsidR="00D44638">
              <w:rPr>
                <w:rStyle w:val="Hyperlink"/>
              </w:rPr>
              <w:t xml:space="preserve"> KAJIAN PUSTAKA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754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11</w:t>
            </w:r>
            <w:r w:rsidR="00D44638">
              <w:rPr>
                <w:webHidden/>
              </w:rPr>
              <w:fldChar w:fldCharType="end"/>
            </w:r>
          </w:hyperlink>
        </w:p>
        <w:p w14:paraId="16349BD3" w14:textId="04C53C68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56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Landasan Teori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56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11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7B4AAE03" w14:textId="48AE8763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57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1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Teori Perilaku Terencana atau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Theory of Planned Behavior (TPB)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57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11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7B02AA6A" w14:textId="35B32DD1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58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1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Kepatuhan Wajib Pajak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58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12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30509221" w14:textId="0C59F212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59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1.3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Pengetahuan Peraturan Pajak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59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13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1E02CBF0" w14:textId="60C1FEBF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60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1.4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Digitalisasi Layanan Pajak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60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15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6C5688C2" w14:textId="53F2E5BE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61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1.5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Kesadaran Wajib Pajak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61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16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4EC95AC2" w14:textId="331247BC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62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1.6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Persepsi Wajib Pajak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62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17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1DABAE0E" w14:textId="1E8595B4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63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Ketentuan Pajak Pengguna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E-Commerce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63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18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5E40FFF0" w14:textId="1E10C32B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64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2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Pengguna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E-Commerce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64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18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7EA78482" w14:textId="400223FF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65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2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Perpajakan Atas Penghasilan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E-Commerce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65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19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7B9365C3" w14:textId="039624BD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66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3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Penelitian Terdahulu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66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20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60B3D177" w14:textId="14061164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67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4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Kerangka Konseptual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67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24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6D77A429" w14:textId="7519BEC3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68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5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Pengembangan Hipotesis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68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25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21E1A23F" w14:textId="6E358A55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69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5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Pengaruh Pengetahuan Peraturan Pajak Terhadap Kepatuhan Wajib Pajak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69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25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681A0D59" w14:textId="48AE0E08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70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5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Pengaruh Digitalisasi Layanan Pajak Terhadap Kepatuhan Wajib Pajak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70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26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4A7EED97" w14:textId="0AE7CA16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71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5.3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Pengaruh Kesadaran Wajib Pajak Terhadap Kepatuhan Wajib Pajak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71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27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026DA708" w14:textId="3395050A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72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5.4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Pengaruh Persepsi Wajib Pajak Terhadap Kepatuhan Wajib Pajak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72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28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43AD83F8" w14:textId="4BCAE8D7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73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2.6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Model Penelitian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73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0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72ACA56C" w14:textId="15BC476A" w:rsidR="00D44638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210724774" w:history="1">
            <w:r w:rsidR="00D44638" w:rsidRPr="00AF4139">
              <w:rPr>
                <w:rStyle w:val="Hyperlink"/>
              </w:rPr>
              <w:t>BAB III</w:t>
            </w:r>
            <w:r w:rsidR="00D44638">
              <w:rPr>
                <w:rStyle w:val="Hyperlink"/>
              </w:rPr>
              <w:t xml:space="preserve"> METODE PENELITIAN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774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31</w:t>
            </w:r>
            <w:r w:rsidR="00D44638">
              <w:rPr>
                <w:webHidden/>
              </w:rPr>
              <w:fldChar w:fldCharType="end"/>
            </w:r>
          </w:hyperlink>
        </w:p>
        <w:p w14:paraId="63020697" w14:textId="3B9E447B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76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Definisi Operasional dan Pengukuran Variabel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76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1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5FC3B2F5" w14:textId="7BB70898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77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1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Variabel Dependen (Y)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77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1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71B5549E" w14:textId="7F2FF76A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78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1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Variabel Independen (X)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78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2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547C15A7" w14:textId="4AEE9B0B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79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1.2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Pengetahuan Peraturan Pajak (X₁)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79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2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37578302" w14:textId="37E6C6DD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80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1.2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Digitalisasi Layanan Pajak (X₂)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80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2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3349A750" w14:textId="4CDFE0B1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81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1.2.3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Kesadaran Wajib Pajak (X₃)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81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3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2BA47BC2" w14:textId="15CF6ADB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82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1.2.4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Persepsi Wajib Pajak (X₄)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82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3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602C9731" w14:textId="140CEEF6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83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Populasi dan Sampel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83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4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29B12B36" w14:textId="347F51BA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84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2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Populasi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84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4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0CD38C7D" w14:textId="28443149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85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2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Sampel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85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4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2AC15108" w14:textId="7E6A01FD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86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3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Jenis dan Sumber Data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86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6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554E6D88" w14:textId="4D863DD1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87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4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Metode Pengumpulan Data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87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6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3CCCDB24" w14:textId="068503AE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88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5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Metode Analisis Data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88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7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19FFBAAA" w14:textId="468FAE65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89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6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Metode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Partial Least Square</w:t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 (PLS)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89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7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02A8C349" w14:textId="6A692103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90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6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Metode Analisis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Outer Model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90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8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1F586B7D" w14:textId="351A7442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91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6.1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Convergent Validity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91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8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1E205515" w14:textId="163F539D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92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6.1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Discriminant Validity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92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8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596CD9B9" w14:textId="7B9FDEDF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93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6.1.3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Cronbach’s Alpha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93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8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3FE978E8" w14:textId="18FA1440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94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6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Motode Analisis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Inner Model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94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9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7AD028EE" w14:textId="6A63E6DA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95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6.2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R-Square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95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9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1EBF2BB3" w14:textId="236745D8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96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6.2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F-Square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96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9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26FC219C" w14:textId="322A77EC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97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6.2.3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Path Analysis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97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9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31A21E43" w14:textId="26294F6F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798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3.6.3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Metode Pengujian Hipotesis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798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39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336FB9D8" w14:textId="3AFEDAEC" w:rsidR="00D44638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210724799" w:history="1">
            <w:r w:rsidR="00D44638" w:rsidRPr="00AF4139">
              <w:rPr>
                <w:rStyle w:val="Hyperlink"/>
              </w:rPr>
              <w:t>BAB IV</w:t>
            </w:r>
            <w:r w:rsidR="00D44638">
              <w:rPr>
                <w:rStyle w:val="Hyperlink"/>
              </w:rPr>
              <w:t xml:space="preserve"> HASIL DAN PEMBAHASAN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799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41</w:t>
            </w:r>
            <w:r w:rsidR="00D44638">
              <w:rPr>
                <w:webHidden/>
              </w:rPr>
              <w:fldChar w:fldCharType="end"/>
            </w:r>
          </w:hyperlink>
        </w:p>
        <w:p w14:paraId="173A14D4" w14:textId="438B562F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01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4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Gambaran Umum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01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41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2A3DD24C" w14:textId="78A73FD6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02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4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Karakteristik Responden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02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41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20B979D0" w14:textId="611A9763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03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4.3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Metode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Partial Least Square</w:t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 (PLS)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03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42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0682EFFE" w14:textId="197E67C7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04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4.3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Metode Analisis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Outer Model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04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42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683D8510" w14:textId="790EE273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05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4.3.1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Convergent Validity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05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42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1B26B3F2" w14:textId="198D6F1A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06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4.3.1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Discriminant Validity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06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44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36D20B6E" w14:textId="363906B4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07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4.3.1.3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Cronbach’s Alpha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07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45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330D3D80" w14:textId="08216576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08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4.3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Motode Analisis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Inner Model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08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45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1DFD165E" w14:textId="5F10EAC4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09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4.3.2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R-Square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09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45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114FD6D6" w14:textId="75E4BB28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10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4.3.2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F-Square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10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46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3EF19C8B" w14:textId="331EDD03" w:rsidR="00D44638" w:rsidRPr="00D44638" w:rsidRDefault="00000000">
          <w:pPr>
            <w:pStyle w:val="TOC4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11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4.3.2.3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Path Analysis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11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47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560F614D" w14:textId="36B1C8A5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12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4.3.3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Metode Pengujian Hipotesis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12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47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2714BAE3" w14:textId="73493733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13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4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Pembahasan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13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49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6152703A" w14:textId="1BF547D2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14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4.5.1 Pengaruh Pengetahuan Peraturan Pajak Terhadap Kepatuhan Wajib Pajak Pengguna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E-Commerce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14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50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32A85223" w14:textId="0BBFA18F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15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4.5.2 Pengaruh Digitalisasi Layanan Pajak Terhadap Kepatuhan Wajib Pajak Pengguna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E-Commerce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15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51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7E63E639" w14:textId="594B7250" w:rsidR="00D44638" w:rsidRP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16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4.5.3 Pengaruh Kesadaran Wajib Pajak Terhadap Kepatuhan Wajib Pajak Pengguna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E-Commerce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16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53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59840CEB" w14:textId="016543D3" w:rsidR="00D44638" w:rsidRDefault="00000000">
          <w:pPr>
            <w:pStyle w:val="TOC3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17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 xml:space="preserve">4.5.4 Pengaruh Persepsi Wajib Pajak Terhadap Kepatuhan Wajib Pajak Pengguna </w:t>
            </w:r>
            <w:r w:rsidR="00D44638" w:rsidRPr="00D44638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E-Commerce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17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55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39F08916" w14:textId="67897A90" w:rsidR="00D44638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210724818" w:history="1">
            <w:r w:rsidR="00D44638" w:rsidRPr="00AF4139">
              <w:rPr>
                <w:rStyle w:val="Hyperlink"/>
              </w:rPr>
              <w:t>BAB V</w:t>
            </w:r>
            <w:r w:rsidR="00D44638">
              <w:rPr>
                <w:rStyle w:val="Hyperlink"/>
              </w:rPr>
              <w:t xml:space="preserve"> SIMPULAN DAN SARAN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818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57</w:t>
            </w:r>
            <w:r w:rsidR="00D44638">
              <w:rPr>
                <w:webHidden/>
              </w:rPr>
              <w:fldChar w:fldCharType="end"/>
            </w:r>
          </w:hyperlink>
        </w:p>
        <w:p w14:paraId="1BD7099A" w14:textId="663FB375" w:rsidR="00D44638" w:rsidRP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20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5.1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Simpulan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20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57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23981916" w14:textId="541F2389" w:rsidR="00D44638" w:rsidRDefault="00000000">
          <w:pPr>
            <w:pStyle w:val="TOC2"/>
            <w:rPr>
              <w:rFonts w:eastAsiaTheme="minorEastAsia"/>
              <w:noProof/>
              <w:sz w:val="24"/>
              <w:szCs w:val="24"/>
              <w:lang w:val="en-ID" w:eastAsia="en-ID"/>
            </w:rPr>
          </w:pPr>
          <w:hyperlink w:anchor="_Toc210724821" w:history="1"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5.2</w:t>
            </w:r>
            <w:r w:rsidR="00D44638" w:rsidRPr="00D44638">
              <w:rPr>
                <w:rFonts w:eastAsiaTheme="minorEastAsia"/>
                <w:noProof/>
                <w:sz w:val="24"/>
                <w:szCs w:val="24"/>
                <w:lang w:val="en-ID" w:eastAsia="en-ID"/>
              </w:rPr>
              <w:tab/>
            </w:r>
            <w:r w:rsidR="00D44638" w:rsidRPr="00D44638">
              <w:rPr>
                <w:rStyle w:val="Hyperlink"/>
                <w:rFonts w:ascii="Times New Roman" w:hAnsi="Times New Roman" w:cs="Times New Roman"/>
                <w:noProof/>
              </w:rPr>
              <w:t>Saran</w:t>
            </w:r>
            <w:r w:rsidR="00D44638" w:rsidRPr="00D44638">
              <w:rPr>
                <w:noProof/>
                <w:webHidden/>
              </w:rPr>
              <w:tab/>
            </w:r>
            <w:r w:rsidR="00D44638" w:rsidRPr="00D44638">
              <w:rPr>
                <w:noProof/>
                <w:webHidden/>
              </w:rPr>
              <w:fldChar w:fldCharType="begin"/>
            </w:r>
            <w:r w:rsidR="00D44638" w:rsidRPr="00D44638">
              <w:rPr>
                <w:noProof/>
                <w:webHidden/>
              </w:rPr>
              <w:instrText xml:space="preserve"> PAGEREF _Toc210724821 \h </w:instrText>
            </w:r>
            <w:r w:rsidR="00D44638" w:rsidRPr="00D44638">
              <w:rPr>
                <w:noProof/>
                <w:webHidden/>
              </w:rPr>
            </w:r>
            <w:r w:rsidR="00D44638" w:rsidRPr="00D44638">
              <w:rPr>
                <w:noProof/>
                <w:webHidden/>
              </w:rPr>
              <w:fldChar w:fldCharType="separate"/>
            </w:r>
            <w:r w:rsidR="00DB6280">
              <w:rPr>
                <w:noProof/>
                <w:webHidden/>
              </w:rPr>
              <w:t>58</w:t>
            </w:r>
            <w:r w:rsidR="00D44638" w:rsidRPr="00D44638">
              <w:rPr>
                <w:noProof/>
                <w:webHidden/>
              </w:rPr>
              <w:fldChar w:fldCharType="end"/>
            </w:r>
          </w:hyperlink>
        </w:p>
        <w:p w14:paraId="1D07270D" w14:textId="134F8F30" w:rsidR="00D44638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210724822" w:history="1">
            <w:r w:rsidR="00D44638" w:rsidRPr="00AF4139">
              <w:rPr>
                <w:rStyle w:val="Hyperlink"/>
              </w:rPr>
              <w:t>DAFTAR PUSTAKA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822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59</w:t>
            </w:r>
            <w:r w:rsidR="00D44638">
              <w:rPr>
                <w:webHidden/>
              </w:rPr>
              <w:fldChar w:fldCharType="end"/>
            </w:r>
          </w:hyperlink>
        </w:p>
        <w:p w14:paraId="3671F132" w14:textId="7EC46139" w:rsidR="00D44638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210724823" w:history="1">
            <w:r w:rsidR="00D44638" w:rsidRPr="00AF4139">
              <w:rPr>
                <w:rStyle w:val="Hyperlink"/>
              </w:rPr>
              <w:t>LAMPIRAN</w:t>
            </w:r>
            <w:r w:rsidR="00D44638">
              <w:rPr>
                <w:webHidden/>
              </w:rPr>
              <w:tab/>
            </w:r>
            <w:r w:rsidR="00D44638">
              <w:rPr>
                <w:webHidden/>
              </w:rPr>
              <w:fldChar w:fldCharType="begin"/>
            </w:r>
            <w:r w:rsidR="00D44638">
              <w:rPr>
                <w:webHidden/>
              </w:rPr>
              <w:instrText xml:space="preserve"> PAGEREF _Toc210724823 \h </w:instrText>
            </w:r>
            <w:r w:rsidR="00D44638">
              <w:rPr>
                <w:webHidden/>
              </w:rPr>
            </w:r>
            <w:r w:rsidR="00D44638">
              <w:rPr>
                <w:webHidden/>
              </w:rPr>
              <w:fldChar w:fldCharType="separate"/>
            </w:r>
            <w:r w:rsidR="00DB6280">
              <w:rPr>
                <w:webHidden/>
              </w:rPr>
              <w:t>68</w:t>
            </w:r>
            <w:r w:rsidR="00D44638">
              <w:rPr>
                <w:webHidden/>
              </w:rPr>
              <w:fldChar w:fldCharType="end"/>
            </w:r>
          </w:hyperlink>
        </w:p>
        <w:p w14:paraId="23C02EEC" w14:textId="4C3ECBFA" w:rsidR="00216726" w:rsidRPr="00150884" w:rsidRDefault="00572B9A" w:rsidP="00572B9A">
          <w:pPr>
            <w:pStyle w:val="TOC1"/>
          </w:pPr>
          <w:r>
            <w:rPr>
              <w:noProof w:val="0"/>
            </w:rPr>
            <w:fldChar w:fldCharType="end"/>
          </w:r>
        </w:p>
      </w:sdtContent>
    </w:sdt>
    <w:p w14:paraId="18A5F49A" w14:textId="77777777" w:rsidR="00197D97" w:rsidRDefault="00197D97" w:rsidP="00955469">
      <w:pPr>
        <w:pStyle w:val="Heading1"/>
        <w:numPr>
          <w:ilvl w:val="0"/>
          <w:numId w:val="0"/>
        </w:numPr>
        <w:spacing w:line="480" w:lineRule="auto"/>
        <w:ind w:left="432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15CE7DDD" w14:textId="1CA03752" w:rsidR="00197D97" w:rsidRDefault="00197D97">
      <w:pPr>
        <w:rPr>
          <w:rFonts w:ascii="Times New Roman" w:eastAsiaTheme="majorEastAsia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79C966E" w14:textId="7588A27D" w:rsidR="008606F3" w:rsidRDefault="00216726" w:rsidP="00197D97">
      <w:pPr>
        <w:pStyle w:val="Heading1"/>
        <w:numPr>
          <w:ilvl w:val="0"/>
          <w:numId w:val="0"/>
        </w:numPr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6" w:name="_Toc210724744"/>
      <w:r w:rsidRPr="00041DA0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DAFTAR TABEL</w:t>
      </w:r>
      <w:bookmarkEnd w:id="6"/>
    </w:p>
    <w:p w14:paraId="2C9A8B6B" w14:textId="2F9BD809" w:rsidR="00D44638" w:rsidRDefault="00F547AE" w:rsidP="00D44638">
      <w:pPr>
        <w:jc w:val="right"/>
        <w:rPr>
          <w:rFonts w:ascii="Times New Roman" w:hAnsi="Times New Roman" w:cs="Times New Roman"/>
          <w:sz w:val="24"/>
          <w:szCs w:val="24"/>
        </w:rPr>
      </w:pPr>
      <w:r w:rsidRPr="00F547AE">
        <w:rPr>
          <w:rFonts w:ascii="Times New Roman" w:hAnsi="Times New Roman" w:cs="Times New Roman"/>
          <w:sz w:val="24"/>
          <w:szCs w:val="24"/>
        </w:rPr>
        <w:t>Halaman</w:t>
      </w:r>
    </w:p>
    <w:p w14:paraId="77A52864" w14:textId="595F5F04" w:rsidR="005B7E37" w:rsidRPr="003A356B" w:rsidRDefault="005532E6" w:rsidP="003A356B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r w:rsidRPr="003A356B">
        <w:rPr>
          <w:rFonts w:ascii="Times New Roman" w:hAnsi="Times New Roman" w:cs="Times New Roman"/>
          <w:sz w:val="24"/>
          <w:szCs w:val="24"/>
        </w:rPr>
        <w:fldChar w:fldCharType="begin"/>
      </w:r>
      <w:r w:rsidRPr="003A356B">
        <w:rPr>
          <w:rFonts w:ascii="Times New Roman" w:hAnsi="Times New Roman" w:cs="Times New Roman"/>
          <w:sz w:val="24"/>
          <w:szCs w:val="24"/>
        </w:rPr>
        <w:instrText xml:space="preserve"> TOC \h \z \c "Tabel 1." </w:instrText>
      </w:r>
      <w:r w:rsidRPr="003A356B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201982569" w:history="1">
        <w:r w:rsidR="005B7E37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1. 1 Pendapatan Negara Regional Kaltim Tahun 2021-2024 (miliar Rp)</w:t>
        </w:r>
        <w:r w:rsidR="005B7E37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5B7E37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5B7E37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01982569 \h </w:instrText>
        </w:r>
        <w:r w:rsidR="005B7E37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5B7E37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1</w:t>
        </w:r>
        <w:r w:rsidR="005B7E37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5B03324" w14:textId="68333D53" w:rsidR="00C93D77" w:rsidRPr="003A356B" w:rsidRDefault="005532E6" w:rsidP="003A356B">
      <w:pPr>
        <w:pStyle w:val="TableofFigures"/>
        <w:tabs>
          <w:tab w:val="right" w:leader="dot" w:pos="7927"/>
        </w:tabs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356B">
        <w:rPr>
          <w:rFonts w:ascii="Times New Roman" w:hAnsi="Times New Roman" w:cs="Times New Roman"/>
          <w:sz w:val="24"/>
          <w:szCs w:val="24"/>
        </w:rPr>
        <w:fldChar w:fldCharType="end"/>
      </w:r>
      <w:r w:rsidRPr="003A356B">
        <w:rPr>
          <w:rFonts w:ascii="Times New Roman" w:hAnsi="Times New Roman" w:cs="Times New Roman"/>
          <w:sz w:val="24"/>
          <w:szCs w:val="24"/>
        </w:rPr>
        <w:fldChar w:fldCharType="begin"/>
      </w:r>
      <w:r w:rsidRPr="003A356B">
        <w:rPr>
          <w:rFonts w:ascii="Times New Roman" w:hAnsi="Times New Roman" w:cs="Times New Roman"/>
          <w:sz w:val="24"/>
          <w:szCs w:val="24"/>
        </w:rPr>
        <w:instrText xml:space="preserve"> TOC \h \z \c "Tabel 2." </w:instrText>
      </w:r>
      <w:r w:rsidRPr="003A356B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201982889" w:history="1">
        <w:r w:rsidR="00C93D77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2. 1 Penelitian Terdahulu</w:t>
        </w:r>
        <w:r w:rsidR="00C93D77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C93D77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C93D77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01982889 \h </w:instrText>
        </w:r>
        <w:r w:rsidR="00C93D77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C93D77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21</w:t>
        </w:r>
        <w:r w:rsidR="00C93D77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3AA7C19" w14:textId="5E1CEDAE" w:rsidR="005532E6" w:rsidRPr="003A356B" w:rsidRDefault="005532E6" w:rsidP="003A356B">
      <w:pPr>
        <w:pStyle w:val="TableofFigures"/>
        <w:tabs>
          <w:tab w:val="right" w:leader="dot" w:pos="7927"/>
        </w:tabs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356B">
        <w:rPr>
          <w:rFonts w:ascii="Times New Roman" w:hAnsi="Times New Roman" w:cs="Times New Roman"/>
          <w:sz w:val="24"/>
          <w:szCs w:val="24"/>
        </w:rPr>
        <w:fldChar w:fldCharType="end"/>
      </w:r>
      <w:r w:rsidRPr="003A356B">
        <w:rPr>
          <w:rFonts w:ascii="Times New Roman" w:hAnsi="Times New Roman" w:cs="Times New Roman"/>
          <w:sz w:val="24"/>
          <w:szCs w:val="24"/>
        </w:rPr>
        <w:fldChar w:fldCharType="begin"/>
      </w:r>
      <w:r w:rsidRPr="003A356B">
        <w:rPr>
          <w:rFonts w:ascii="Times New Roman" w:hAnsi="Times New Roman" w:cs="Times New Roman"/>
          <w:sz w:val="24"/>
          <w:szCs w:val="24"/>
        </w:rPr>
        <w:instrText xml:space="preserve"> TOC \h \z \c "Tabel 3." </w:instrText>
      </w:r>
      <w:r w:rsidRPr="003A356B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200709847" w:history="1">
        <w:r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3.</w:t>
        </w:r>
        <w:r w:rsidR="00C93D77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 </w:t>
        </w:r>
        <w:r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1</w:t>
        </w:r>
        <w:r w:rsidRPr="003A356B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</w:rPr>
          <w:t xml:space="preserve"> Mapping sampel </w:t>
        </w:r>
        <w:r w:rsidRPr="003A356B">
          <w:rPr>
            <w:rStyle w:val="Hyperlink"/>
            <w:rFonts w:ascii="Times New Roman" w:hAnsi="Times New Roman" w:cs="Times New Roman"/>
            <w:bCs/>
            <w:i/>
            <w:noProof/>
            <w:sz w:val="24"/>
            <w:szCs w:val="24"/>
          </w:rPr>
          <w:t>e-commerce</w:t>
        </w:r>
        <w:r w:rsidRPr="003A356B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</w:rPr>
          <w:t xml:space="preserve"> wilayah Kalimantan Timur</w:t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00709847 \h </w:instrText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35</w:t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DDA73E8" w14:textId="56F53A02" w:rsidR="003A356B" w:rsidRPr="003A356B" w:rsidRDefault="00000000" w:rsidP="003A356B">
      <w:pPr>
        <w:pStyle w:val="TableofFigures"/>
        <w:tabs>
          <w:tab w:val="right" w:leader="dot" w:pos="7927"/>
        </w:tabs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hyperlink w:anchor="_Toc200709848" w:history="1">
        <w:r w:rsidR="005532E6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3.</w:t>
        </w:r>
        <w:r w:rsidR="00C93D77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 </w:t>
        </w:r>
        <w:r w:rsidR="005532E6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2 Skala Likert</w:t>
        </w:r>
        <w:r w:rsidR="005532E6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5532E6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5532E6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00709848 \h </w:instrText>
        </w:r>
        <w:r w:rsidR="005532E6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5532E6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37</w:t>
        </w:r>
        <w:r w:rsidR="005532E6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  <w:r w:rsidR="005532E6" w:rsidRPr="003A356B">
        <w:rPr>
          <w:rFonts w:ascii="Times New Roman" w:hAnsi="Times New Roman" w:cs="Times New Roman"/>
          <w:sz w:val="24"/>
          <w:szCs w:val="24"/>
        </w:rPr>
        <w:fldChar w:fldCharType="end"/>
      </w:r>
      <w:r w:rsidR="003A356B" w:rsidRPr="003A356B">
        <w:rPr>
          <w:rFonts w:ascii="Times New Roman" w:hAnsi="Times New Roman" w:cs="Times New Roman"/>
          <w:sz w:val="24"/>
          <w:szCs w:val="24"/>
        </w:rPr>
        <w:fldChar w:fldCharType="begin"/>
      </w:r>
      <w:r w:rsidR="003A356B" w:rsidRPr="003A356B">
        <w:rPr>
          <w:rFonts w:ascii="Times New Roman" w:hAnsi="Times New Roman" w:cs="Times New Roman"/>
          <w:sz w:val="24"/>
          <w:szCs w:val="24"/>
        </w:rPr>
        <w:instrText xml:space="preserve"> TOC \h \z \c "Tabel 4." </w:instrText>
      </w:r>
      <w:r w:rsidR="003A356B" w:rsidRPr="003A356B">
        <w:rPr>
          <w:rFonts w:ascii="Times New Roman" w:hAnsi="Times New Roman" w:cs="Times New Roman"/>
          <w:sz w:val="24"/>
          <w:szCs w:val="24"/>
        </w:rPr>
        <w:fldChar w:fldCharType="separate"/>
      </w:r>
    </w:p>
    <w:p w14:paraId="109D48F3" w14:textId="7BCA1A42" w:rsidR="003A356B" w:rsidRPr="003A356B" w:rsidRDefault="00000000" w:rsidP="003A356B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210013224" w:history="1">
        <w:r w:rsidR="003A356B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4. 1 Hasil Pengumpulan Data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0013224 \h </w:instrTex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41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D04588F" w14:textId="22DE0E53" w:rsidR="003A356B" w:rsidRPr="003A356B" w:rsidRDefault="00000000" w:rsidP="003A356B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210013225" w:history="1">
        <w:r w:rsidR="003A356B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4. 2 Karakteristik Responden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0013225 \h </w:instrTex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42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AC64E53" w14:textId="74EA9BD5" w:rsidR="003A356B" w:rsidRPr="003A356B" w:rsidRDefault="00000000" w:rsidP="003A356B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210013226" w:history="1">
        <w:r w:rsidR="003A356B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4. 3 </w:t>
        </w:r>
        <w:r w:rsidR="003A356B" w:rsidRPr="003A356B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</w:rPr>
          <w:t xml:space="preserve">Hasil </w:t>
        </w:r>
        <w:r w:rsidR="003A356B" w:rsidRPr="003A356B">
          <w:rPr>
            <w:rStyle w:val="Hyperlink"/>
            <w:rFonts w:ascii="Times New Roman" w:hAnsi="Times New Roman" w:cs="Times New Roman"/>
            <w:bCs/>
            <w:i/>
            <w:noProof/>
            <w:sz w:val="24"/>
            <w:szCs w:val="24"/>
          </w:rPr>
          <w:t>Outer Loading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0013226 \h </w:instrTex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43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4B7A10B" w14:textId="4AFC17AC" w:rsidR="003A356B" w:rsidRPr="003A356B" w:rsidRDefault="00000000" w:rsidP="003A356B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210013227" w:history="1">
        <w:r w:rsidR="003A356B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4. 4 </w:t>
        </w:r>
        <w:r w:rsidR="003A356B" w:rsidRPr="003A356B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</w:rPr>
          <w:t>Hasil Nilai AVE (</w:t>
        </w:r>
        <w:r w:rsidR="003A356B" w:rsidRPr="003A356B">
          <w:rPr>
            <w:rStyle w:val="Hyperlink"/>
            <w:rFonts w:ascii="Times New Roman" w:hAnsi="Times New Roman" w:cs="Times New Roman"/>
            <w:bCs/>
            <w:i/>
            <w:noProof/>
            <w:sz w:val="24"/>
            <w:szCs w:val="24"/>
          </w:rPr>
          <w:t>Average Variance Extracted</w:t>
        </w:r>
        <w:r w:rsidR="003A356B" w:rsidRPr="003A356B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</w:rPr>
          <w:t>)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0013227 \h </w:instrTex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43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3A9E322" w14:textId="591B18B6" w:rsidR="003A356B" w:rsidRPr="003A356B" w:rsidRDefault="00000000" w:rsidP="003A356B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210013228" w:history="1">
        <w:r w:rsidR="003A356B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4. 5 </w:t>
        </w:r>
        <w:r w:rsidR="003A356B" w:rsidRPr="003A356B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</w:rPr>
          <w:t xml:space="preserve">Hasil </w:t>
        </w:r>
        <w:r w:rsidR="003A356B" w:rsidRPr="003A356B">
          <w:rPr>
            <w:rStyle w:val="Hyperlink"/>
            <w:rFonts w:ascii="Times New Roman" w:hAnsi="Times New Roman" w:cs="Times New Roman"/>
            <w:bCs/>
            <w:i/>
            <w:noProof/>
            <w:sz w:val="24"/>
            <w:szCs w:val="24"/>
          </w:rPr>
          <w:t>Cross-Loading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0013228 \h </w:instrTex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44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77B7BC7" w14:textId="4F78DFDA" w:rsidR="003A356B" w:rsidRPr="003A356B" w:rsidRDefault="00000000" w:rsidP="003A356B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210013229" w:history="1">
        <w:r w:rsidR="003A356B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4. 6 </w:t>
        </w:r>
        <w:r w:rsidR="003A356B" w:rsidRPr="003A356B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</w:rPr>
          <w:t xml:space="preserve">Hasil </w:t>
        </w:r>
        <w:r w:rsidR="003A356B" w:rsidRPr="003A356B">
          <w:rPr>
            <w:rStyle w:val="Hyperlink"/>
            <w:rFonts w:ascii="Times New Roman" w:hAnsi="Times New Roman" w:cs="Times New Roman"/>
            <w:bCs/>
            <w:i/>
            <w:noProof/>
            <w:sz w:val="24"/>
            <w:szCs w:val="24"/>
          </w:rPr>
          <w:t>Cronbach’s Alpha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0013229 \h </w:instrTex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45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7482E67" w14:textId="4138836C" w:rsidR="003A356B" w:rsidRPr="003A356B" w:rsidRDefault="00000000" w:rsidP="003A356B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210013230" w:history="1">
        <w:r w:rsidR="003A356B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4. 7 </w:t>
        </w:r>
        <w:r w:rsidR="003A356B" w:rsidRPr="003A356B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</w:rPr>
          <w:t xml:space="preserve">Hasil </w:t>
        </w:r>
        <w:r w:rsidR="003A356B" w:rsidRPr="003A356B">
          <w:rPr>
            <w:rStyle w:val="Hyperlink"/>
            <w:rFonts w:ascii="Times New Roman" w:hAnsi="Times New Roman" w:cs="Times New Roman"/>
            <w:bCs/>
            <w:i/>
            <w:noProof/>
            <w:sz w:val="24"/>
            <w:szCs w:val="24"/>
          </w:rPr>
          <w:t>R-Square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0013230 \h </w:instrTex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46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728E63C" w14:textId="6F9D43D9" w:rsidR="003A356B" w:rsidRPr="003A356B" w:rsidRDefault="00000000" w:rsidP="003A356B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210013231" w:history="1">
        <w:r w:rsidR="003A356B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4. 8 </w:t>
        </w:r>
        <w:r w:rsidR="003A356B" w:rsidRPr="003A356B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</w:rPr>
          <w:t xml:space="preserve">Hasil </w:t>
        </w:r>
        <w:r w:rsidR="003A356B" w:rsidRPr="003A356B">
          <w:rPr>
            <w:rStyle w:val="Hyperlink"/>
            <w:rFonts w:ascii="Times New Roman" w:hAnsi="Times New Roman" w:cs="Times New Roman"/>
            <w:bCs/>
            <w:i/>
            <w:noProof/>
            <w:sz w:val="24"/>
            <w:szCs w:val="24"/>
          </w:rPr>
          <w:t>F-Square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0013231 \h </w:instrTex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46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71543D9" w14:textId="72D67E96" w:rsidR="003A356B" w:rsidRPr="003A356B" w:rsidRDefault="00000000" w:rsidP="003A356B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210013232" w:history="1">
        <w:r w:rsidR="003A356B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4. 9 Hasil </w:t>
        </w:r>
        <w:r w:rsidR="003A356B" w:rsidRPr="003A356B">
          <w:rPr>
            <w:rStyle w:val="Hyperlink"/>
            <w:rFonts w:ascii="Times New Roman" w:hAnsi="Times New Roman" w:cs="Times New Roman"/>
            <w:bCs/>
            <w:i/>
            <w:noProof/>
            <w:sz w:val="24"/>
            <w:szCs w:val="24"/>
          </w:rPr>
          <w:t>Path Coefficient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0013232 \h </w:instrTex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48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5D88A37" w14:textId="42D4FB91" w:rsidR="003A356B" w:rsidRPr="003A356B" w:rsidRDefault="00000000" w:rsidP="003A356B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210013233" w:history="1">
        <w:r w:rsidR="003A356B" w:rsidRPr="003A35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4. 10 Rekapitulasi Hasil Pengujian Hipotesis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0013233 \h </w:instrTex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49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F7CE468" w14:textId="78CDE516" w:rsidR="008606F3" w:rsidRPr="008606F3" w:rsidRDefault="003A356B" w:rsidP="003A356B">
      <w:pPr>
        <w:pStyle w:val="TableofFigures"/>
        <w:tabs>
          <w:tab w:val="right" w:leader="dot" w:pos="7927"/>
        </w:tabs>
        <w:spacing w:line="360" w:lineRule="auto"/>
        <w:jc w:val="both"/>
      </w:pPr>
      <w:r w:rsidRPr="003A356B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5343004" w14:textId="77777777" w:rsidR="00A57210" w:rsidRDefault="00A5721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6D670B8" w14:textId="5BAF1B1C" w:rsidR="00B76285" w:rsidRDefault="00A57210" w:rsidP="00197D97">
      <w:pPr>
        <w:pStyle w:val="Heading1"/>
        <w:numPr>
          <w:ilvl w:val="0"/>
          <w:numId w:val="0"/>
        </w:numPr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7" w:name="_Toc210724745"/>
      <w:r w:rsidRPr="00041DA0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DAFTAR GAMBAR</w:t>
      </w:r>
      <w:bookmarkEnd w:id="7"/>
    </w:p>
    <w:p w14:paraId="41A1B5AD" w14:textId="08C3487E" w:rsidR="00C22ADE" w:rsidRPr="00C22ADE" w:rsidRDefault="00C22ADE" w:rsidP="00C22ADE">
      <w:pPr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laman</w:t>
      </w:r>
    </w:p>
    <w:p w14:paraId="5C80D18C" w14:textId="1313DD6E" w:rsidR="003A356B" w:rsidRPr="003A356B" w:rsidRDefault="003A356B" w:rsidP="003A356B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r w:rsidRPr="003A356B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3A356B">
        <w:rPr>
          <w:rFonts w:ascii="Times New Roman" w:hAnsi="Times New Roman" w:cs="Times New Roman"/>
          <w:b/>
          <w:bCs/>
          <w:sz w:val="24"/>
          <w:szCs w:val="24"/>
        </w:rPr>
        <w:instrText xml:space="preserve"> TOC \h \z \c "Gambar 2." </w:instrText>
      </w:r>
      <w:r w:rsidRPr="003A356B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hyperlink w:anchor="_Toc210013361" w:history="1">
        <w:r w:rsidRPr="003A356B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</w:rPr>
          <w:t>Gambar 2. 1 Kerangka Konseptual</w:t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0013361 \h </w:instrText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25</w:t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4F3D388" w14:textId="550B08F9" w:rsidR="003A356B" w:rsidRPr="003A356B" w:rsidRDefault="00000000" w:rsidP="003A356B">
      <w:pPr>
        <w:pStyle w:val="TableofFigures"/>
        <w:tabs>
          <w:tab w:val="right" w:leader="dot" w:pos="7927"/>
        </w:tabs>
        <w:spacing w:line="360" w:lineRule="auto"/>
        <w:rPr>
          <w:rStyle w:val="Hyperlink"/>
          <w:rFonts w:ascii="Times New Roman" w:hAnsi="Times New Roman" w:cs="Times New Roman"/>
          <w:noProof/>
          <w:sz w:val="24"/>
          <w:szCs w:val="24"/>
        </w:rPr>
      </w:pPr>
      <w:hyperlink w:anchor="_Toc210013362" w:history="1">
        <w:r w:rsidR="003A356B" w:rsidRPr="003A356B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</w:rPr>
          <w:t>Gambar 2. 2 Model Penelitian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0013362 \h </w:instrTex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30</w:t>
        </w:r>
        <w:r w:rsidR="003A356B"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2076B93" w14:textId="54AB166A" w:rsidR="003A356B" w:rsidRDefault="003A356B" w:rsidP="003A356B">
      <w:pPr>
        <w:spacing w:line="360" w:lineRule="auto"/>
        <w:rPr>
          <w:rStyle w:val="Hyperlink"/>
          <w:rFonts w:ascii="Times New Roman" w:hAnsi="Times New Roman" w:cs="Times New Roman"/>
          <w:noProof/>
          <w:sz w:val="24"/>
          <w:szCs w:val="24"/>
        </w:rPr>
      </w:pPr>
      <w:r w:rsidRPr="003A356B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Pr="003A356B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3A356B">
        <w:rPr>
          <w:rFonts w:ascii="Times New Roman" w:hAnsi="Times New Roman" w:cs="Times New Roman"/>
          <w:b/>
          <w:bCs/>
          <w:sz w:val="24"/>
          <w:szCs w:val="24"/>
        </w:rPr>
        <w:instrText xml:space="preserve"> TOC \h \z \c "Gambar 4.1" </w:instrText>
      </w:r>
      <w:r w:rsidRPr="003A356B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hyperlink w:anchor="_Toc210013367" w:history="1">
        <w:r w:rsidRPr="003A356B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</w:rPr>
          <w:t xml:space="preserve">Gambar 4. 1 Hasil </w:t>
        </w:r>
        <w:r w:rsidRPr="003A356B">
          <w:rPr>
            <w:rStyle w:val="Hyperlink"/>
            <w:rFonts w:ascii="Times New Roman" w:hAnsi="Times New Roman" w:cs="Times New Roman"/>
            <w:bCs/>
            <w:i/>
            <w:iCs/>
            <w:noProof/>
            <w:sz w:val="24"/>
            <w:szCs w:val="24"/>
          </w:rPr>
          <w:t>Bootstrapping</w:t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>……………</w:t>
        </w:r>
        <w:r>
          <w:rPr>
            <w:rFonts w:ascii="Times New Roman" w:hAnsi="Times New Roman" w:cs="Times New Roman"/>
            <w:noProof/>
            <w:webHidden/>
            <w:sz w:val="24"/>
            <w:szCs w:val="24"/>
          </w:rPr>
          <w:t>…..</w:t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t>…………………………….…</w:t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0013367 \h </w:instrText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47</w:t>
        </w:r>
        <w:r w:rsidRPr="003A356B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EECE375" w14:textId="77777777" w:rsidR="003A356B" w:rsidRPr="003A356B" w:rsidRDefault="003A356B" w:rsidP="003A356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C8CFF44" w14:textId="2F1EEEE2" w:rsidR="00266D27" w:rsidRPr="00266D27" w:rsidRDefault="003A356B" w:rsidP="003A356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A356B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C91025">
        <w:rPr>
          <w:rFonts w:ascii="Times New Roman" w:hAnsi="Times New Roman" w:cs="Times New Roman"/>
          <w:b/>
          <w:bCs/>
          <w:sz w:val="24"/>
          <w:szCs w:val="24"/>
        </w:rPr>
        <w:br w:type="page"/>
      </w:r>
      <w:bookmarkStart w:id="8" w:name="_Toc188546070"/>
    </w:p>
    <w:p w14:paraId="39EE5EF1" w14:textId="77777777" w:rsidR="00C30A8A" w:rsidRDefault="00266D27" w:rsidP="00266D27">
      <w:pPr>
        <w:pStyle w:val="Heading1"/>
        <w:numPr>
          <w:ilvl w:val="0"/>
          <w:numId w:val="0"/>
        </w:numPr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9" w:name="_Toc210724746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DAFTAR ISTILAH</w:t>
      </w:r>
      <w:bookmarkEnd w:id="9"/>
    </w:p>
    <w:p w14:paraId="5B21E6A6" w14:textId="77777777" w:rsidR="00374A1C" w:rsidRDefault="00374A1C" w:rsidP="00374A1C"/>
    <w:p w14:paraId="5859EDEC" w14:textId="536D3FDA" w:rsidR="00374A1C" w:rsidRDefault="00374A1C" w:rsidP="00374A1C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374A1C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Pr="00374A1C">
        <w:rPr>
          <w:rFonts w:ascii="Times New Roman" w:hAnsi="Times New Roman" w:cs="Times New Roman"/>
          <w:sz w:val="24"/>
          <w:szCs w:val="24"/>
        </w:rPr>
        <w:tab/>
        <w:t xml:space="preserve"> </w:t>
      </w:r>
      <w:r w:rsidRPr="00374A1C">
        <w:rPr>
          <w:rFonts w:ascii="Times New Roman" w:hAnsi="Times New Roman" w:cs="Times New Roman"/>
          <w:i/>
          <w:iCs/>
          <w:sz w:val="24"/>
          <w:szCs w:val="24"/>
        </w:rPr>
        <w:t>Electronic Commerce</w:t>
      </w:r>
    </w:p>
    <w:p w14:paraId="3F06DC74" w14:textId="21376E1B" w:rsidR="00F42D85" w:rsidRDefault="00F42D85" w:rsidP="00374A1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PP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Ka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</w:p>
    <w:p w14:paraId="0D96E76D" w14:textId="6687C877" w:rsidR="00F42D85" w:rsidRDefault="00F42D85" w:rsidP="00374A1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PWP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</w:p>
    <w:p w14:paraId="1C26892B" w14:textId="02226217" w:rsidR="00F42D85" w:rsidRDefault="00F42D85" w:rsidP="00374A1C">
      <w:pPr>
        <w:rPr>
          <w:rFonts w:ascii="Times New Roman" w:hAnsi="Times New Roman" w:cs="Times New Roman"/>
          <w:sz w:val="24"/>
          <w:szCs w:val="24"/>
        </w:rPr>
      </w:pPr>
      <w:r w:rsidRPr="00F42D85">
        <w:rPr>
          <w:rFonts w:ascii="Times New Roman" w:hAnsi="Times New Roman" w:cs="Times New Roman"/>
          <w:sz w:val="24"/>
          <w:szCs w:val="24"/>
        </w:rPr>
        <w:t>PPN</w:t>
      </w:r>
      <w:r w:rsidRPr="00F42D85">
        <w:rPr>
          <w:rFonts w:ascii="Times New Roman" w:hAnsi="Times New Roman" w:cs="Times New Roman"/>
          <w:sz w:val="24"/>
          <w:szCs w:val="24"/>
        </w:rPr>
        <w:tab/>
      </w:r>
      <w:r w:rsidRPr="00F42D85">
        <w:rPr>
          <w:rFonts w:ascii="Times New Roman" w:hAnsi="Times New Roman" w:cs="Times New Roman"/>
          <w:sz w:val="24"/>
          <w:szCs w:val="24"/>
        </w:rPr>
        <w:tab/>
        <w:t xml:space="preserve"> </w:t>
      </w:r>
      <w:proofErr w:type="spellStart"/>
      <w:r w:rsidRPr="00F42D8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F42D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2D85">
        <w:rPr>
          <w:rFonts w:ascii="Times New Roman" w:hAnsi="Times New Roman" w:cs="Times New Roman"/>
          <w:sz w:val="24"/>
          <w:szCs w:val="24"/>
        </w:rPr>
        <w:t>Pertambahan</w:t>
      </w:r>
      <w:proofErr w:type="spellEnd"/>
      <w:r w:rsidRPr="00F42D85">
        <w:rPr>
          <w:rFonts w:ascii="Times New Roman" w:hAnsi="Times New Roman" w:cs="Times New Roman"/>
          <w:sz w:val="24"/>
          <w:szCs w:val="24"/>
        </w:rPr>
        <w:t xml:space="preserve"> Nilai</w:t>
      </w:r>
    </w:p>
    <w:p w14:paraId="329C7708" w14:textId="7C19AC32" w:rsidR="00F42D85" w:rsidRDefault="00F42D85" w:rsidP="00374A1C">
      <w:pPr>
        <w:rPr>
          <w:rFonts w:ascii="Times New Roman" w:hAnsi="Times New Roman" w:cs="Times New Roman"/>
          <w:sz w:val="24"/>
          <w:szCs w:val="24"/>
        </w:rPr>
      </w:pPr>
      <w:r w:rsidRPr="00374A1C">
        <w:rPr>
          <w:rFonts w:ascii="Times New Roman" w:hAnsi="Times New Roman" w:cs="Times New Roman"/>
          <w:sz w:val="24"/>
          <w:szCs w:val="24"/>
        </w:rPr>
        <w:t>SKP</w:t>
      </w:r>
      <w:r w:rsidRPr="00374A1C">
        <w:rPr>
          <w:rFonts w:ascii="Times New Roman" w:hAnsi="Times New Roman" w:cs="Times New Roman"/>
          <w:sz w:val="24"/>
          <w:szCs w:val="24"/>
        </w:rPr>
        <w:tab/>
      </w:r>
      <w:r w:rsidRPr="00374A1C">
        <w:rPr>
          <w:rFonts w:ascii="Times New Roman" w:hAnsi="Times New Roman" w:cs="Times New Roman"/>
          <w:sz w:val="24"/>
          <w:szCs w:val="24"/>
        </w:rPr>
        <w:tab/>
        <w:t xml:space="preserve"> Surat </w:t>
      </w:r>
      <w:proofErr w:type="spellStart"/>
      <w:r w:rsidRPr="00374A1C">
        <w:rPr>
          <w:rFonts w:ascii="Times New Roman" w:hAnsi="Times New Roman" w:cs="Times New Roman"/>
          <w:sz w:val="24"/>
          <w:szCs w:val="24"/>
        </w:rPr>
        <w:t>Ketetapan</w:t>
      </w:r>
      <w:proofErr w:type="spellEnd"/>
      <w:r w:rsidRPr="00374A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4A1C">
        <w:rPr>
          <w:rFonts w:ascii="Times New Roman" w:hAnsi="Times New Roman" w:cs="Times New Roman"/>
          <w:sz w:val="24"/>
          <w:szCs w:val="24"/>
        </w:rPr>
        <w:t>Pajak</w:t>
      </w:r>
      <w:proofErr w:type="spellEnd"/>
    </w:p>
    <w:p w14:paraId="0AC80DE8" w14:textId="7FF001EF" w:rsidR="00F42D85" w:rsidRDefault="00F42D85" w:rsidP="00374A1C">
      <w:pPr>
        <w:rPr>
          <w:rFonts w:ascii="Times New Roman" w:hAnsi="Times New Roman" w:cs="Times New Roman"/>
          <w:sz w:val="24"/>
          <w:szCs w:val="24"/>
        </w:rPr>
      </w:pPr>
      <w:r w:rsidRPr="00374A1C">
        <w:rPr>
          <w:rFonts w:ascii="Times New Roman" w:hAnsi="Times New Roman" w:cs="Times New Roman"/>
          <w:sz w:val="24"/>
          <w:szCs w:val="24"/>
        </w:rPr>
        <w:t>SPT</w:t>
      </w:r>
      <w:r w:rsidRPr="00374A1C">
        <w:rPr>
          <w:rFonts w:ascii="Times New Roman" w:hAnsi="Times New Roman" w:cs="Times New Roman"/>
          <w:sz w:val="24"/>
          <w:szCs w:val="24"/>
        </w:rPr>
        <w:tab/>
      </w:r>
      <w:r w:rsidRPr="00374A1C">
        <w:rPr>
          <w:rFonts w:ascii="Times New Roman" w:hAnsi="Times New Roman" w:cs="Times New Roman"/>
          <w:sz w:val="24"/>
          <w:szCs w:val="24"/>
        </w:rPr>
        <w:tab/>
        <w:t xml:space="preserve"> Surat </w:t>
      </w:r>
      <w:proofErr w:type="spellStart"/>
      <w:r w:rsidRPr="00374A1C">
        <w:rPr>
          <w:rFonts w:ascii="Times New Roman" w:hAnsi="Times New Roman" w:cs="Times New Roman"/>
          <w:sz w:val="24"/>
          <w:szCs w:val="24"/>
        </w:rPr>
        <w:t>Pemberitahuan</w:t>
      </w:r>
      <w:proofErr w:type="spellEnd"/>
      <w:r w:rsidRPr="00374A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4A1C">
        <w:rPr>
          <w:rFonts w:ascii="Times New Roman" w:hAnsi="Times New Roman" w:cs="Times New Roman"/>
          <w:sz w:val="24"/>
          <w:szCs w:val="24"/>
        </w:rPr>
        <w:t>Tahunan</w:t>
      </w:r>
      <w:proofErr w:type="spellEnd"/>
    </w:p>
    <w:p w14:paraId="3157028B" w14:textId="358723D6" w:rsidR="00374A1C" w:rsidRPr="00374A1C" w:rsidRDefault="00F42D85" w:rsidP="00374A1C">
      <w:pPr>
        <w:rPr>
          <w:rFonts w:ascii="Times New Roman" w:hAnsi="Times New Roman" w:cs="Times New Roman"/>
          <w:sz w:val="24"/>
          <w:szCs w:val="24"/>
        </w:rPr>
      </w:pPr>
      <w:r w:rsidRPr="00374A1C">
        <w:rPr>
          <w:rFonts w:ascii="Times New Roman" w:hAnsi="Times New Roman" w:cs="Times New Roman"/>
          <w:sz w:val="24"/>
          <w:szCs w:val="24"/>
        </w:rPr>
        <w:t>STP</w:t>
      </w:r>
      <w:r w:rsidRPr="00374A1C">
        <w:rPr>
          <w:rFonts w:ascii="Times New Roman" w:hAnsi="Times New Roman" w:cs="Times New Roman"/>
          <w:sz w:val="24"/>
          <w:szCs w:val="24"/>
        </w:rPr>
        <w:tab/>
      </w:r>
      <w:r w:rsidRPr="00374A1C">
        <w:rPr>
          <w:rFonts w:ascii="Times New Roman" w:hAnsi="Times New Roman" w:cs="Times New Roman"/>
          <w:sz w:val="24"/>
          <w:szCs w:val="24"/>
        </w:rPr>
        <w:tab/>
        <w:t xml:space="preserve"> Surat </w:t>
      </w:r>
      <w:proofErr w:type="spellStart"/>
      <w:r w:rsidRPr="00374A1C">
        <w:rPr>
          <w:rFonts w:ascii="Times New Roman" w:hAnsi="Times New Roman" w:cs="Times New Roman"/>
          <w:sz w:val="24"/>
          <w:szCs w:val="24"/>
        </w:rPr>
        <w:t>Tagihan</w:t>
      </w:r>
      <w:proofErr w:type="spellEnd"/>
      <w:r w:rsidRPr="00374A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4A1C">
        <w:rPr>
          <w:rFonts w:ascii="Times New Roman" w:hAnsi="Times New Roman" w:cs="Times New Roman"/>
          <w:sz w:val="24"/>
          <w:szCs w:val="24"/>
        </w:rPr>
        <w:t>Pajak</w:t>
      </w:r>
      <w:proofErr w:type="spellEnd"/>
    </w:p>
    <w:p w14:paraId="55589615" w14:textId="1C76A5E1" w:rsidR="00374A1C" w:rsidRPr="00374A1C" w:rsidRDefault="00374A1C" w:rsidP="00374A1C">
      <w:pPr>
        <w:rPr>
          <w:rFonts w:ascii="Times New Roman" w:hAnsi="Times New Roman" w:cs="Times New Roman"/>
          <w:sz w:val="24"/>
          <w:szCs w:val="24"/>
        </w:rPr>
      </w:pPr>
      <w:r w:rsidRPr="00374A1C">
        <w:rPr>
          <w:rFonts w:ascii="Times New Roman" w:hAnsi="Times New Roman" w:cs="Times New Roman"/>
          <w:sz w:val="24"/>
          <w:szCs w:val="24"/>
        </w:rPr>
        <w:t>WP</w:t>
      </w:r>
      <w:r w:rsidRPr="00374A1C">
        <w:rPr>
          <w:rFonts w:ascii="Times New Roman" w:hAnsi="Times New Roman" w:cs="Times New Roman"/>
          <w:sz w:val="24"/>
          <w:szCs w:val="24"/>
        </w:rPr>
        <w:tab/>
      </w:r>
      <w:r w:rsidRPr="00374A1C">
        <w:rPr>
          <w:rFonts w:ascii="Times New Roman" w:hAnsi="Times New Roman" w:cs="Times New Roman"/>
          <w:sz w:val="24"/>
          <w:szCs w:val="24"/>
        </w:rPr>
        <w:tab/>
        <w:t xml:space="preserve"> </w:t>
      </w:r>
      <w:proofErr w:type="spellStart"/>
      <w:r w:rsidRPr="00374A1C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374A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4A1C">
        <w:rPr>
          <w:rFonts w:ascii="Times New Roman" w:hAnsi="Times New Roman" w:cs="Times New Roman"/>
          <w:sz w:val="24"/>
          <w:szCs w:val="24"/>
        </w:rPr>
        <w:t>Pajak</w:t>
      </w:r>
      <w:proofErr w:type="spellEnd"/>
    </w:p>
    <w:p w14:paraId="755832AD" w14:textId="13CD55FF" w:rsidR="00C93D77" w:rsidRDefault="00C93D77" w:rsidP="00374A1C">
      <w:pPr>
        <w:rPr>
          <w:rFonts w:ascii="Times New Roman" w:hAnsi="Times New Roman" w:cs="Times New Roman"/>
          <w:sz w:val="24"/>
          <w:szCs w:val="24"/>
        </w:rPr>
      </w:pPr>
    </w:p>
    <w:p w14:paraId="4768D201" w14:textId="77777777" w:rsidR="00C93D77" w:rsidRDefault="00C93D7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9D8F9AB" w14:textId="613E6AC3" w:rsidR="001409EA" w:rsidRPr="0090020E" w:rsidRDefault="00C93D77" w:rsidP="0090020E">
      <w:pPr>
        <w:pStyle w:val="Heading1"/>
        <w:numPr>
          <w:ilvl w:val="0"/>
          <w:numId w:val="0"/>
        </w:numPr>
        <w:spacing w:line="48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10" w:name="_Toc210724747"/>
      <w:r w:rsidRPr="00C93D7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DAFTAR LAMPIRAN</w:t>
      </w:r>
      <w:bookmarkEnd w:id="10"/>
    </w:p>
    <w:p w14:paraId="7A11C139" w14:textId="03474C15" w:rsidR="0090020E" w:rsidRDefault="0090020E" w:rsidP="0090020E">
      <w:pPr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laman</w:t>
      </w:r>
    </w:p>
    <w:p w14:paraId="5F6E0BFA" w14:textId="066DAB5A" w:rsidR="004A795F" w:rsidRPr="004A795F" w:rsidRDefault="004A795F" w:rsidP="004A795F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8"/>
          <w:szCs w:val="28"/>
          <w:lang w:val="en-ID" w:eastAsia="en-ID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TOC \h \z \c "Lampiran 1"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211577695" w:history="1">
        <w:r w:rsidRPr="004A795F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Lampiran 1. 1 Kuesioner Penelitian</w:t>
        </w:r>
        <w:r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1577695 \h </w:instrText>
        </w:r>
        <w:r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68</w:t>
        </w:r>
        <w:r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BCE707B" w14:textId="6E92A258" w:rsidR="004A795F" w:rsidRPr="004A795F" w:rsidRDefault="00000000" w:rsidP="004A795F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8"/>
          <w:szCs w:val="28"/>
          <w:lang w:val="en-ID" w:eastAsia="en-ID"/>
        </w:rPr>
      </w:pPr>
      <w:hyperlink w:anchor="_Toc211577696" w:history="1">
        <w:r w:rsidR="004A795F" w:rsidRPr="004A795F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Lampiran 1. 2 Output SmartPLS 4.0</w:t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1577696 \h </w:instrText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72</w:t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9BDDF6C" w14:textId="45CE5E9D" w:rsidR="004A795F" w:rsidRPr="004A795F" w:rsidRDefault="00000000" w:rsidP="004A795F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8"/>
          <w:szCs w:val="28"/>
          <w:lang w:val="en-ID" w:eastAsia="en-ID"/>
        </w:rPr>
      </w:pPr>
      <w:hyperlink w:anchor="_Toc211577697" w:history="1">
        <w:r w:rsidR="004A795F" w:rsidRPr="004A795F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Lampiran 1. 3 Data Penelitian</w:t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1577697 \h </w:instrText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75</w:t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43109AC" w14:textId="293B7ABF" w:rsidR="004A795F" w:rsidRDefault="00000000" w:rsidP="004A795F">
      <w:pPr>
        <w:pStyle w:val="TableofFigures"/>
        <w:tabs>
          <w:tab w:val="right" w:leader="dot" w:pos="7927"/>
        </w:tabs>
        <w:spacing w:line="360" w:lineRule="auto"/>
        <w:rPr>
          <w:rFonts w:eastAsiaTheme="minorEastAsia"/>
          <w:noProof/>
          <w:sz w:val="24"/>
          <w:szCs w:val="24"/>
          <w:lang w:val="en-ID" w:eastAsia="en-ID"/>
        </w:rPr>
      </w:pPr>
      <w:hyperlink w:anchor="_Toc211577698" w:history="1">
        <w:r w:rsidR="004A795F" w:rsidRPr="004A795F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Lampiran 1</w:t>
        </w:r>
        <w:r w:rsidR="004A795F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.</w:t>
        </w:r>
        <w:r w:rsidR="004A795F" w:rsidRPr="004A795F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 4 Sampel UMKM </w:t>
        </w:r>
        <w:r w:rsidR="004A795F" w:rsidRPr="004A795F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 xml:space="preserve">E-Commerce </w:t>
        </w:r>
        <w:r w:rsidR="004A795F" w:rsidRPr="004A795F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Kalimantan Timur</w:t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211577698 \h </w:instrText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DB6280">
          <w:rPr>
            <w:rFonts w:ascii="Times New Roman" w:hAnsi="Times New Roman" w:cs="Times New Roman"/>
            <w:noProof/>
            <w:webHidden/>
            <w:sz w:val="24"/>
            <w:szCs w:val="24"/>
          </w:rPr>
          <w:t>84</w:t>
        </w:r>
        <w:r w:rsidR="004A795F" w:rsidRPr="004A795F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4C5E892" w14:textId="484D0AB6" w:rsidR="00C93D77" w:rsidRDefault="004A795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C93D77">
        <w:rPr>
          <w:rFonts w:ascii="Times New Roman" w:hAnsi="Times New Roman" w:cs="Times New Roman"/>
          <w:sz w:val="24"/>
          <w:szCs w:val="24"/>
        </w:rPr>
        <w:br w:type="page"/>
      </w:r>
    </w:p>
    <w:p w14:paraId="5CBF1950" w14:textId="77777777" w:rsidR="00374A1C" w:rsidRPr="00374A1C" w:rsidRDefault="00374A1C" w:rsidP="00374A1C">
      <w:pPr>
        <w:rPr>
          <w:rFonts w:ascii="Times New Roman" w:hAnsi="Times New Roman" w:cs="Times New Roman"/>
          <w:sz w:val="24"/>
          <w:szCs w:val="24"/>
        </w:rPr>
        <w:sectPr w:rsidR="00374A1C" w:rsidRPr="00374A1C" w:rsidSect="00CA2627">
          <w:headerReference w:type="even" r:id="rId10"/>
          <w:headerReference w:type="default" r:id="rId11"/>
          <w:footerReference w:type="default" r:id="rId12"/>
          <w:footerReference w:type="first" r:id="rId13"/>
          <w:pgSz w:w="11906" w:h="16838" w:code="9"/>
          <w:pgMar w:top="2268" w:right="1701" w:bottom="1701" w:left="2268" w:header="720" w:footer="720" w:gutter="0"/>
          <w:pgNumType w:fmt="lowerRoman"/>
          <w:cols w:space="720"/>
          <w:titlePg/>
          <w:docGrid w:linePitch="360"/>
        </w:sectPr>
      </w:pPr>
    </w:p>
    <w:p w14:paraId="48BA2334" w14:textId="6B68C5D0" w:rsidR="009D3118" w:rsidRPr="00BC4254" w:rsidRDefault="00C91025" w:rsidP="00197D97">
      <w:pPr>
        <w:pStyle w:val="Heading1"/>
        <w:numPr>
          <w:ilvl w:val="0"/>
          <w:numId w:val="0"/>
        </w:numPr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1" w:name="_Toc210724748"/>
      <w:r w:rsidRPr="00BC4254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BAB I</w:t>
      </w:r>
      <w:bookmarkEnd w:id="8"/>
      <w:bookmarkEnd w:id="11"/>
    </w:p>
    <w:p w14:paraId="61925636" w14:textId="7A5CF606" w:rsidR="00C91025" w:rsidRPr="00BC4254" w:rsidRDefault="00C91025" w:rsidP="00197D97">
      <w:pPr>
        <w:pStyle w:val="Heading1"/>
        <w:numPr>
          <w:ilvl w:val="0"/>
          <w:numId w:val="0"/>
        </w:numPr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2" w:name="_Toc188546071"/>
      <w:bookmarkStart w:id="13" w:name="_Toc188873955"/>
      <w:bookmarkStart w:id="14" w:name="_Toc198529090"/>
      <w:bookmarkStart w:id="15" w:name="_Toc199791998"/>
      <w:bookmarkStart w:id="16" w:name="_Toc200708655"/>
      <w:bookmarkStart w:id="17" w:name="_Toc201906941"/>
      <w:bookmarkStart w:id="18" w:name="_Toc201985022"/>
      <w:bookmarkStart w:id="19" w:name="_Toc201985182"/>
      <w:bookmarkStart w:id="20" w:name="_Toc202416835"/>
      <w:bookmarkStart w:id="21" w:name="_Toc210013642"/>
      <w:bookmarkStart w:id="22" w:name="_Toc210724749"/>
      <w:r w:rsidRPr="00BC4254">
        <w:rPr>
          <w:rFonts w:ascii="Times New Roman" w:hAnsi="Times New Roman" w:cs="Times New Roman"/>
          <w:b/>
          <w:bCs/>
          <w:color w:val="auto"/>
          <w:sz w:val="24"/>
          <w:szCs w:val="24"/>
        </w:rPr>
        <w:t>PENDAHULUAN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</w:p>
    <w:p w14:paraId="3FB60074" w14:textId="2192F93A" w:rsidR="00C91025" w:rsidRPr="002B7D15" w:rsidRDefault="00C91025" w:rsidP="00C9682A">
      <w:pPr>
        <w:pStyle w:val="Heading2"/>
        <w:spacing w:line="480" w:lineRule="auto"/>
        <w:ind w:left="284" w:hanging="284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3" w:name="_Toc188546072"/>
      <w:bookmarkStart w:id="24" w:name="_Toc210724750"/>
      <w:proofErr w:type="spellStart"/>
      <w:r w:rsidRPr="002B7D15">
        <w:rPr>
          <w:rFonts w:ascii="Times New Roman" w:hAnsi="Times New Roman" w:cs="Times New Roman"/>
          <w:b/>
          <w:bCs/>
          <w:color w:val="auto"/>
          <w:sz w:val="24"/>
          <w:szCs w:val="24"/>
        </w:rPr>
        <w:t>Latar</w:t>
      </w:r>
      <w:proofErr w:type="spellEnd"/>
      <w:r w:rsidRPr="002B7D1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bookmarkEnd w:id="23"/>
      <w:bookmarkEnd w:id="24"/>
      <w:proofErr w:type="spellEnd"/>
    </w:p>
    <w:p w14:paraId="768DC2E9" w14:textId="203F5C41" w:rsidR="00E306B9" w:rsidRPr="00E306B9" w:rsidRDefault="0005572B" w:rsidP="00020B85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b/>
          <w:bCs/>
          <w:color w:val="FF0000"/>
          <w:sz w:val="24"/>
          <w:szCs w:val="24"/>
        </w:rPr>
      </w:pPr>
      <w:proofErr w:type="spellStart"/>
      <w:r w:rsidRPr="0005572B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0557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572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557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andil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negara yang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diwajibkan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paksa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dalan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negara,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kemakmuran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131E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79131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4762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FA47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Djajadiningrat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Resmi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(2014:1),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menyerahk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kekaya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78339A">
        <w:rPr>
          <w:rFonts w:ascii="Times New Roman" w:hAnsi="Times New Roman" w:cs="Times New Roman"/>
          <w:sz w:val="24"/>
          <w:szCs w:val="24"/>
        </w:rPr>
        <w:t xml:space="preserve"> </w:t>
      </w:r>
      <w:r w:rsidR="000A0119">
        <w:rPr>
          <w:rFonts w:ascii="Times New Roman" w:hAnsi="Times New Roman" w:cs="Times New Roman"/>
          <w:sz w:val="24"/>
          <w:szCs w:val="24"/>
        </w:rPr>
        <w:t xml:space="preserve">kas negara yang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perbuat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keduduk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hukum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dipaksak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timbal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balik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memelihara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119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0A0119">
        <w:rPr>
          <w:rFonts w:ascii="Times New Roman" w:hAnsi="Times New Roman" w:cs="Times New Roman"/>
          <w:sz w:val="24"/>
          <w:szCs w:val="24"/>
        </w:rPr>
        <w:t>.</w:t>
      </w:r>
      <w:r w:rsidR="00B85275">
        <w:rPr>
          <w:rFonts w:ascii="Times New Roman" w:hAnsi="Times New Roman" w:cs="Times New Roman"/>
          <w:sz w:val="24"/>
          <w:szCs w:val="24"/>
        </w:rPr>
        <w:t xml:space="preserve"> Masyarakat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5275">
        <w:rPr>
          <w:rFonts w:ascii="Times New Roman" w:hAnsi="Times New Roman" w:cs="Times New Roman"/>
          <w:sz w:val="24"/>
          <w:szCs w:val="24"/>
        </w:rPr>
        <w:t>pajaknya</w:t>
      </w:r>
      <w:proofErr w:type="spellEnd"/>
      <w:r w:rsidR="00B8527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6C2838C" w14:textId="41B2B6A4" w:rsidR="00C9682A" w:rsidRPr="005B7A7B" w:rsidRDefault="00C36C59" w:rsidP="00020B85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r w:rsidR="00303AFC">
        <w:rPr>
          <w:rFonts w:ascii="Times New Roman" w:hAnsi="Times New Roman" w:cs="Times New Roman"/>
          <w:sz w:val="24"/>
          <w:szCs w:val="24"/>
        </w:rPr>
        <w:t xml:space="preserve">Kajian </w:t>
      </w:r>
      <w:proofErr w:type="spellStart"/>
      <w:r w:rsidR="00303AFC">
        <w:rPr>
          <w:rFonts w:ascii="Times New Roman" w:hAnsi="Times New Roman" w:cs="Times New Roman"/>
          <w:sz w:val="24"/>
          <w:szCs w:val="24"/>
        </w:rPr>
        <w:t>Fiskal</w:t>
      </w:r>
      <w:proofErr w:type="spellEnd"/>
      <w:r w:rsidR="00303AFC">
        <w:rPr>
          <w:rFonts w:ascii="Times New Roman" w:hAnsi="Times New Roman" w:cs="Times New Roman"/>
          <w:sz w:val="24"/>
          <w:szCs w:val="24"/>
        </w:rPr>
        <w:t xml:space="preserve"> Regional </w:t>
      </w:r>
      <w:proofErr w:type="spellStart"/>
      <w:r w:rsidR="00303AFC"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 w:rsidR="00303AFC">
        <w:rPr>
          <w:rFonts w:ascii="Times New Roman" w:hAnsi="Times New Roman" w:cs="Times New Roman"/>
          <w:sz w:val="24"/>
          <w:szCs w:val="24"/>
        </w:rPr>
        <w:t xml:space="preserve"> Kalimantan Timur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</w:t>
      </w:r>
      <w:r w:rsidR="00303AFC">
        <w:rPr>
          <w:rFonts w:ascii="Times New Roman" w:hAnsi="Times New Roman" w:cs="Times New Roman"/>
          <w:sz w:val="24"/>
          <w:szCs w:val="24"/>
        </w:rPr>
        <w:t>ndapatan</w:t>
      </w:r>
      <w:proofErr w:type="spellEnd"/>
      <w:r w:rsidR="00303AF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negara </w:t>
      </w:r>
      <w:r w:rsidR="00303AFC">
        <w:rPr>
          <w:rFonts w:ascii="Times New Roman" w:hAnsi="Times New Roman" w:cs="Times New Roman"/>
          <w:sz w:val="24"/>
          <w:szCs w:val="24"/>
        </w:rPr>
        <w:t xml:space="preserve">regional </w:t>
      </w:r>
      <w:proofErr w:type="spellStart"/>
      <w:r w:rsidR="00303AFC">
        <w:rPr>
          <w:rFonts w:ascii="Times New Roman" w:hAnsi="Times New Roman" w:cs="Times New Roman"/>
          <w:sz w:val="24"/>
          <w:szCs w:val="24"/>
        </w:rPr>
        <w:t>Kaltim</w:t>
      </w:r>
      <w:proofErr w:type="spellEnd"/>
      <w:r w:rsidR="00303AF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ada 202</w:t>
      </w:r>
      <w:r w:rsidR="00303AFC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</w:t>
      </w:r>
      <w:r w:rsidR="00303AFC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868551D" w14:textId="0D804866" w:rsidR="003D3719" w:rsidRPr="005532E6" w:rsidRDefault="005532E6" w:rsidP="005532E6">
      <w:pPr>
        <w:pStyle w:val="Caption"/>
        <w:keepNext/>
        <w:jc w:val="left"/>
      </w:pPr>
      <w:bookmarkStart w:id="25" w:name="_Toc188549582"/>
      <w:bookmarkStart w:id="26" w:name="_Toc192487572"/>
      <w:bookmarkStart w:id="27" w:name="_Toc201982569"/>
      <w:proofErr w:type="spellStart"/>
      <w:r>
        <w:t>Tabel</w:t>
      </w:r>
      <w:proofErr w:type="spellEnd"/>
      <w:r>
        <w:t xml:space="preserve"> 1. </w:t>
      </w:r>
      <w:r>
        <w:fldChar w:fldCharType="begin"/>
      </w:r>
      <w:r>
        <w:instrText xml:space="preserve"> SEQ Tabel_1. \* ARABIC </w:instrText>
      </w:r>
      <w:r>
        <w:fldChar w:fldCharType="separate"/>
      </w:r>
      <w:r w:rsidR="00DB6280">
        <w:rPr>
          <w:noProof/>
        </w:rPr>
        <w:t>1</w:t>
      </w:r>
      <w:r>
        <w:rPr>
          <w:noProof/>
        </w:rPr>
        <w:fldChar w:fldCharType="end"/>
      </w:r>
      <w:r w:rsidRPr="005532E6">
        <w:t xml:space="preserve"> </w:t>
      </w:r>
      <w:proofErr w:type="spellStart"/>
      <w:r>
        <w:t>Pendapatan</w:t>
      </w:r>
      <w:proofErr w:type="spellEnd"/>
      <w:r>
        <w:t xml:space="preserve"> Negara Regional </w:t>
      </w:r>
      <w:proofErr w:type="spellStart"/>
      <w:r>
        <w:t>Kaltim</w:t>
      </w:r>
      <w:proofErr w:type="spellEnd"/>
      <w:r>
        <w:t xml:space="preserve"> </w:t>
      </w:r>
      <w:proofErr w:type="spellStart"/>
      <w:r>
        <w:t>Tahun</w:t>
      </w:r>
      <w:proofErr w:type="spellEnd"/>
      <w:r>
        <w:t xml:space="preserve"> 2021-2024 (</w:t>
      </w:r>
      <w:proofErr w:type="spellStart"/>
      <w:r>
        <w:t>miliar</w:t>
      </w:r>
      <w:proofErr w:type="spellEnd"/>
      <w:r>
        <w:t xml:space="preserve"> Rp)</w:t>
      </w:r>
      <w:bookmarkEnd w:id="25"/>
      <w:bookmarkEnd w:id="26"/>
      <w:bookmarkEnd w:id="27"/>
    </w:p>
    <w:tbl>
      <w:tblPr>
        <w:tblStyle w:val="TableGrid"/>
        <w:tblW w:w="7573" w:type="dxa"/>
        <w:tblInd w:w="360" w:type="dxa"/>
        <w:tblLook w:val="04A0" w:firstRow="1" w:lastRow="0" w:firstColumn="1" w:lastColumn="0" w:noHBand="0" w:noVBand="1"/>
      </w:tblPr>
      <w:tblGrid>
        <w:gridCol w:w="733"/>
        <w:gridCol w:w="1257"/>
        <w:gridCol w:w="1499"/>
        <w:gridCol w:w="1526"/>
        <w:gridCol w:w="1187"/>
        <w:gridCol w:w="1371"/>
      </w:tblGrid>
      <w:tr w:rsidR="005A3D08" w14:paraId="74F89B38" w14:textId="77777777" w:rsidTr="003D3719">
        <w:trPr>
          <w:trHeight w:val="765"/>
        </w:trPr>
        <w:tc>
          <w:tcPr>
            <w:tcW w:w="1990" w:type="dxa"/>
            <w:gridSpan w:val="2"/>
            <w:vAlign w:val="center"/>
          </w:tcPr>
          <w:p w14:paraId="2F0AD28E" w14:textId="19D8CEC2" w:rsidR="005A3D08" w:rsidRDefault="005A3D08" w:rsidP="005A3D0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Tahun</w:t>
            </w:r>
            <w:proofErr w:type="spellEnd"/>
          </w:p>
        </w:tc>
        <w:tc>
          <w:tcPr>
            <w:tcW w:w="1499" w:type="dxa"/>
            <w:vAlign w:val="center"/>
          </w:tcPr>
          <w:p w14:paraId="4D3C5918" w14:textId="791C8A5C" w:rsidR="005A3D08" w:rsidRDefault="005A3D08" w:rsidP="005A3D0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Penerimaan</w:t>
            </w:r>
            <w:proofErr w:type="spellEnd"/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Perpajakan</w:t>
            </w:r>
            <w:proofErr w:type="spellEnd"/>
          </w:p>
        </w:tc>
        <w:tc>
          <w:tcPr>
            <w:tcW w:w="1526" w:type="dxa"/>
            <w:vAlign w:val="center"/>
          </w:tcPr>
          <w:p w14:paraId="1F32D9EB" w14:textId="0DEEC037" w:rsidR="005A3D08" w:rsidRDefault="005A3D08" w:rsidP="005A3D0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Penerimaan</w:t>
            </w:r>
            <w:proofErr w:type="spellEnd"/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Bukan</w:t>
            </w:r>
            <w:proofErr w:type="spellEnd"/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Pajak</w:t>
            </w:r>
            <w:proofErr w:type="spellEnd"/>
          </w:p>
        </w:tc>
        <w:tc>
          <w:tcPr>
            <w:tcW w:w="1187" w:type="dxa"/>
            <w:vAlign w:val="center"/>
          </w:tcPr>
          <w:p w14:paraId="7CDECAEF" w14:textId="0435AA57" w:rsidR="005A3D08" w:rsidRDefault="005A3D08" w:rsidP="005A3D0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Hibah</w:t>
            </w:r>
            <w:proofErr w:type="spellEnd"/>
          </w:p>
        </w:tc>
        <w:tc>
          <w:tcPr>
            <w:tcW w:w="1371" w:type="dxa"/>
            <w:vAlign w:val="center"/>
          </w:tcPr>
          <w:p w14:paraId="0A1C265E" w14:textId="19D4805C" w:rsidR="005A3D08" w:rsidRDefault="005A3D08" w:rsidP="005A3D0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Jumlah</w:t>
            </w:r>
            <w:proofErr w:type="spellEnd"/>
          </w:p>
        </w:tc>
      </w:tr>
      <w:tr w:rsidR="003D3719" w14:paraId="75C0C18B" w14:textId="77777777" w:rsidTr="00403475">
        <w:tc>
          <w:tcPr>
            <w:tcW w:w="733" w:type="dxa"/>
            <w:vMerge w:val="restart"/>
            <w:vAlign w:val="center"/>
          </w:tcPr>
          <w:p w14:paraId="5774E09F" w14:textId="2D038E16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202</w:t>
            </w:r>
            <w:r w:rsidR="00B35F82" w:rsidRPr="00AD3CB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257" w:type="dxa"/>
          </w:tcPr>
          <w:p w14:paraId="422172E6" w14:textId="30EAE75D" w:rsidR="003D3719" w:rsidRPr="00AD3CB1" w:rsidRDefault="003D3719" w:rsidP="003D3719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Nilai</w:t>
            </w:r>
          </w:p>
        </w:tc>
        <w:tc>
          <w:tcPr>
            <w:tcW w:w="1499" w:type="dxa"/>
            <w:vAlign w:val="center"/>
          </w:tcPr>
          <w:p w14:paraId="1841AA03" w14:textId="10E11106" w:rsidR="003D3719" w:rsidRPr="00AD3CB1" w:rsidRDefault="00B35F82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D3CB1">
              <w:rPr>
                <w:rFonts w:ascii="Times New Roman" w:eastAsia="Times New Roman" w:hAnsi="Times New Roman" w:cs="Times New Roman"/>
                <w:color w:val="111111"/>
                <w:kern w:val="0"/>
                <w:sz w:val="20"/>
                <w:szCs w:val="20"/>
                <w14:ligatures w14:val="none"/>
              </w:rPr>
              <w:t>20.595,2</w:t>
            </w:r>
          </w:p>
        </w:tc>
        <w:tc>
          <w:tcPr>
            <w:tcW w:w="1526" w:type="dxa"/>
            <w:vAlign w:val="center"/>
          </w:tcPr>
          <w:p w14:paraId="2A24015E" w14:textId="01AAEDA4" w:rsidR="003D3719" w:rsidRPr="00AD3CB1" w:rsidRDefault="00B35F82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D3CB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.760,4</w:t>
            </w:r>
          </w:p>
        </w:tc>
        <w:tc>
          <w:tcPr>
            <w:tcW w:w="1187" w:type="dxa"/>
            <w:vAlign w:val="center"/>
          </w:tcPr>
          <w:p w14:paraId="4255498A" w14:textId="52FA8EA4" w:rsidR="003D3719" w:rsidRPr="00AD3CB1" w:rsidRDefault="00B35F82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D3CB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-</w:t>
            </w:r>
          </w:p>
        </w:tc>
        <w:tc>
          <w:tcPr>
            <w:tcW w:w="1371" w:type="dxa"/>
            <w:vAlign w:val="center"/>
          </w:tcPr>
          <w:p w14:paraId="5CF31D88" w14:textId="3929F6B3" w:rsidR="003D3719" w:rsidRPr="00AD3CB1" w:rsidRDefault="00556684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22,355.60</w:t>
            </w:r>
          </w:p>
        </w:tc>
      </w:tr>
      <w:tr w:rsidR="003D3719" w14:paraId="4F5F4AAC" w14:textId="77777777" w:rsidTr="00403475">
        <w:tc>
          <w:tcPr>
            <w:tcW w:w="733" w:type="dxa"/>
            <w:vMerge/>
          </w:tcPr>
          <w:p w14:paraId="5BF1ACE3" w14:textId="77777777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7" w:type="dxa"/>
          </w:tcPr>
          <w:p w14:paraId="1CF3EED3" w14:textId="20236D60" w:rsidR="003D3719" w:rsidRPr="00AD3CB1" w:rsidRDefault="003D3719" w:rsidP="003D3719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Persentase</w:t>
            </w:r>
            <w:proofErr w:type="spellEnd"/>
          </w:p>
        </w:tc>
        <w:tc>
          <w:tcPr>
            <w:tcW w:w="1499" w:type="dxa"/>
            <w:vAlign w:val="center"/>
          </w:tcPr>
          <w:p w14:paraId="551DCF78" w14:textId="2D5ADA1A" w:rsidR="003D3719" w:rsidRPr="00AD3CB1" w:rsidRDefault="00556684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92.13%</w:t>
            </w:r>
          </w:p>
        </w:tc>
        <w:tc>
          <w:tcPr>
            <w:tcW w:w="1526" w:type="dxa"/>
            <w:vAlign w:val="center"/>
          </w:tcPr>
          <w:p w14:paraId="73AD1EFC" w14:textId="5B6065CD" w:rsidR="003D3719" w:rsidRPr="00AD3CB1" w:rsidRDefault="00556684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7.87%</w:t>
            </w:r>
          </w:p>
        </w:tc>
        <w:tc>
          <w:tcPr>
            <w:tcW w:w="1187" w:type="dxa"/>
            <w:vAlign w:val="center"/>
          </w:tcPr>
          <w:p w14:paraId="538A9511" w14:textId="3AA99BAA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71" w:type="dxa"/>
            <w:vAlign w:val="center"/>
          </w:tcPr>
          <w:p w14:paraId="0685A032" w14:textId="77777777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3D3719" w14:paraId="120601CF" w14:textId="77777777" w:rsidTr="00541CE8">
        <w:tc>
          <w:tcPr>
            <w:tcW w:w="733" w:type="dxa"/>
            <w:vMerge w:val="restart"/>
            <w:vAlign w:val="center"/>
          </w:tcPr>
          <w:p w14:paraId="6453D15E" w14:textId="3E0EF8BA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202</w:t>
            </w:r>
            <w:r w:rsidR="00B35F82" w:rsidRPr="00AD3CB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257" w:type="dxa"/>
          </w:tcPr>
          <w:p w14:paraId="72CC2190" w14:textId="2E8AF274" w:rsidR="003D3719" w:rsidRPr="00AD3CB1" w:rsidRDefault="003D3719" w:rsidP="003D3719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Nilai</w:t>
            </w:r>
          </w:p>
        </w:tc>
        <w:tc>
          <w:tcPr>
            <w:tcW w:w="1499" w:type="dxa"/>
            <w:vAlign w:val="center"/>
          </w:tcPr>
          <w:p w14:paraId="1C309603" w14:textId="034DC174" w:rsidR="003D3719" w:rsidRPr="00AD3CB1" w:rsidRDefault="00B35F82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33.777,00</w:t>
            </w:r>
          </w:p>
        </w:tc>
        <w:tc>
          <w:tcPr>
            <w:tcW w:w="1526" w:type="dxa"/>
            <w:vAlign w:val="center"/>
          </w:tcPr>
          <w:p w14:paraId="0EF7BEF2" w14:textId="7A2D346E" w:rsidR="003D3719" w:rsidRPr="00AD3CB1" w:rsidRDefault="00B35F82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2.016,99</w:t>
            </w:r>
          </w:p>
        </w:tc>
        <w:tc>
          <w:tcPr>
            <w:tcW w:w="1187" w:type="dxa"/>
            <w:vAlign w:val="center"/>
          </w:tcPr>
          <w:p w14:paraId="5164F2D3" w14:textId="334146FD" w:rsidR="003D3719" w:rsidRPr="00AD3CB1" w:rsidRDefault="00B35F82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</w:t>
            </w:r>
          </w:p>
        </w:tc>
        <w:tc>
          <w:tcPr>
            <w:tcW w:w="1371" w:type="dxa"/>
            <w:vAlign w:val="center"/>
          </w:tcPr>
          <w:p w14:paraId="28C4693D" w14:textId="74BF1AC8" w:rsidR="003D3719" w:rsidRPr="00AD3CB1" w:rsidRDefault="00556684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35,793.99</w:t>
            </w:r>
          </w:p>
        </w:tc>
      </w:tr>
      <w:tr w:rsidR="003D3719" w14:paraId="176E1FFF" w14:textId="77777777" w:rsidTr="00541CE8">
        <w:tc>
          <w:tcPr>
            <w:tcW w:w="733" w:type="dxa"/>
            <w:vMerge/>
            <w:vAlign w:val="center"/>
          </w:tcPr>
          <w:p w14:paraId="36CF11FA" w14:textId="77777777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7" w:type="dxa"/>
          </w:tcPr>
          <w:p w14:paraId="1A4D2AA2" w14:textId="3C020398" w:rsidR="003D3719" w:rsidRPr="00AD3CB1" w:rsidRDefault="003D3719" w:rsidP="003D3719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Persentase</w:t>
            </w:r>
            <w:proofErr w:type="spellEnd"/>
          </w:p>
        </w:tc>
        <w:tc>
          <w:tcPr>
            <w:tcW w:w="1499" w:type="dxa"/>
            <w:vAlign w:val="center"/>
          </w:tcPr>
          <w:p w14:paraId="1D694DCA" w14:textId="7B9816FA" w:rsidR="003D3719" w:rsidRPr="00AD3CB1" w:rsidRDefault="00556684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94.37%</w:t>
            </w:r>
          </w:p>
        </w:tc>
        <w:tc>
          <w:tcPr>
            <w:tcW w:w="1526" w:type="dxa"/>
            <w:vAlign w:val="center"/>
          </w:tcPr>
          <w:p w14:paraId="6BD9F60D" w14:textId="4ED73BAF" w:rsidR="003D3719" w:rsidRPr="00AD3CB1" w:rsidRDefault="00556684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5.63%</w:t>
            </w:r>
          </w:p>
        </w:tc>
        <w:tc>
          <w:tcPr>
            <w:tcW w:w="1187" w:type="dxa"/>
            <w:vAlign w:val="center"/>
          </w:tcPr>
          <w:p w14:paraId="23C14F5B" w14:textId="6C3A737B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71" w:type="dxa"/>
          </w:tcPr>
          <w:p w14:paraId="4A0E08A3" w14:textId="77777777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D3719" w14:paraId="6F981E0F" w14:textId="77777777" w:rsidTr="004D0EAF">
        <w:tc>
          <w:tcPr>
            <w:tcW w:w="733" w:type="dxa"/>
            <w:vMerge w:val="restart"/>
            <w:vAlign w:val="center"/>
          </w:tcPr>
          <w:p w14:paraId="14B770BD" w14:textId="506D9AE3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202</w:t>
            </w:r>
            <w:r w:rsidR="00B35F82" w:rsidRPr="00AD3CB1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257" w:type="dxa"/>
          </w:tcPr>
          <w:p w14:paraId="364498DC" w14:textId="023C6B78" w:rsidR="003D3719" w:rsidRPr="00AD3CB1" w:rsidRDefault="003D3719" w:rsidP="003D3719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Nilai</w:t>
            </w:r>
          </w:p>
        </w:tc>
        <w:tc>
          <w:tcPr>
            <w:tcW w:w="1499" w:type="dxa"/>
            <w:vAlign w:val="center"/>
          </w:tcPr>
          <w:p w14:paraId="00A8F23D" w14:textId="3E8B47C1" w:rsidR="003D3719" w:rsidRPr="00AD3CB1" w:rsidRDefault="00CA2627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40.935,36</w:t>
            </w:r>
          </w:p>
        </w:tc>
        <w:tc>
          <w:tcPr>
            <w:tcW w:w="1526" w:type="dxa"/>
            <w:vAlign w:val="center"/>
          </w:tcPr>
          <w:p w14:paraId="6C61B81E" w14:textId="58DFA87F" w:rsidR="003D3719" w:rsidRPr="00AD3CB1" w:rsidRDefault="009C78B8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3.189,62</w:t>
            </w:r>
          </w:p>
        </w:tc>
        <w:tc>
          <w:tcPr>
            <w:tcW w:w="1187" w:type="dxa"/>
            <w:vAlign w:val="center"/>
          </w:tcPr>
          <w:p w14:paraId="7BE14C4F" w14:textId="263B8FA0" w:rsidR="003D3719" w:rsidRPr="00AD3CB1" w:rsidRDefault="009C78B8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</w:t>
            </w:r>
          </w:p>
        </w:tc>
        <w:tc>
          <w:tcPr>
            <w:tcW w:w="1371" w:type="dxa"/>
            <w:vAlign w:val="center"/>
          </w:tcPr>
          <w:p w14:paraId="0D39705B" w14:textId="743AD2F9" w:rsidR="003D3719" w:rsidRPr="00AD3CB1" w:rsidRDefault="00556684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44,124.98</w:t>
            </w:r>
          </w:p>
        </w:tc>
      </w:tr>
      <w:tr w:rsidR="003D3719" w14:paraId="2812C94F" w14:textId="77777777" w:rsidTr="004D0EAF">
        <w:tc>
          <w:tcPr>
            <w:tcW w:w="733" w:type="dxa"/>
            <w:vMerge/>
            <w:vAlign w:val="center"/>
          </w:tcPr>
          <w:p w14:paraId="6DDEAF5D" w14:textId="77777777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7" w:type="dxa"/>
          </w:tcPr>
          <w:p w14:paraId="519FF441" w14:textId="5A791F23" w:rsidR="003D3719" w:rsidRPr="00AD3CB1" w:rsidRDefault="003D3719" w:rsidP="003D3719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Persentase</w:t>
            </w:r>
            <w:proofErr w:type="spellEnd"/>
          </w:p>
        </w:tc>
        <w:tc>
          <w:tcPr>
            <w:tcW w:w="1499" w:type="dxa"/>
            <w:vAlign w:val="center"/>
          </w:tcPr>
          <w:p w14:paraId="006A46C5" w14:textId="33B7FF6B" w:rsidR="003D3719" w:rsidRPr="00AD3CB1" w:rsidRDefault="00556684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92.77%</w:t>
            </w:r>
          </w:p>
        </w:tc>
        <w:tc>
          <w:tcPr>
            <w:tcW w:w="1526" w:type="dxa"/>
            <w:vAlign w:val="center"/>
          </w:tcPr>
          <w:p w14:paraId="0829AF4A" w14:textId="34F6299D" w:rsidR="003D3719" w:rsidRPr="00AD3CB1" w:rsidRDefault="00556684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7.23%</w:t>
            </w:r>
          </w:p>
        </w:tc>
        <w:tc>
          <w:tcPr>
            <w:tcW w:w="1187" w:type="dxa"/>
            <w:vAlign w:val="center"/>
          </w:tcPr>
          <w:p w14:paraId="42365472" w14:textId="382C048C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71" w:type="dxa"/>
            <w:vAlign w:val="center"/>
          </w:tcPr>
          <w:p w14:paraId="39525EFC" w14:textId="77777777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D3719" w14:paraId="1B877D18" w14:textId="77777777" w:rsidTr="00F25833">
        <w:tc>
          <w:tcPr>
            <w:tcW w:w="733" w:type="dxa"/>
            <w:vMerge w:val="restart"/>
            <w:vAlign w:val="center"/>
          </w:tcPr>
          <w:p w14:paraId="29D4571F" w14:textId="067C1E6B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202</w:t>
            </w:r>
            <w:r w:rsidR="00B35F82" w:rsidRPr="00AD3CB1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257" w:type="dxa"/>
          </w:tcPr>
          <w:p w14:paraId="357D1B85" w14:textId="581E017C" w:rsidR="003D3719" w:rsidRPr="00AD3CB1" w:rsidRDefault="003D3719" w:rsidP="003D3719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Nilai</w:t>
            </w:r>
          </w:p>
        </w:tc>
        <w:tc>
          <w:tcPr>
            <w:tcW w:w="1499" w:type="dxa"/>
            <w:vAlign w:val="center"/>
          </w:tcPr>
          <w:p w14:paraId="1B95974F" w14:textId="47A2F6C2" w:rsidR="003D3719" w:rsidRPr="00AD3CB1" w:rsidRDefault="009C78B8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24.775,82</w:t>
            </w:r>
          </w:p>
        </w:tc>
        <w:tc>
          <w:tcPr>
            <w:tcW w:w="1526" w:type="dxa"/>
            <w:vAlign w:val="center"/>
          </w:tcPr>
          <w:p w14:paraId="54DA6AF2" w14:textId="1DCEEBDF" w:rsidR="003D3719" w:rsidRPr="00AD3CB1" w:rsidRDefault="009C78B8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2.486,27</w:t>
            </w:r>
          </w:p>
        </w:tc>
        <w:tc>
          <w:tcPr>
            <w:tcW w:w="1187" w:type="dxa"/>
            <w:vAlign w:val="center"/>
          </w:tcPr>
          <w:p w14:paraId="5A45970F" w14:textId="5601A249" w:rsidR="003D3719" w:rsidRPr="00AD3CB1" w:rsidRDefault="009C78B8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</w:t>
            </w:r>
          </w:p>
        </w:tc>
        <w:tc>
          <w:tcPr>
            <w:tcW w:w="1371" w:type="dxa"/>
            <w:vAlign w:val="center"/>
          </w:tcPr>
          <w:p w14:paraId="3AC10FCA" w14:textId="60604B49" w:rsidR="003D3719" w:rsidRPr="00AD3CB1" w:rsidRDefault="00556684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27,262.09</w:t>
            </w:r>
          </w:p>
        </w:tc>
      </w:tr>
      <w:tr w:rsidR="003D3719" w14:paraId="448D4CB4" w14:textId="77777777" w:rsidTr="00F25833">
        <w:tc>
          <w:tcPr>
            <w:tcW w:w="733" w:type="dxa"/>
            <w:vMerge/>
            <w:vAlign w:val="center"/>
          </w:tcPr>
          <w:p w14:paraId="46005D91" w14:textId="77777777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7" w:type="dxa"/>
          </w:tcPr>
          <w:p w14:paraId="17125E0B" w14:textId="2A4AAE95" w:rsidR="003D3719" w:rsidRPr="00AD3CB1" w:rsidRDefault="003D3719" w:rsidP="003D3719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Persentase</w:t>
            </w:r>
            <w:proofErr w:type="spellEnd"/>
          </w:p>
        </w:tc>
        <w:tc>
          <w:tcPr>
            <w:tcW w:w="1499" w:type="dxa"/>
            <w:vAlign w:val="center"/>
          </w:tcPr>
          <w:p w14:paraId="36AE81B8" w14:textId="4EDA0031" w:rsidR="003D3719" w:rsidRPr="00AD3CB1" w:rsidRDefault="00556684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90.88%</w:t>
            </w:r>
          </w:p>
        </w:tc>
        <w:tc>
          <w:tcPr>
            <w:tcW w:w="1526" w:type="dxa"/>
            <w:vAlign w:val="center"/>
          </w:tcPr>
          <w:p w14:paraId="5FB352BF" w14:textId="7655CCC5" w:rsidR="003D3719" w:rsidRPr="00AD3CB1" w:rsidRDefault="00556684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9.12%</w:t>
            </w:r>
          </w:p>
        </w:tc>
        <w:tc>
          <w:tcPr>
            <w:tcW w:w="1187" w:type="dxa"/>
            <w:vAlign w:val="center"/>
          </w:tcPr>
          <w:p w14:paraId="7D7A6098" w14:textId="1212DC73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71" w:type="dxa"/>
            <w:vAlign w:val="center"/>
          </w:tcPr>
          <w:p w14:paraId="5AD8A70C" w14:textId="77777777" w:rsidR="003D3719" w:rsidRPr="00AD3CB1" w:rsidRDefault="003D3719" w:rsidP="003D371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</w:tbl>
    <w:p w14:paraId="32355ECF" w14:textId="45AC7018" w:rsidR="005B7A7B" w:rsidRPr="005B7A7B" w:rsidRDefault="005B7A7B" w:rsidP="003D3719">
      <w:pPr>
        <w:pStyle w:val="ListParagraph"/>
        <w:spacing w:line="480" w:lineRule="auto"/>
        <w:ind w:left="360" w:firstLine="66"/>
        <w:jc w:val="both"/>
        <w:rPr>
          <w:rFonts w:ascii="Times New Roman" w:hAnsi="Times New Roman" w:cs="Times New Roman"/>
          <w:i/>
          <w:iCs/>
        </w:rPr>
      </w:pPr>
      <w:proofErr w:type="spellStart"/>
      <w:r w:rsidRPr="00C9682A">
        <w:rPr>
          <w:rFonts w:ascii="Times New Roman" w:hAnsi="Times New Roman" w:cs="Times New Roman"/>
          <w:i/>
          <w:iCs/>
        </w:rPr>
        <w:t>Sumber</w:t>
      </w:r>
      <w:proofErr w:type="spellEnd"/>
      <w:r w:rsidRPr="00C9682A">
        <w:rPr>
          <w:rFonts w:ascii="Times New Roman" w:hAnsi="Times New Roman" w:cs="Times New Roman"/>
          <w:i/>
          <w:iCs/>
        </w:rPr>
        <w:t xml:space="preserve">: </w:t>
      </w:r>
      <w:proofErr w:type="spellStart"/>
      <w:r w:rsidR="00DF6A18">
        <w:rPr>
          <w:rFonts w:ascii="Times New Roman" w:hAnsi="Times New Roman" w:cs="Times New Roman"/>
          <w:i/>
          <w:iCs/>
        </w:rPr>
        <w:t>Kanwil</w:t>
      </w:r>
      <w:proofErr w:type="spellEnd"/>
      <w:r w:rsidR="00DF6A18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DF6A18">
        <w:rPr>
          <w:rFonts w:ascii="Times New Roman" w:hAnsi="Times New Roman" w:cs="Times New Roman"/>
          <w:i/>
          <w:iCs/>
        </w:rPr>
        <w:t>DJPb</w:t>
      </w:r>
      <w:proofErr w:type="spellEnd"/>
      <w:r w:rsidR="00DF6A18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DF6A18">
        <w:rPr>
          <w:rFonts w:ascii="Times New Roman" w:hAnsi="Times New Roman" w:cs="Times New Roman"/>
          <w:i/>
          <w:iCs/>
        </w:rPr>
        <w:t>Kaltim</w:t>
      </w:r>
      <w:proofErr w:type="spellEnd"/>
      <w:r w:rsidRPr="00C9682A">
        <w:rPr>
          <w:rFonts w:ascii="Times New Roman" w:hAnsi="Times New Roman" w:cs="Times New Roman"/>
          <w:i/>
          <w:iCs/>
        </w:rPr>
        <w:t>, 202</w:t>
      </w:r>
      <w:r w:rsidR="00DF6A18">
        <w:rPr>
          <w:rFonts w:ascii="Times New Roman" w:hAnsi="Times New Roman" w:cs="Times New Roman"/>
          <w:i/>
          <w:iCs/>
        </w:rPr>
        <w:t>4 (</w:t>
      </w:r>
      <w:proofErr w:type="spellStart"/>
      <w:r w:rsidR="00DF6A18">
        <w:rPr>
          <w:rFonts w:ascii="Times New Roman" w:hAnsi="Times New Roman" w:cs="Times New Roman"/>
          <w:i/>
          <w:iCs/>
        </w:rPr>
        <w:t>diolah</w:t>
      </w:r>
      <w:proofErr w:type="spellEnd"/>
      <w:r w:rsidR="00DF6A18">
        <w:rPr>
          <w:rFonts w:ascii="Times New Roman" w:hAnsi="Times New Roman" w:cs="Times New Roman"/>
          <w:i/>
          <w:iCs/>
        </w:rPr>
        <w:t>).</w:t>
      </w:r>
    </w:p>
    <w:p w14:paraId="35937517" w14:textId="77777777" w:rsidR="00DF6A18" w:rsidRDefault="00210C7D" w:rsidP="00020B85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Pada table 1.1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</w:t>
      </w:r>
      <w:r w:rsidR="00DF6A18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F6A18" w:rsidRPr="00556684">
        <w:rPr>
          <w:rFonts w:ascii="Times New Roman" w:hAnsi="Times New Roman" w:cs="Times New Roman"/>
        </w:rPr>
        <w:t>90.88%</w:t>
      </w:r>
      <w:r w:rsidR="00DF6A18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F6A18" w:rsidRPr="00DF6A18">
        <w:rPr>
          <w:rFonts w:ascii="Times New Roman" w:hAnsi="Times New Roman" w:cs="Times New Roman"/>
          <w:sz w:val="24"/>
          <w:szCs w:val="24"/>
        </w:rPr>
        <w:t>9.12%</w:t>
      </w:r>
      <w:r w:rsidR="00DF6A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F6A1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DF6A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6A1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DF6A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6A18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="00DF6A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6A18">
        <w:rPr>
          <w:rFonts w:ascii="Times New Roman" w:hAnsi="Times New Roman" w:cs="Times New Roman"/>
          <w:sz w:val="24"/>
          <w:szCs w:val="24"/>
        </w:rPr>
        <w:t>hibah</w:t>
      </w:r>
      <w:proofErr w:type="spellEnd"/>
      <w:r w:rsidR="00D3438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34387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D343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438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343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4387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="00D343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4387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D343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438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343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438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343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4387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="00D34387">
        <w:rPr>
          <w:rFonts w:ascii="Times New Roman" w:hAnsi="Times New Roman" w:cs="Times New Roman"/>
          <w:sz w:val="24"/>
          <w:szCs w:val="24"/>
        </w:rPr>
        <w:t xml:space="preserve"> negara yang paling </w:t>
      </w:r>
      <w:proofErr w:type="spellStart"/>
      <w:r w:rsidR="00D34387">
        <w:rPr>
          <w:rFonts w:ascii="Times New Roman" w:hAnsi="Times New Roman" w:cs="Times New Roman"/>
          <w:sz w:val="24"/>
          <w:szCs w:val="24"/>
        </w:rPr>
        <w:t>potensial</w:t>
      </w:r>
      <w:proofErr w:type="spellEnd"/>
      <w:r w:rsidR="00D3438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3438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D343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438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D343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4387">
        <w:rPr>
          <w:rFonts w:ascii="Times New Roman" w:hAnsi="Times New Roman" w:cs="Times New Roman"/>
          <w:sz w:val="24"/>
          <w:szCs w:val="24"/>
        </w:rPr>
        <w:t>ujung</w:t>
      </w:r>
      <w:proofErr w:type="spellEnd"/>
      <w:r w:rsidR="00D34387">
        <w:rPr>
          <w:rFonts w:ascii="Times New Roman" w:hAnsi="Times New Roman" w:cs="Times New Roman"/>
          <w:sz w:val="24"/>
          <w:szCs w:val="24"/>
        </w:rPr>
        <w:t xml:space="preserve"> tombak </w:t>
      </w:r>
      <w:proofErr w:type="spellStart"/>
      <w:r w:rsidR="00D34387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="00D34387">
        <w:rPr>
          <w:rFonts w:ascii="Times New Roman" w:hAnsi="Times New Roman" w:cs="Times New Roman"/>
          <w:sz w:val="24"/>
          <w:szCs w:val="24"/>
        </w:rPr>
        <w:t xml:space="preserve"> negara.</w:t>
      </w:r>
    </w:p>
    <w:p w14:paraId="4BAF9D98" w14:textId="20020939" w:rsidR="0078339A" w:rsidRDefault="0078339A" w:rsidP="00020B85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339A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83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339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8339A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78339A">
        <w:rPr>
          <w:rFonts w:ascii="Times New Roman" w:hAnsi="Times New Roman" w:cs="Times New Roman"/>
          <w:sz w:val="24"/>
          <w:szCs w:val="24"/>
        </w:rPr>
        <w:t>memasuki</w:t>
      </w:r>
      <w:proofErr w:type="spellEnd"/>
      <w:r w:rsidRPr="0078339A">
        <w:rPr>
          <w:rFonts w:ascii="Times New Roman" w:hAnsi="Times New Roman" w:cs="Times New Roman"/>
          <w:sz w:val="24"/>
          <w:szCs w:val="24"/>
        </w:rPr>
        <w:t xml:space="preserve"> era digital, </w:t>
      </w:r>
      <w:proofErr w:type="spellStart"/>
      <w:r w:rsidRPr="0078339A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783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339A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783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339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83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339A">
        <w:rPr>
          <w:rFonts w:ascii="Times New Roman" w:hAnsi="Times New Roman" w:cs="Times New Roman"/>
          <w:sz w:val="24"/>
          <w:szCs w:val="24"/>
        </w:rPr>
        <w:t>kehidupanny</w:t>
      </w:r>
      <w:r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7833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8339A">
        <w:rPr>
          <w:rFonts w:ascii="Times New Roman" w:hAnsi="Times New Roman" w:cs="Times New Roman"/>
          <w:sz w:val="24"/>
          <w:szCs w:val="24"/>
        </w:rPr>
        <w:t>serba</w:t>
      </w:r>
      <w:proofErr w:type="spellEnd"/>
      <w:r w:rsidRPr="00783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339A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BE77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sosi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l</w:t>
      </w:r>
      <w:r w:rsidR="006B2A2C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ngg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asa Internet Indonesia (APJII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mum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et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4 </w:t>
      </w:r>
      <w:proofErr w:type="spellStart"/>
      <w:r w:rsidR="00BE77BD">
        <w:rPr>
          <w:rFonts w:ascii="Times New Roman" w:hAnsi="Times New Roman" w:cs="Times New Roman"/>
          <w:sz w:val="24"/>
          <w:szCs w:val="24"/>
        </w:rPr>
        <w:t>d</w:t>
      </w:r>
      <w:r w:rsidR="00C9730D">
        <w:rPr>
          <w:rFonts w:ascii="Times New Roman" w:hAnsi="Times New Roman" w:cs="Times New Roman"/>
          <w:sz w:val="24"/>
          <w:szCs w:val="24"/>
        </w:rPr>
        <w:t>ari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penetrasi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internet Indonesia 2024 yang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dirilis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APJII,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menyentuh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79,5%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30D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="00C9730D">
        <w:rPr>
          <w:rFonts w:ascii="Times New Roman" w:hAnsi="Times New Roman" w:cs="Times New Roman"/>
          <w:sz w:val="24"/>
          <w:szCs w:val="24"/>
        </w:rPr>
        <w:t xml:space="preserve"> 1,4%. (APJII: 2024)</w:t>
      </w:r>
    </w:p>
    <w:p w14:paraId="7BA0A0BB" w14:textId="172BC717" w:rsidR="00037CB3" w:rsidRPr="00F806C3" w:rsidRDefault="00C9730D" w:rsidP="00020B85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et </w:t>
      </w:r>
      <w:r w:rsidR="00F806C3">
        <w:rPr>
          <w:rFonts w:ascii="Times New Roman" w:hAnsi="Times New Roman" w:cs="Times New Roman"/>
          <w:sz w:val="24"/>
          <w:szCs w:val="24"/>
        </w:rPr>
        <w:t xml:space="preserve">di Kalimantan Timur pada </w:t>
      </w:r>
      <w:proofErr w:type="spellStart"/>
      <w:r w:rsidR="00F806C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F806C3">
        <w:rPr>
          <w:rFonts w:ascii="Times New Roman" w:hAnsi="Times New Roman" w:cs="Times New Roman"/>
          <w:sz w:val="24"/>
          <w:szCs w:val="24"/>
        </w:rPr>
        <w:t xml:space="preserve"> 2024 juga </w:t>
      </w:r>
      <w:proofErr w:type="spellStart"/>
      <w:r w:rsidR="00F806C3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806C3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="00F806C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806C3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F806C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806C3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="00F806C3">
        <w:rPr>
          <w:rFonts w:ascii="Times New Roman" w:hAnsi="Times New Roman" w:cs="Times New Roman"/>
          <w:sz w:val="24"/>
          <w:szCs w:val="24"/>
        </w:rPr>
        <w:t xml:space="preserve"> Kalimantan Timur </w:t>
      </w:r>
      <w:proofErr w:type="spellStart"/>
      <w:r w:rsidR="00F806C3">
        <w:rPr>
          <w:rFonts w:ascii="Times New Roman" w:hAnsi="Times New Roman" w:cs="Times New Roman"/>
          <w:sz w:val="24"/>
          <w:szCs w:val="24"/>
        </w:rPr>
        <w:t>menyumbangkan</w:t>
      </w:r>
      <w:proofErr w:type="spellEnd"/>
      <w:r w:rsidR="00F806C3">
        <w:rPr>
          <w:rFonts w:ascii="Times New Roman" w:hAnsi="Times New Roman" w:cs="Times New Roman"/>
          <w:sz w:val="24"/>
          <w:szCs w:val="24"/>
        </w:rPr>
        <w:t xml:space="preserve"> 1,42% </w:t>
      </w:r>
      <w:proofErr w:type="spellStart"/>
      <w:r w:rsidR="00F806C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806C3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806C3">
        <w:rPr>
          <w:rFonts w:ascii="Times New Roman" w:hAnsi="Times New Roman" w:cs="Times New Roman"/>
          <w:sz w:val="24"/>
          <w:szCs w:val="24"/>
        </w:rPr>
        <w:t>penetrasi</w:t>
      </w:r>
      <w:proofErr w:type="spellEnd"/>
      <w:r w:rsidR="00F806C3">
        <w:rPr>
          <w:rFonts w:ascii="Times New Roman" w:hAnsi="Times New Roman" w:cs="Times New Roman"/>
          <w:sz w:val="24"/>
          <w:szCs w:val="24"/>
        </w:rPr>
        <w:t xml:space="preserve"> internet </w:t>
      </w:r>
      <w:proofErr w:type="spellStart"/>
      <w:r w:rsidR="00F806C3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806C3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F806C3">
        <w:rPr>
          <w:rFonts w:ascii="Times New Roman" w:hAnsi="Times New Roman" w:cs="Times New Roman"/>
          <w:sz w:val="24"/>
          <w:szCs w:val="24"/>
        </w:rPr>
        <w:t xml:space="preserve"> 79,5%. (</w:t>
      </w:r>
      <w:proofErr w:type="spellStart"/>
      <w:r w:rsidR="00F806C3">
        <w:rPr>
          <w:rFonts w:ascii="Times New Roman" w:hAnsi="Times New Roman" w:cs="Times New Roman"/>
          <w:sz w:val="24"/>
          <w:szCs w:val="24"/>
        </w:rPr>
        <w:t>Diskominfo</w:t>
      </w:r>
      <w:proofErr w:type="spellEnd"/>
      <w:r w:rsidR="00F806C3">
        <w:rPr>
          <w:rFonts w:ascii="Times New Roman" w:hAnsi="Times New Roman" w:cs="Times New Roman"/>
          <w:sz w:val="24"/>
          <w:szCs w:val="24"/>
        </w:rPr>
        <w:t xml:space="preserve"> Prov. </w:t>
      </w:r>
      <w:proofErr w:type="spellStart"/>
      <w:r w:rsidR="00F806C3">
        <w:rPr>
          <w:rFonts w:ascii="Times New Roman" w:hAnsi="Times New Roman" w:cs="Times New Roman"/>
          <w:sz w:val="24"/>
          <w:szCs w:val="24"/>
        </w:rPr>
        <w:t>Kaltim</w:t>
      </w:r>
      <w:proofErr w:type="spellEnd"/>
      <w:r w:rsidR="00F806C3">
        <w:rPr>
          <w:rFonts w:ascii="Times New Roman" w:hAnsi="Times New Roman" w:cs="Times New Roman"/>
          <w:sz w:val="24"/>
          <w:szCs w:val="24"/>
        </w:rPr>
        <w:t xml:space="preserve">, 2024).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meningkatnya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internet,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aksebilitas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platform </w:t>
      </w:r>
      <w:r w:rsidR="00B942F2" w:rsidRPr="00F806C3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B942F2" w:rsidRPr="00F806C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potensi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42F2" w:rsidRPr="00F806C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B942F2" w:rsidRPr="00F806C3">
        <w:rPr>
          <w:rFonts w:ascii="Times New Roman" w:hAnsi="Times New Roman" w:cs="Times New Roman"/>
          <w:sz w:val="24"/>
          <w:szCs w:val="24"/>
        </w:rPr>
        <w:t xml:space="preserve">. </w:t>
      </w:r>
      <w:r w:rsidR="006456A3" w:rsidRPr="00F806C3">
        <w:rPr>
          <w:rFonts w:ascii="Times New Roman" w:hAnsi="Times New Roman" w:cs="Times New Roman"/>
          <w:i/>
          <w:iCs/>
          <w:sz w:val="24"/>
          <w:szCs w:val="24"/>
        </w:rPr>
        <w:t xml:space="preserve">Electronic </w:t>
      </w:r>
      <w:r w:rsidRPr="00F806C3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6456A3" w:rsidRPr="00F806C3">
        <w:rPr>
          <w:rFonts w:ascii="Times New Roman" w:hAnsi="Times New Roman" w:cs="Times New Roman"/>
          <w:i/>
          <w:iCs/>
          <w:sz w:val="24"/>
          <w:szCs w:val="24"/>
        </w:rPr>
        <w:t xml:space="preserve">ommerce 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disingkat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 </w:t>
      </w:r>
      <w:r w:rsidR="006456A3" w:rsidRPr="00F806C3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6456A3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beli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jual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Aprilianto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6456A3" w:rsidRPr="00F806C3">
        <w:rPr>
          <w:rFonts w:ascii="Times New Roman" w:hAnsi="Times New Roman" w:cs="Times New Roman"/>
          <w:sz w:val="24"/>
          <w:szCs w:val="24"/>
        </w:rPr>
        <w:t>Hidayat</w:t>
      </w:r>
      <w:proofErr w:type="spellEnd"/>
      <w:r w:rsidR="006456A3" w:rsidRPr="00F806C3">
        <w:rPr>
          <w:rFonts w:ascii="Times New Roman" w:hAnsi="Times New Roman" w:cs="Times New Roman"/>
          <w:sz w:val="24"/>
          <w:szCs w:val="24"/>
        </w:rPr>
        <w:t xml:space="preserve">, 2020). </w:t>
      </w:r>
      <w:proofErr w:type="spellStart"/>
      <w:r w:rsidR="00D97016" w:rsidRPr="00F806C3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D97016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7016" w:rsidRPr="00F806C3">
        <w:rPr>
          <w:rFonts w:ascii="Times New Roman" w:hAnsi="Times New Roman" w:cs="Times New Roman"/>
          <w:sz w:val="24"/>
          <w:szCs w:val="24"/>
        </w:rPr>
        <w:t>Kemendag</w:t>
      </w:r>
      <w:proofErr w:type="spellEnd"/>
      <w:r w:rsidR="00D97016" w:rsidRPr="00F806C3">
        <w:rPr>
          <w:rFonts w:ascii="Times New Roman" w:hAnsi="Times New Roman" w:cs="Times New Roman"/>
          <w:sz w:val="24"/>
          <w:szCs w:val="24"/>
        </w:rPr>
        <w:t xml:space="preserve"> RI (2024) pada </w:t>
      </w:r>
      <w:proofErr w:type="spellStart"/>
      <w:r w:rsidR="001C1F80" w:rsidRPr="00F806C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1C1F80" w:rsidRPr="00F806C3">
        <w:rPr>
          <w:rFonts w:ascii="Times New Roman" w:hAnsi="Times New Roman" w:cs="Times New Roman"/>
          <w:sz w:val="24"/>
          <w:szCs w:val="24"/>
        </w:rPr>
        <w:t xml:space="preserve"> </w:t>
      </w:r>
      <w:r w:rsidR="00D97016" w:rsidRPr="00F806C3">
        <w:rPr>
          <w:rFonts w:ascii="Times New Roman" w:hAnsi="Times New Roman" w:cs="Times New Roman"/>
          <w:sz w:val="24"/>
          <w:szCs w:val="24"/>
        </w:rPr>
        <w:t xml:space="preserve">2024 Bank Indonesia </w:t>
      </w:r>
      <w:proofErr w:type="spellStart"/>
      <w:r w:rsidR="00D97016" w:rsidRPr="00F806C3">
        <w:rPr>
          <w:rFonts w:ascii="Times New Roman" w:hAnsi="Times New Roman" w:cs="Times New Roman"/>
          <w:sz w:val="24"/>
          <w:szCs w:val="24"/>
        </w:rPr>
        <w:t>memperkirakan</w:t>
      </w:r>
      <w:proofErr w:type="spellEnd"/>
      <w:r w:rsidR="00D97016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7016" w:rsidRPr="00F806C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D97016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7016" w:rsidRPr="00F806C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D97016" w:rsidRPr="00F806C3">
        <w:rPr>
          <w:rFonts w:ascii="Times New Roman" w:hAnsi="Times New Roman" w:cs="Times New Roman"/>
          <w:sz w:val="24"/>
          <w:szCs w:val="24"/>
        </w:rPr>
        <w:t xml:space="preserve"> </w:t>
      </w:r>
      <w:r w:rsidR="00D97016" w:rsidRPr="00F806C3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D97016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7016" w:rsidRPr="00F806C3">
        <w:rPr>
          <w:rFonts w:ascii="Times New Roman" w:hAnsi="Times New Roman" w:cs="Times New Roman"/>
          <w:sz w:val="24"/>
          <w:szCs w:val="24"/>
        </w:rPr>
        <w:t>diprediksi</w:t>
      </w:r>
      <w:proofErr w:type="spellEnd"/>
      <w:r w:rsidR="00D97016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7016" w:rsidRPr="00F806C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D97016" w:rsidRPr="00F806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7016" w:rsidRPr="00F806C3">
        <w:rPr>
          <w:rFonts w:ascii="Times New Roman" w:hAnsi="Times New Roman" w:cs="Times New Roman"/>
          <w:sz w:val="24"/>
          <w:szCs w:val="24"/>
        </w:rPr>
        <w:t>tumbuh</w:t>
      </w:r>
      <w:proofErr w:type="spellEnd"/>
      <w:r w:rsidR="00D97016" w:rsidRPr="00F806C3">
        <w:rPr>
          <w:rFonts w:ascii="Times New Roman" w:hAnsi="Times New Roman" w:cs="Times New Roman"/>
          <w:sz w:val="24"/>
          <w:szCs w:val="24"/>
        </w:rPr>
        <w:t xml:space="preserve"> 2,8% </w:t>
      </w:r>
      <w:proofErr w:type="spellStart"/>
      <w:r w:rsidR="00D97016" w:rsidRPr="00F806C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D97016" w:rsidRPr="00F806C3">
        <w:rPr>
          <w:rFonts w:ascii="Times New Roman" w:hAnsi="Times New Roman" w:cs="Times New Roman"/>
          <w:sz w:val="24"/>
          <w:szCs w:val="24"/>
        </w:rPr>
        <w:t xml:space="preserve"> Rp487 </w:t>
      </w:r>
      <w:proofErr w:type="spellStart"/>
      <w:r w:rsidR="00D97016" w:rsidRPr="00F806C3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="00D97016" w:rsidRPr="00F806C3">
        <w:rPr>
          <w:rFonts w:ascii="Times New Roman" w:hAnsi="Times New Roman" w:cs="Times New Roman"/>
          <w:sz w:val="24"/>
          <w:szCs w:val="24"/>
        </w:rPr>
        <w:t xml:space="preserve"> pada 2024 dan 3,3% </w:t>
      </w:r>
      <w:proofErr w:type="spellStart"/>
      <w:r w:rsidR="00D97016" w:rsidRPr="00F806C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D97016" w:rsidRPr="00F806C3">
        <w:rPr>
          <w:rFonts w:ascii="Times New Roman" w:hAnsi="Times New Roman" w:cs="Times New Roman"/>
          <w:sz w:val="24"/>
          <w:szCs w:val="24"/>
        </w:rPr>
        <w:t xml:space="preserve"> Rp503 </w:t>
      </w:r>
      <w:proofErr w:type="spellStart"/>
      <w:r w:rsidR="00D97016" w:rsidRPr="00F806C3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="00D97016" w:rsidRPr="00F806C3">
        <w:rPr>
          <w:rFonts w:ascii="Times New Roman" w:hAnsi="Times New Roman" w:cs="Times New Roman"/>
          <w:sz w:val="24"/>
          <w:szCs w:val="24"/>
        </w:rPr>
        <w:t xml:space="preserve"> pada 2025. </w:t>
      </w:r>
    </w:p>
    <w:p w14:paraId="68F6ECD5" w14:textId="4EF09EF7" w:rsidR="00020B85" w:rsidRDefault="009909DC" w:rsidP="00800615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sis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909DC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Zulma (2020),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diartikan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sejauh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mana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mematuhi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>.</w:t>
      </w:r>
      <w:r w:rsidR="008006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93E52">
        <w:rPr>
          <w:rFonts w:ascii="Times New Roman" w:hAnsi="Times New Roman" w:cs="Times New Roman"/>
          <w:sz w:val="24"/>
          <w:szCs w:val="24"/>
        </w:rPr>
        <w:t>se</w:t>
      </w:r>
      <w:r w:rsidR="00276AE9">
        <w:rPr>
          <w:rFonts w:ascii="Times New Roman" w:hAnsi="Times New Roman" w:cs="Times New Roman"/>
          <w:sz w:val="24"/>
          <w:szCs w:val="24"/>
        </w:rPr>
        <w:t>p</w:t>
      </w:r>
      <w:r w:rsidR="00B93E52">
        <w:rPr>
          <w:rFonts w:ascii="Times New Roman" w:hAnsi="Times New Roman" w:cs="Times New Roman"/>
          <w:sz w:val="24"/>
          <w:szCs w:val="24"/>
        </w:rPr>
        <w:t>erti</w:t>
      </w:r>
      <w:proofErr w:type="spellEnd"/>
      <w:r w:rsidR="007179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9D1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475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96A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7179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96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1796A">
        <w:rPr>
          <w:rFonts w:ascii="Times New Roman" w:hAnsi="Times New Roman" w:cs="Times New Roman"/>
          <w:sz w:val="24"/>
          <w:szCs w:val="24"/>
        </w:rPr>
        <w:t xml:space="preserve">. </w:t>
      </w:r>
      <w:r w:rsidR="0041216A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216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1216A">
        <w:rPr>
          <w:rFonts w:ascii="Times New Roman" w:hAnsi="Times New Roman" w:cs="Times New Roman"/>
          <w:sz w:val="24"/>
          <w:szCs w:val="24"/>
        </w:rPr>
        <w:t xml:space="preserve"> (Soda </w:t>
      </w:r>
      <w:r w:rsidR="0041216A">
        <w:rPr>
          <w:rFonts w:ascii="Times New Roman" w:hAnsi="Times New Roman" w:cs="Times New Roman"/>
          <w:i/>
          <w:iCs/>
          <w:sz w:val="24"/>
          <w:szCs w:val="24"/>
        </w:rPr>
        <w:t>et al</w:t>
      </w:r>
      <w:r w:rsidR="0041216A">
        <w:rPr>
          <w:rFonts w:ascii="Times New Roman" w:hAnsi="Times New Roman" w:cs="Times New Roman"/>
          <w:sz w:val="24"/>
          <w:szCs w:val="24"/>
        </w:rPr>
        <w:t xml:space="preserve">., 2021).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 (UU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PPh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Pertambahan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 Nilai (PPN)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="00030F0A">
        <w:rPr>
          <w:rFonts w:ascii="Times New Roman" w:hAnsi="Times New Roman" w:cs="Times New Roman"/>
          <w:sz w:val="24"/>
          <w:szCs w:val="24"/>
        </w:rPr>
        <w:t xml:space="preserve"> </w:t>
      </w:r>
      <w:r w:rsidR="00030F0A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030F0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di Kalimantan Timur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PPN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tarif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rumit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8723A0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8723A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1666B77" w14:textId="3681E1C7" w:rsidR="00944D33" w:rsidRPr="007563EA" w:rsidRDefault="008723A0" w:rsidP="00E11415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165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Menteri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37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2025 (PMK 37/2025)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mandat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Direkt</w:t>
      </w:r>
      <w:r w:rsidR="00BA1E23">
        <w:rPr>
          <w:rFonts w:ascii="Times New Roman" w:hAnsi="Times New Roman" w:cs="Times New Roman"/>
          <w:sz w:val="24"/>
          <w:szCs w:val="24"/>
        </w:rPr>
        <w:t>orat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menunjuk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Penyelenggara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Perdagangan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(PPMSE)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PPh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Pasal 22.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dipungut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0,05%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E11415">
        <w:rPr>
          <w:rFonts w:ascii="Times New Roman" w:hAnsi="Times New Roman" w:cs="Times New Roman"/>
          <w:sz w:val="24"/>
          <w:szCs w:val="24"/>
        </w:rPr>
        <w:t>pedagang</w:t>
      </w:r>
      <w:proofErr w:type="spellEnd"/>
      <w:r w:rsidR="00E1141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563EA">
        <w:rPr>
          <w:rFonts w:ascii="Times New Roman" w:hAnsi="Times New Roman" w:cs="Times New Roman"/>
          <w:sz w:val="24"/>
          <w:szCs w:val="24"/>
        </w:rPr>
        <w:t>S</w:t>
      </w:r>
      <w:r w:rsidR="00030F0A" w:rsidRPr="007563EA">
        <w:rPr>
          <w:rFonts w:ascii="Times New Roman" w:hAnsi="Times New Roman" w:cs="Times New Roman"/>
          <w:sz w:val="24"/>
          <w:szCs w:val="24"/>
        </w:rPr>
        <w:t>emakin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t</w:t>
      </w:r>
      <w:r w:rsidR="002D4ED3" w:rsidRPr="007563EA">
        <w:rPr>
          <w:rFonts w:ascii="Times New Roman" w:hAnsi="Times New Roman" w:cs="Times New Roman"/>
          <w:sz w:val="24"/>
          <w:szCs w:val="24"/>
        </w:rPr>
        <w:t>e</w:t>
      </w:r>
      <w:r w:rsidR="00030F0A" w:rsidRPr="007563EA">
        <w:rPr>
          <w:rFonts w:ascii="Times New Roman" w:hAnsi="Times New Roman" w:cs="Times New Roman"/>
          <w:sz w:val="24"/>
          <w:szCs w:val="24"/>
        </w:rPr>
        <w:t>ntang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patuh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sanksi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, </w:t>
      </w:r>
      <w:r w:rsidR="00EE16EE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transparan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adil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F0A" w:rsidRPr="007563EA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="00030F0A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5A4F" w:rsidRPr="007563E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2D5A4F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4BC2">
        <w:rPr>
          <w:rFonts w:ascii="Times New Roman" w:hAnsi="Times New Roman" w:cs="Times New Roman"/>
          <w:sz w:val="24"/>
          <w:szCs w:val="24"/>
        </w:rPr>
        <w:t>Hapsari</w:t>
      </w:r>
      <w:proofErr w:type="spellEnd"/>
      <w:r w:rsidR="00414BC2">
        <w:rPr>
          <w:rFonts w:ascii="Times New Roman" w:hAnsi="Times New Roman" w:cs="Times New Roman"/>
          <w:sz w:val="24"/>
          <w:szCs w:val="24"/>
        </w:rPr>
        <w:t xml:space="preserve"> </w:t>
      </w:r>
      <w:r w:rsidR="00414BC2">
        <w:rPr>
          <w:rFonts w:ascii="Times New Roman" w:hAnsi="Times New Roman" w:cs="Times New Roman"/>
          <w:i/>
          <w:iCs/>
          <w:sz w:val="24"/>
          <w:szCs w:val="24"/>
        </w:rPr>
        <w:t>et., al</w:t>
      </w:r>
      <w:r w:rsidR="00414BC2">
        <w:rPr>
          <w:rFonts w:ascii="Times New Roman" w:hAnsi="Times New Roman" w:cs="Times New Roman"/>
          <w:sz w:val="24"/>
          <w:szCs w:val="24"/>
        </w:rPr>
        <w:t xml:space="preserve"> </w:t>
      </w:r>
      <w:r w:rsidR="002D5A4F" w:rsidRPr="007563EA">
        <w:rPr>
          <w:rFonts w:ascii="Times New Roman" w:hAnsi="Times New Roman" w:cs="Times New Roman"/>
          <w:sz w:val="24"/>
          <w:szCs w:val="24"/>
        </w:rPr>
        <w:t>(2022)</w:t>
      </w:r>
      <w:r w:rsidR="002D4ED3" w:rsidRPr="007563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14BC2">
        <w:rPr>
          <w:rFonts w:ascii="Times New Roman" w:hAnsi="Times New Roman" w:cs="Times New Roman"/>
          <w:sz w:val="24"/>
          <w:szCs w:val="24"/>
        </w:rPr>
        <w:t>Dolosais</w:t>
      </w:r>
      <w:proofErr w:type="spellEnd"/>
      <w:r w:rsidR="002D4ED3" w:rsidRPr="007563EA">
        <w:rPr>
          <w:rFonts w:ascii="Times New Roman" w:hAnsi="Times New Roman" w:cs="Times New Roman"/>
          <w:sz w:val="24"/>
          <w:szCs w:val="24"/>
        </w:rPr>
        <w:t xml:space="preserve"> (2020)</w:t>
      </w:r>
      <w:r w:rsidR="002D5A4F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65AB" w:rsidRPr="007563EA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5965AB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65AB" w:rsidRPr="007563EA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5965AB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5A4F" w:rsidRPr="007563EA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2D5A4F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5A4F" w:rsidRPr="007563EA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2D5A4F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5A4F" w:rsidRPr="007563EA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2D5A4F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5A4F" w:rsidRPr="007563EA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2D5A4F" w:rsidRPr="007563E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D5A4F" w:rsidRPr="007563EA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="002D5A4F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5A4F" w:rsidRPr="007563E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2D5A4F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5A4F" w:rsidRPr="007563EA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2D5A4F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5A4F" w:rsidRPr="007563EA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2D5A4F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5A4F" w:rsidRPr="007563E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2D4ED3" w:rsidRPr="007563EA">
        <w:rPr>
          <w:rFonts w:ascii="Times New Roman" w:hAnsi="Times New Roman" w:cs="Times New Roman"/>
          <w:sz w:val="24"/>
          <w:szCs w:val="24"/>
        </w:rPr>
        <w:t>.</w:t>
      </w:r>
      <w:r w:rsidR="00C31EB4" w:rsidRPr="007563EA">
        <w:rPr>
          <w:rFonts w:ascii="Times New Roman" w:hAnsi="Times New Roman" w:cs="Times New Roman"/>
          <w:sz w:val="24"/>
          <w:szCs w:val="24"/>
        </w:rPr>
        <w:t xml:space="preserve"> </w:t>
      </w:r>
      <w:r w:rsidR="00C31EB4" w:rsidRPr="007563EA">
        <w:rPr>
          <w:rFonts w:ascii="Times New Roman" w:hAnsi="Times New Roman" w:cs="Times New Roman"/>
          <w:sz w:val="24"/>
          <w:szCs w:val="24"/>
        </w:rPr>
        <w:lastRenderedPageBreak/>
        <w:t xml:space="preserve">Lain </w:t>
      </w:r>
      <w:proofErr w:type="spellStart"/>
      <w:r w:rsidR="00C31EB4" w:rsidRPr="007563EA">
        <w:rPr>
          <w:rFonts w:ascii="Times New Roman" w:hAnsi="Times New Roman" w:cs="Times New Roman"/>
          <w:sz w:val="24"/>
          <w:szCs w:val="24"/>
        </w:rPr>
        <w:t>halnya</w:t>
      </w:r>
      <w:proofErr w:type="spellEnd"/>
      <w:r w:rsidR="00C31EB4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1EB4" w:rsidRPr="007563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31EB4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979" w:rsidRPr="007563E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713979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979" w:rsidRPr="007563E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713979" w:rsidRPr="007563EA">
        <w:rPr>
          <w:rFonts w:ascii="Times New Roman" w:hAnsi="Times New Roman" w:cs="Times New Roman"/>
          <w:sz w:val="24"/>
          <w:szCs w:val="24"/>
        </w:rPr>
        <w:t xml:space="preserve"> </w:t>
      </w:r>
      <w:r w:rsidR="00C31EB4" w:rsidRPr="007563EA">
        <w:rPr>
          <w:rFonts w:ascii="Times New Roman" w:hAnsi="Times New Roman" w:cs="Times New Roman"/>
          <w:sz w:val="24"/>
          <w:szCs w:val="24"/>
        </w:rPr>
        <w:t xml:space="preserve">Ratna (2023) </w:t>
      </w:r>
      <w:proofErr w:type="spellStart"/>
      <w:r w:rsidR="00C31EB4" w:rsidRPr="007563EA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C31EB4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1EB4" w:rsidRPr="007563EA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C31EB4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1EB4" w:rsidRPr="007563EA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C31EB4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1EB4" w:rsidRPr="007563E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C31EB4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4AB2" w:rsidRPr="007563EA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944AB2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1EB4" w:rsidRPr="007563E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C31EB4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1EB4" w:rsidRPr="007563EA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C31EB4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1EB4" w:rsidRPr="007563EA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C31EB4" w:rsidRPr="007563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1EB4" w:rsidRPr="007563E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31EB4" w:rsidRPr="007563E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09400EE" w14:textId="1F9474AC" w:rsidR="00C31EB4" w:rsidRPr="00EE16EE" w:rsidRDefault="00043F39" w:rsidP="00020B85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6033A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C603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3A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C603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3A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C603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3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603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3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603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3A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C603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3A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C6033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6033A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="00C603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3A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="00C6033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C6033A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C603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3A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C603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3A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C6033A">
        <w:rPr>
          <w:rFonts w:ascii="Times New Roman" w:hAnsi="Times New Roman" w:cs="Times New Roman"/>
          <w:sz w:val="24"/>
          <w:szCs w:val="24"/>
        </w:rPr>
        <w:t xml:space="preserve"> (OECD, 2021). </w:t>
      </w:r>
      <w:proofErr w:type="spellStart"/>
      <w:r w:rsidR="00D06B22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D06B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06B2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06B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di Kalimantan Timur. Hal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jangkauan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apalagi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pelosok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jangkauan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sinyal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jangkauan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menunggak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88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4883">
        <w:rPr>
          <w:rFonts w:ascii="Times New Roman" w:hAnsi="Times New Roman" w:cs="Times New Roman"/>
          <w:sz w:val="24"/>
          <w:szCs w:val="24"/>
        </w:rPr>
        <w:t>.</w:t>
      </w:r>
      <w:r w:rsid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regulasi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memaksimalkan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pemanfaatan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SDM (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Srinadi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, 2023).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E95" w:rsidRPr="00EE16E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E22E95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583E">
        <w:rPr>
          <w:rFonts w:ascii="Times New Roman" w:hAnsi="Times New Roman" w:cs="Times New Roman"/>
          <w:sz w:val="24"/>
          <w:szCs w:val="24"/>
        </w:rPr>
        <w:t>Tambun</w:t>
      </w:r>
      <w:proofErr w:type="spellEnd"/>
      <w:r w:rsidR="0095583E">
        <w:rPr>
          <w:rFonts w:ascii="Times New Roman" w:hAnsi="Times New Roman" w:cs="Times New Roman"/>
          <w:sz w:val="24"/>
          <w:szCs w:val="24"/>
        </w:rPr>
        <w:t xml:space="preserve"> &amp; Ananda</w:t>
      </w:r>
      <w:r w:rsidR="002D7DF4" w:rsidRPr="00EE16EE">
        <w:rPr>
          <w:rFonts w:ascii="Times New Roman" w:hAnsi="Times New Roman" w:cs="Times New Roman"/>
          <w:sz w:val="24"/>
          <w:szCs w:val="24"/>
        </w:rPr>
        <w:t xml:space="preserve"> (2022), </w:t>
      </w:r>
      <w:r w:rsidR="00D43361" w:rsidRPr="00D43361">
        <w:rPr>
          <w:rFonts w:ascii="Times New Roman" w:hAnsi="Times New Roman" w:cs="Times New Roman"/>
          <w:sz w:val="24"/>
          <w:szCs w:val="24"/>
        </w:rPr>
        <w:t>Aini &amp; Nurhayati (2022)</w:t>
      </w:r>
      <w:r w:rsidR="00E1674B" w:rsidRPr="00EE16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D7DF4" w:rsidRPr="00EE16EE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="002D7DF4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7DF4" w:rsidRPr="00EE16E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2D7DF4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7DF4" w:rsidRPr="00EE16EE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2D7DF4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7DF4" w:rsidRPr="00EE16EE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2D7DF4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7DF4" w:rsidRPr="00EE16E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2D7DF4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7DF4" w:rsidRPr="00EE16EE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2D7DF4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7DF4" w:rsidRPr="00EE16E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2D7DF4" w:rsidRPr="00EE16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D7DF4" w:rsidRPr="00EE16EE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="002D7DF4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7DF4" w:rsidRPr="00EE16E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2D7DF4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7DF4" w:rsidRPr="00EE16EE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2D7DF4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7DF4" w:rsidRPr="00EE16E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2D7DF4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7DF4" w:rsidRPr="00EE16E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2D7DF4" w:rsidRPr="00EE16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33D62" w:rsidRPr="00EE16EE">
        <w:rPr>
          <w:rFonts w:ascii="Times New Roman" w:hAnsi="Times New Roman" w:cs="Times New Roman"/>
          <w:sz w:val="24"/>
          <w:szCs w:val="24"/>
        </w:rPr>
        <w:t>B</w:t>
      </w:r>
      <w:r w:rsidR="00713979" w:rsidRPr="00EE16EE">
        <w:rPr>
          <w:rFonts w:ascii="Times New Roman" w:hAnsi="Times New Roman" w:cs="Times New Roman"/>
          <w:sz w:val="24"/>
          <w:szCs w:val="24"/>
        </w:rPr>
        <w:t>erbeda</w:t>
      </w:r>
      <w:proofErr w:type="spellEnd"/>
      <w:r w:rsidR="00713979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979" w:rsidRPr="00EE16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13979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979" w:rsidRPr="00EE16E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713979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43B22">
        <w:rPr>
          <w:rFonts w:ascii="Times New Roman" w:hAnsi="Times New Roman" w:cs="Times New Roman"/>
          <w:sz w:val="24"/>
          <w:szCs w:val="24"/>
        </w:rPr>
        <w:t>Gaol</w:t>
      </w:r>
      <w:proofErr w:type="spellEnd"/>
      <w:r w:rsidR="00944AB2" w:rsidRPr="00EE16EE">
        <w:rPr>
          <w:rFonts w:ascii="Times New Roman" w:hAnsi="Times New Roman" w:cs="Times New Roman"/>
          <w:sz w:val="24"/>
          <w:szCs w:val="24"/>
        </w:rPr>
        <w:t xml:space="preserve"> (2024) </w:t>
      </w:r>
      <w:proofErr w:type="spellStart"/>
      <w:r w:rsidR="00944AB2" w:rsidRPr="00EE16E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944AB2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4AB2" w:rsidRPr="00EE16EE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944AB2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4AB2" w:rsidRPr="00EE16EE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944AB2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4AB2" w:rsidRPr="00EE16E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944AB2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4AB2" w:rsidRPr="00EE16EE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944AB2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4AB2" w:rsidRPr="00EE16E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944AB2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4AB2" w:rsidRPr="00EE16EE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944AB2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4AB2" w:rsidRPr="00EE16E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944AB2" w:rsidRP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4AB2" w:rsidRPr="00EE16E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944AB2" w:rsidRPr="00EE16E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900C8E7" w14:textId="039B8BBD" w:rsidR="00CE15AD" w:rsidRDefault="0079131E" w:rsidP="00020B85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9131E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rendahnya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mengacu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moral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. Akan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di Kalimantan Timur.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Penyebabnya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tapi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mengesampingkan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31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79131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lastRenderedPageBreak/>
        <w:t>pentingnya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negara yang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negara dan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46D3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="002B46D3">
        <w:rPr>
          <w:rFonts w:ascii="Times New Roman" w:hAnsi="Times New Roman" w:cs="Times New Roman"/>
          <w:sz w:val="24"/>
          <w:szCs w:val="24"/>
        </w:rPr>
        <w:t>.</w:t>
      </w:r>
      <w:r w:rsidR="00B93E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202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2120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202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2120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2028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="002120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202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80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002EF">
        <w:rPr>
          <w:rFonts w:ascii="Times New Roman" w:hAnsi="Times New Roman" w:cs="Times New Roman"/>
          <w:sz w:val="24"/>
          <w:szCs w:val="24"/>
        </w:rPr>
        <w:t>Kesaulya</w:t>
      </w:r>
      <w:proofErr w:type="spellEnd"/>
      <w:r w:rsidR="008002EF">
        <w:rPr>
          <w:rFonts w:ascii="Times New Roman" w:hAnsi="Times New Roman" w:cs="Times New Roman"/>
          <w:sz w:val="24"/>
          <w:szCs w:val="24"/>
        </w:rPr>
        <w:t xml:space="preserve"> </w:t>
      </w:r>
      <w:r w:rsidR="008002EF">
        <w:rPr>
          <w:rFonts w:ascii="Times New Roman" w:hAnsi="Times New Roman" w:cs="Times New Roman"/>
          <w:i/>
          <w:iCs/>
          <w:sz w:val="24"/>
          <w:szCs w:val="24"/>
        </w:rPr>
        <w:t>et al.,</w:t>
      </w:r>
      <w:r w:rsidR="00CE15AD">
        <w:rPr>
          <w:rFonts w:ascii="Times New Roman" w:hAnsi="Times New Roman" w:cs="Times New Roman"/>
          <w:sz w:val="24"/>
          <w:szCs w:val="24"/>
        </w:rPr>
        <w:t xml:space="preserve"> (2019), </w:t>
      </w:r>
      <w:proofErr w:type="spellStart"/>
      <w:r w:rsidR="00212028">
        <w:rPr>
          <w:rFonts w:ascii="Times New Roman" w:hAnsi="Times New Roman" w:cs="Times New Roman"/>
          <w:sz w:val="24"/>
          <w:szCs w:val="24"/>
        </w:rPr>
        <w:t>Irwansyah</w:t>
      </w:r>
      <w:proofErr w:type="spellEnd"/>
      <w:r w:rsidR="00212028">
        <w:rPr>
          <w:rFonts w:ascii="Times New Roman" w:hAnsi="Times New Roman" w:cs="Times New Roman"/>
          <w:sz w:val="24"/>
          <w:szCs w:val="24"/>
        </w:rPr>
        <w:t xml:space="preserve"> (2021)</w:t>
      </w:r>
      <w:r w:rsid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D62">
        <w:rPr>
          <w:rFonts w:ascii="Times New Roman" w:hAnsi="Times New Roman" w:cs="Times New Roman"/>
          <w:sz w:val="24"/>
          <w:szCs w:val="24"/>
        </w:rPr>
        <w:t>ba</w:t>
      </w:r>
      <w:r w:rsidR="00CE15AD">
        <w:rPr>
          <w:rFonts w:ascii="Times New Roman" w:hAnsi="Times New Roman" w:cs="Times New Roman"/>
          <w:sz w:val="24"/>
          <w:szCs w:val="24"/>
        </w:rPr>
        <w:t>hwa</w:t>
      </w:r>
      <w:proofErr w:type="spellEnd"/>
      <w:r w:rsid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E15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 Rita (2020)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15AD" w:rsidRPr="00CE15A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E15AD" w:rsidRPr="00CE15A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488E549" w14:textId="7ED4DC4D" w:rsidR="00CE15AD" w:rsidRDefault="00CE15AD" w:rsidP="00020B85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l lai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(Natalia</w:t>
      </w:r>
      <w:r w:rsidR="00D43361">
        <w:rPr>
          <w:rFonts w:ascii="Times New Roman" w:hAnsi="Times New Roman" w:cs="Times New Roman"/>
          <w:sz w:val="24"/>
          <w:szCs w:val="24"/>
        </w:rPr>
        <w:t xml:space="preserve"> </w:t>
      </w:r>
      <w:r w:rsidR="00D43361">
        <w:rPr>
          <w:rFonts w:ascii="Times New Roman" w:hAnsi="Times New Roman" w:cs="Times New Roman"/>
          <w:i/>
          <w:iCs/>
          <w:sz w:val="24"/>
          <w:szCs w:val="24"/>
        </w:rPr>
        <w:t>et al.</w:t>
      </w:r>
      <w:r w:rsidR="00D43361">
        <w:rPr>
          <w:rFonts w:ascii="Times New Roman" w:hAnsi="Times New Roman" w:cs="Times New Roman"/>
          <w:sz w:val="24"/>
          <w:szCs w:val="24"/>
        </w:rPr>
        <w:t>,</w:t>
      </w:r>
      <w:r w:rsidR="00571B33">
        <w:rPr>
          <w:rFonts w:ascii="Times New Roman" w:hAnsi="Times New Roman" w:cs="Times New Roman"/>
          <w:sz w:val="24"/>
          <w:szCs w:val="24"/>
        </w:rPr>
        <w:t xml:space="preserve"> 2022).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8435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358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me</w:t>
      </w:r>
      <w:r w:rsidR="00843588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8435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transparansi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1B3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571B3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A704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3A70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704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3A70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7044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="003A70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A704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3A70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6797F">
        <w:rPr>
          <w:rFonts w:ascii="Times New Roman" w:hAnsi="Times New Roman" w:cs="Times New Roman"/>
          <w:sz w:val="24"/>
          <w:szCs w:val="24"/>
        </w:rPr>
        <w:t>Wiwit</w:t>
      </w:r>
      <w:proofErr w:type="spellEnd"/>
      <w:r w:rsidR="0086797F">
        <w:rPr>
          <w:rFonts w:ascii="Times New Roman" w:hAnsi="Times New Roman" w:cs="Times New Roman"/>
          <w:sz w:val="24"/>
          <w:szCs w:val="24"/>
        </w:rPr>
        <w:t xml:space="preserve"> &amp; Arum</w:t>
      </w:r>
      <w:r w:rsidR="003A7044">
        <w:rPr>
          <w:rFonts w:ascii="Times New Roman" w:hAnsi="Times New Roman" w:cs="Times New Roman"/>
          <w:sz w:val="24"/>
          <w:szCs w:val="24"/>
        </w:rPr>
        <w:t xml:space="preserve"> (2019), </w:t>
      </w:r>
      <w:r w:rsidR="00DC47D4">
        <w:rPr>
          <w:rFonts w:ascii="Times New Roman" w:hAnsi="Times New Roman" w:cs="Times New Roman"/>
          <w:sz w:val="24"/>
          <w:szCs w:val="24"/>
        </w:rPr>
        <w:t>Rusli</w:t>
      </w:r>
      <w:r w:rsidR="00A33D62">
        <w:rPr>
          <w:rFonts w:ascii="Times New Roman" w:hAnsi="Times New Roman" w:cs="Times New Roman"/>
          <w:sz w:val="24"/>
          <w:szCs w:val="24"/>
        </w:rPr>
        <w:t xml:space="preserve"> (2021) </w:t>
      </w:r>
      <w:proofErr w:type="spellStart"/>
      <w:r w:rsidR="00A33D62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="00A33D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D62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A33D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D62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A33D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D62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A33D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D6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33D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D62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A33D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D6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A33D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D62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A33D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D62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A33D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D6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33D6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087D4D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087D4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87D4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087D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D4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087D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D4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087D4D">
        <w:rPr>
          <w:rFonts w:ascii="Times New Roman" w:hAnsi="Times New Roman" w:cs="Times New Roman"/>
          <w:sz w:val="24"/>
          <w:szCs w:val="24"/>
        </w:rPr>
        <w:t xml:space="preserve"> </w:t>
      </w:r>
      <w:r w:rsidR="0008628A">
        <w:rPr>
          <w:rFonts w:ascii="Times New Roman" w:hAnsi="Times New Roman" w:cs="Times New Roman"/>
          <w:sz w:val="24"/>
          <w:szCs w:val="24"/>
        </w:rPr>
        <w:t>Sunaryo</w:t>
      </w:r>
      <w:r w:rsidR="00A06A0B">
        <w:rPr>
          <w:rFonts w:ascii="Times New Roman" w:hAnsi="Times New Roman" w:cs="Times New Roman"/>
          <w:sz w:val="24"/>
          <w:szCs w:val="24"/>
        </w:rPr>
        <w:t xml:space="preserve"> </w:t>
      </w:r>
      <w:r w:rsidR="00A06A0B">
        <w:rPr>
          <w:rFonts w:ascii="Times New Roman" w:hAnsi="Times New Roman" w:cs="Times New Roman"/>
          <w:i/>
          <w:iCs/>
          <w:sz w:val="24"/>
          <w:szCs w:val="24"/>
        </w:rPr>
        <w:t xml:space="preserve">et al., </w:t>
      </w:r>
      <w:r w:rsidR="00026982">
        <w:rPr>
          <w:rFonts w:ascii="Times New Roman" w:hAnsi="Times New Roman" w:cs="Times New Roman"/>
          <w:sz w:val="24"/>
          <w:szCs w:val="24"/>
        </w:rPr>
        <w:t>(</w:t>
      </w:r>
      <w:r w:rsidR="00A06A0B">
        <w:rPr>
          <w:rFonts w:ascii="Times New Roman" w:hAnsi="Times New Roman" w:cs="Times New Roman"/>
          <w:sz w:val="24"/>
          <w:szCs w:val="24"/>
        </w:rPr>
        <w:t>2024</w:t>
      </w:r>
      <w:r w:rsidR="00026982">
        <w:rPr>
          <w:rFonts w:ascii="Times New Roman" w:hAnsi="Times New Roman" w:cs="Times New Roman"/>
          <w:sz w:val="24"/>
          <w:szCs w:val="24"/>
        </w:rPr>
        <w:t>)</w:t>
      </w:r>
      <w:r w:rsidR="00A06A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A0B">
        <w:rPr>
          <w:rFonts w:ascii="Times New Roman" w:hAnsi="Times New Roman" w:cs="Times New Roman"/>
          <w:sz w:val="24"/>
          <w:szCs w:val="24"/>
        </w:rPr>
        <w:t>meunjukkan</w:t>
      </w:r>
      <w:proofErr w:type="spellEnd"/>
      <w:r w:rsidR="00A06A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A0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A06A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A0B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A06A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A0B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A06A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A0B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06A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A0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A06A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A0B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A06A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A0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A06A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A0B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A06A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A0B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A06A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A0B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06A0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5A4BEA0" w14:textId="77777777" w:rsidR="00DD7A04" w:rsidRDefault="00A200EE" w:rsidP="00DD7A04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jzen (1991)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Theory of Planned Behavior (TPB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orma 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sepsi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r w:rsidR="00DD7A04">
        <w:rPr>
          <w:rFonts w:ascii="Times New Roman" w:hAnsi="Times New Roman" w:cs="Times New Roman"/>
          <w:i/>
          <w:iCs/>
          <w:sz w:val="24"/>
          <w:szCs w:val="24"/>
        </w:rPr>
        <w:t>Theory of Planned Behavior (TPB)</w:t>
      </w:r>
      <w:r w:rsidR="00DD7A0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3182D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="0083182D">
        <w:rPr>
          <w:rFonts w:ascii="Times New Roman" w:hAnsi="Times New Roman" w:cs="Times New Roman"/>
          <w:sz w:val="24"/>
          <w:szCs w:val="24"/>
        </w:rPr>
        <w:t xml:space="preserve"> </w:t>
      </w:r>
      <w:r w:rsidR="00DD7A04">
        <w:rPr>
          <w:rFonts w:ascii="Times New Roman" w:hAnsi="Times New Roman" w:cs="Times New Roman"/>
          <w:sz w:val="24"/>
          <w:szCs w:val="24"/>
        </w:rPr>
        <w:t xml:space="preserve">WP </w:t>
      </w:r>
      <w:proofErr w:type="spellStart"/>
      <w:r w:rsidR="0083182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8318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3182D">
        <w:rPr>
          <w:rFonts w:ascii="Times New Roman" w:hAnsi="Times New Roman" w:cs="Times New Roman"/>
          <w:sz w:val="24"/>
          <w:szCs w:val="24"/>
        </w:rPr>
        <w:t>bertindak</w:t>
      </w:r>
      <w:proofErr w:type="spellEnd"/>
      <w:r w:rsidR="008318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3182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8318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3182D">
        <w:rPr>
          <w:rFonts w:ascii="Times New Roman" w:hAnsi="Times New Roman" w:cs="Times New Roman"/>
          <w:sz w:val="24"/>
          <w:szCs w:val="24"/>
        </w:rPr>
        <w:t>sadar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mempertimbangkan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keyakinan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WP,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A0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D7A04">
        <w:rPr>
          <w:rFonts w:ascii="Times New Roman" w:hAnsi="Times New Roman" w:cs="Times New Roman"/>
          <w:sz w:val="24"/>
          <w:szCs w:val="24"/>
        </w:rPr>
        <w:t>.</w:t>
      </w:r>
    </w:p>
    <w:p w14:paraId="278434CF" w14:textId="01A22CFE" w:rsidR="00BC7C7F" w:rsidRDefault="00D86C5B" w:rsidP="00DD7A04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E16EE"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limantan Timur.</w:t>
      </w:r>
      <w:r w:rsidR="00EE1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676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lasan</w:t>
      </w:r>
      <w:r w:rsidR="0046768A"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</w:t>
      </w:r>
      <w:r w:rsidR="0046768A">
        <w:rPr>
          <w:rFonts w:ascii="Times New Roman" w:hAnsi="Times New Roman" w:cs="Times New Roman"/>
          <w:sz w:val="24"/>
          <w:szCs w:val="24"/>
        </w:rPr>
        <w:t>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Volume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lt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at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,8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nd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rt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,9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sk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CC1B4A">
        <w:rPr>
          <w:rFonts w:ascii="Times New Roman" w:hAnsi="Times New Roman" w:cs="Times New Roman"/>
          <w:sz w:val="24"/>
          <w:szCs w:val="24"/>
        </w:rPr>
        <w:t xml:space="preserve"> Nominal </w:t>
      </w:r>
      <w:proofErr w:type="spellStart"/>
      <w:r w:rsidR="00CC1B4A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CC1B4A">
        <w:rPr>
          <w:rFonts w:ascii="Times New Roman" w:hAnsi="Times New Roman" w:cs="Times New Roman"/>
          <w:sz w:val="24"/>
          <w:szCs w:val="24"/>
        </w:rPr>
        <w:t xml:space="preserve"> </w:t>
      </w:r>
      <w:r w:rsidR="00CC1B4A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CC1B4A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C1B4A">
        <w:rPr>
          <w:rFonts w:ascii="Times New Roman" w:hAnsi="Times New Roman" w:cs="Times New Roman"/>
          <w:sz w:val="24"/>
          <w:szCs w:val="24"/>
        </w:rPr>
        <w:t>Kaltim</w:t>
      </w:r>
      <w:proofErr w:type="spellEnd"/>
      <w:r w:rsidR="00CC1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1B4A">
        <w:rPr>
          <w:rFonts w:ascii="Times New Roman" w:hAnsi="Times New Roman" w:cs="Times New Roman"/>
          <w:sz w:val="24"/>
          <w:szCs w:val="24"/>
        </w:rPr>
        <w:t>tercatat</w:t>
      </w:r>
      <w:proofErr w:type="spellEnd"/>
      <w:r w:rsidR="00CC1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1B4A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CC1B4A">
        <w:rPr>
          <w:rFonts w:ascii="Times New Roman" w:hAnsi="Times New Roman" w:cs="Times New Roman"/>
          <w:sz w:val="24"/>
          <w:szCs w:val="24"/>
        </w:rPr>
        <w:t xml:space="preserve"> Rp 1,12 </w:t>
      </w:r>
      <w:proofErr w:type="spellStart"/>
      <w:r w:rsidR="00CC1B4A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="00CC1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1B4A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="00CC1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1B4A">
        <w:rPr>
          <w:rFonts w:ascii="Times New Roman" w:hAnsi="Times New Roman" w:cs="Times New Roman"/>
          <w:sz w:val="24"/>
          <w:szCs w:val="24"/>
        </w:rPr>
        <w:t>kuartal</w:t>
      </w:r>
      <w:proofErr w:type="spellEnd"/>
      <w:r w:rsidR="00CC1B4A">
        <w:rPr>
          <w:rFonts w:ascii="Times New Roman" w:hAnsi="Times New Roman" w:cs="Times New Roman"/>
          <w:sz w:val="24"/>
          <w:szCs w:val="24"/>
        </w:rPr>
        <w:t xml:space="preserve"> II 2021 dan </w:t>
      </w:r>
      <w:proofErr w:type="spellStart"/>
      <w:r w:rsidR="00CC1B4A">
        <w:rPr>
          <w:rFonts w:ascii="Times New Roman" w:hAnsi="Times New Roman" w:cs="Times New Roman"/>
          <w:sz w:val="24"/>
          <w:szCs w:val="24"/>
        </w:rPr>
        <w:t>diprediksikan</w:t>
      </w:r>
      <w:proofErr w:type="spellEnd"/>
      <w:r w:rsidR="00CC1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1B4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CC1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1B4A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="00CC1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1B4A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="00CC1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1B4A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="00CC1B4A">
        <w:rPr>
          <w:rFonts w:ascii="Times New Roman" w:hAnsi="Times New Roman" w:cs="Times New Roman"/>
          <w:sz w:val="24"/>
          <w:szCs w:val="24"/>
        </w:rPr>
        <w:t>. (Bisnis.com, 2021)</w:t>
      </w:r>
    </w:p>
    <w:p w14:paraId="21143136" w14:textId="409B1EA1" w:rsidR="00CC1B4A" w:rsidRDefault="00F130B1" w:rsidP="00020B85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pedagang</w:t>
      </w:r>
      <w:proofErr w:type="spellEnd"/>
      <w:r w:rsidR="004676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676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 w:rsidR="0046768A">
        <w:rPr>
          <w:rFonts w:ascii="Times New Roman" w:hAnsi="Times New Roman" w:cs="Times New Roman"/>
          <w:sz w:val="24"/>
          <w:szCs w:val="24"/>
        </w:rPr>
        <w:t xml:space="preserve"> </w:t>
      </w:r>
      <w:r w:rsidR="0046768A" w:rsidRPr="00F75347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46768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46768A">
        <w:rPr>
          <w:rFonts w:ascii="Times New Roman" w:hAnsi="Times New Roman" w:cs="Times New Roman"/>
          <w:sz w:val="24"/>
          <w:szCs w:val="24"/>
        </w:rPr>
        <w:t xml:space="preserve"> </w:t>
      </w:r>
      <w:r w:rsidR="0046768A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46768A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r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N,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ns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kolom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komentar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instagram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Kaltim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pedagang</w:t>
      </w:r>
      <w:proofErr w:type="spellEnd"/>
      <w:r w:rsidR="004676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676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 w:rsidR="0046768A">
        <w:rPr>
          <w:rFonts w:ascii="Times New Roman" w:hAnsi="Times New Roman" w:cs="Times New Roman"/>
          <w:sz w:val="24"/>
          <w:szCs w:val="24"/>
        </w:rPr>
        <w:t xml:space="preserve"> </w:t>
      </w:r>
      <w:r w:rsidR="0046768A" w:rsidRPr="00F75347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46768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46768A">
        <w:rPr>
          <w:rFonts w:ascii="Times New Roman" w:hAnsi="Times New Roman" w:cs="Times New Roman"/>
          <w:sz w:val="24"/>
          <w:szCs w:val="24"/>
        </w:rPr>
        <w:t xml:space="preserve"> </w:t>
      </w:r>
      <w:r w:rsidR="0046768A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46768A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usahanya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10%,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dibayarkan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11%. Adapun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serupa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menanyakan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UMKM juga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dikenakan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2F0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322F0D">
        <w:rPr>
          <w:rFonts w:ascii="Times New Roman" w:hAnsi="Times New Roman" w:cs="Times New Roman"/>
          <w:sz w:val="24"/>
          <w:szCs w:val="24"/>
        </w:rPr>
        <w:t>.</w:t>
      </w:r>
    </w:p>
    <w:p w14:paraId="0B39D59E" w14:textId="47CF8956" w:rsidR="00322F0D" w:rsidRDefault="00322F0D" w:rsidP="00020B85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607">
        <w:rPr>
          <w:rFonts w:ascii="Times New Roman" w:hAnsi="Times New Roman" w:cs="Times New Roman"/>
          <w:sz w:val="24"/>
          <w:szCs w:val="24"/>
        </w:rPr>
        <w:t>la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asli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(humas.paserkab.go.id). Sama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halnya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oleh Sri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Muryani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r w:rsidR="003A0ABC">
        <w:rPr>
          <w:rFonts w:ascii="Times New Roman" w:hAnsi="Times New Roman" w:cs="Times New Roman"/>
          <w:i/>
          <w:iCs/>
          <w:sz w:val="24"/>
          <w:szCs w:val="24"/>
        </w:rPr>
        <w:t>et., al</w:t>
      </w:r>
      <w:r w:rsidR="003A0ABC">
        <w:rPr>
          <w:rFonts w:ascii="Times New Roman" w:hAnsi="Times New Roman" w:cs="Times New Roman"/>
          <w:sz w:val="24"/>
          <w:szCs w:val="24"/>
        </w:rPr>
        <w:t xml:space="preserve"> (2024) di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Penajam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Paser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Utara pada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wilayah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jangkauan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jangkauan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sinyal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0ABC">
        <w:rPr>
          <w:rFonts w:ascii="Times New Roman" w:hAnsi="Times New Roman" w:cs="Times New Roman"/>
          <w:sz w:val="24"/>
          <w:szCs w:val="24"/>
        </w:rPr>
        <w:t>pelosok</w:t>
      </w:r>
      <w:proofErr w:type="spellEnd"/>
      <w:r w:rsidR="003A0ABC">
        <w:rPr>
          <w:rFonts w:ascii="Times New Roman" w:hAnsi="Times New Roman" w:cs="Times New Roman"/>
          <w:sz w:val="24"/>
          <w:szCs w:val="24"/>
        </w:rPr>
        <w:t>.</w:t>
      </w:r>
    </w:p>
    <w:p w14:paraId="7B599040" w14:textId="25BA8C34" w:rsidR="00E11415" w:rsidRPr="00E11415" w:rsidRDefault="00E11415" w:rsidP="00020B85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gional, Kalimantan Timur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konom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bu Kota Nusantara (IKN).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e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wilayah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ndik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t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di Kalimantan Timur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gat minim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blic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P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pi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20A5D1E" w14:textId="20BE53A2" w:rsidR="00482AA6" w:rsidRPr="00482AA6" w:rsidRDefault="00EE16EE" w:rsidP="00020B85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="00482AA6">
        <w:rPr>
          <w:rFonts w:ascii="Times New Roman" w:hAnsi="Times New Roman" w:cs="Times New Roman"/>
          <w:sz w:val="24"/>
          <w:szCs w:val="24"/>
        </w:rPr>
        <w:t>apar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dan </w:t>
      </w:r>
      <w:r w:rsidR="00482AA6">
        <w:rPr>
          <w:rFonts w:ascii="Times New Roman" w:hAnsi="Times New Roman" w:cs="Times New Roman"/>
          <w:i/>
          <w:iCs/>
          <w:sz w:val="24"/>
          <w:szCs w:val="24"/>
        </w:rPr>
        <w:t>research gap</w:t>
      </w:r>
      <w:r w:rsidR="00482AA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melatarbelakang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r w:rsidR="00482AA6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rpajakannya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POP</w:t>
      </w:r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pedagang</w:t>
      </w:r>
      <w:proofErr w:type="spellEnd"/>
      <w:r w:rsidR="004676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676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 w:rsidR="0046768A">
        <w:rPr>
          <w:rFonts w:ascii="Times New Roman" w:hAnsi="Times New Roman" w:cs="Times New Roman"/>
          <w:sz w:val="24"/>
          <w:szCs w:val="24"/>
        </w:rPr>
        <w:t xml:space="preserve"> </w:t>
      </w:r>
      <w:r w:rsidR="0046768A" w:rsidRPr="00F75347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46768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46768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46768A">
        <w:rPr>
          <w:rFonts w:ascii="Times New Roman" w:hAnsi="Times New Roman" w:cs="Times New Roman"/>
          <w:sz w:val="24"/>
          <w:szCs w:val="24"/>
        </w:rPr>
        <w:t xml:space="preserve"> </w:t>
      </w:r>
      <w:r w:rsidR="0046768A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46768A">
        <w:rPr>
          <w:rFonts w:ascii="Times New Roman" w:hAnsi="Times New Roman" w:cs="Times New Roman"/>
          <w:sz w:val="24"/>
          <w:szCs w:val="24"/>
        </w:rPr>
        <w:t xml:space="preserve">) </w:t>
      </w:r>
      <w:r w:rsidR="00482AA6">
        <w:rPr>
          <w:rFonts w:ascii="Times New Roman" w:hAnsi="Times New Roman" w:cs="Times New Roman"/>
          <w:sz w:val="24"/>
          <w:szCs w:val="24"/>
        </w:rPr>
        <w:t xml:space="preserve">di Kalimantan Timur. Yang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membedak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r w:rsidR="00482AA6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482AA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jarang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ketidakkonsisten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membuktik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konsiste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82AA6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482AA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925DFA5" w14:textId="3648C394" w:rsidR="007A3B7C" w:rsidRPr="003D3719" w:rsidRDefault="00DB311E" w:rsidP="00020B85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adi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j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Kalimantan Timur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B7D15">
        <w:rPr>
          <w:rFonts w:ascii="Times New Roman" w:hAnsi="Times New Roman" w:cs="Times New Roman"/>
          <w:b/>
          <w:bCs/>
          <w:sz w:val="24"/>
          <w:szCs w:val="24"/>
        </w:rPr>
        <w:t>“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Pengaruh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Pengetahuan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Peraturan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Digitalisasi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Layanan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Kesadaran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Wajib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, Dan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Persepsi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Wajib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Terhadap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Kepatuhan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Wajib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B7D15">
        <w:rPr>
          <w:rFonts w:ascii="Times New Roman" w:hAnsi="Times New Roman" w:cs="Times New Roman"/>
          <w:b/>
          <w:bCs/>
          <w:sz w:val="24"/>
          <w:szCs w:val="24"/>
        </w:rPr>
        <w:t>Pengguna</w:t>
      </w:r>
      <w:proofErr w:type="spellEnd"/>
      <w:r w:rsidRPr="002B7D15">
        <w:rPr>
          <w:rFonts w:ascii="Times New Roman" w:hAnsi="Times New Roman" w:cs="Times New Roman"/>
          <w:b/>
          <w:bCs/>
          <w:sz w:val="24"/>
          <w:szCs w:val="24"/>
        </w:rPr>
        <w:t xml:space="preserve"> E-Commerce Di Kalimantan Timur”</w:t>
      </w:r>
      <w:r w:rsidR="002B7D15" w:rsidRPr="002B7D15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4116A496" w14:textId="4EFE97B5" w:rsidR="002B7D15" w:rsidRPr="00CE671C" w:rsidRDefault="002B7D15" w:rsidP="00C9682A">
      <w:pPr>
        <w:pStyle w:val="Heading2"/>
        <w:spacing w:line="48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8" w:name="_Toc188546073"/>
      <w:bookmarkStart w:id="29" w:name="_Toc210724751"/>
      <w:proofErr w:type="spellStart"/>
      <w:r w:rsidRPr="00CE671C">
        <w:rPr>
          <w:rFonts w:ascii="Times New Roman" w:hAnsi="Times New Roman" w:cs="Times New Roman"/>
          <w:b/>
          <w:bCs/>
          <w:color w:val="auto"/>
          <w:sz w:val="24"/>
          <w:szCs w:val="24"/>
        </w:rPr>
        <w:t>Rumusan</w:t>
      </w:r>
      <w:proofErr w:type="spellEnd"/>
      <w:r w:rsidRPr="00CE671C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CE671C">
        <w:rPr>
          <w:rFonts w:ascii="Times New Roman" w:hAnsi="Times New Roman" w:cs="Times New Roman"/>
          <w:b/>
          <w:bCs/>
          <w:color w:val="auto"/>
          <w:sz w:val="24"/>
          <w:szCs w:val="24"/>
        </w:rPr>
        <w:t>Masalah</w:t>
      </w:r>
      <w:bookmarkEnd w:id="28"/>
      <w:bookmarkEnd w:id="29"/>
      <w:proofErr w:type="spellEnd"/>
    </w:p>
    <w:p w14:paraId="2EBFFB38" w14:textId="02631AD3" w:rsidR="00CE671C" w:rsidRDefault="00CE671C" w:rsidP="00683F06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8EA6A66" w14:textId="5BA78318" w:rsidR="00CE671C" w:rsidRDefault="00CE671C" w:rsidP="00683F06">
      <w:pPr>
        <w:pStyle w:val="ListParagraph"/>
        <w:numPr>
          <w:ilvl w:val="0"/>
          <w:numId w:val="1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B93E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3E5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>?</w:t>
      </w:r>
    </w:p>
    <w:p w14:paraId="5400D512" w14:textId="5BA7954A" w:rsidR="00CE671C" w:rsidRDefault="00CE671C" w:rsidP="00683F06">
      <w:pPr>
        <w:pStyle w:val="ListParagraph"/>
        <w:numPr>
          <w:ilvl w:val="0"/>
          <w:numId w:val="1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3E5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B93E5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>?</w:t>
      </w:r>
    </w:p>
    <w:p w14:paraId="3EFB03DB" w14:textId="770F0435" w:rsidR="00CE671C" w:rsidRDefault="00CE671C" w:rsidP="00683F06">
      <w:pPr>
        <w:pStyle w:val="ListParagraph"/>
        <w:numPr>
          <w:ilvl w:val="0"/>
          <w:numId w:val="1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3E5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B93E5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>?</w:t>
      </w:r>
    </w:p>
    <w:p w14:paraId="50B989DB" w14:textId="3B86AEBB" w:rsidR="00CE671C" w:rsidRDefault="00CE671C" w:rsidP="00683F06">
      <w:pPr>
        <w:pStyle w:val="ListParagraph"/>
        <w:numPr>
          <w:ilvl w:val="0"/>
          <w:numId w:val="1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3E5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B93E5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>?</w:t>
      </w:r>
    </w:p>
    <w:p w14:paraId="043A7883" w14:textId="77777777" w:rsidR="00B93E52" w:rsidRPr="00C9682A" w:rsidRDefault="00B93E52" w:rsidP="007A3B7C">
      <w:pPr>
        <w:pStyle w:val="ListParagraph"/>
        <w:spacing w:line="276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14:paraId="7D64A2A7" w14:textId="436A4BF2" w:rsidR="00CE671C" w:rsidRPr="00CE671C" w:rsidRDefault="00CE671C" w:rsidP="00C9682A">
      <w:pPr>
        <w:pStyle w:val="Heading2"/>
        <w:spacing w:line="48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0" w:name="_Toc188546074"/>
      <w:bookmarkStart w:id="31" w:name="_Toc210724752"/>
      <w:proofErr w:type="spellStart"/>
      <w:r w:rsidRPr="00CE671C">
        <w:rPr>
          <w:rFonts w:ascii="Times New Roman" w:hAnsi="Times New Roman" w:cs="Times New Roman"/>
          <w:b/>
          <w:bCs/>
          <w:color w:val="auto"/>
          <w:sz w:val="24"/>
          <w:szCs w:val="24"/>
        </w:rPr>
        <w:t>Tujuan</w:t>
      </w:r>
      <w:proofErr w:type="spellEnd"/>
      <w:r w:rsidRPr="00CE671C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CE671C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30"/>
      <w:bookmarkEnd w:id="31"/>
      <w:proofErr w:type="spellEnd"/>
      <w:r w:rsidRPr="00CE671C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3C1B2FF2" w14:textId="14F201EB" w:rsidR="00CE671C" w:rsidRDefault="00CE671C" w:rsidP="00683F06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48F9BD0" w14:textId="5498D876" w:rsidR="00CE671C" w:rsidRDefault="00CE671C" w:rsidP="005A293C">
      <w:pPr>
        <w:pStyle w:val="ListParagraph"/>
        <w:numPr>
          <w:ilvl w:val="0"/>
          <w:numId w:val="3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</w:t>
      </w:r>
      <w:r w:rsidR="00F01503">
        <w:rPr>
          <w:rFonts w:ascii="Times New Roman" w:hAnsi="Times New Roman" w:cs="Times New Roman"/>
          <w:sz w:val="24"/>
          <w:szCs w:val="24"/>
        </w:rPr>
        <w:t>etahui</w:t>
      </w:r>
      <w:proofErr w:type="spellEnd"/>
      <w:r w:rsidR="00F015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1503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F015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1503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F015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150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015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150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F015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1503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F015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150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F015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150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015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3E5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B93E52">
        <w:rPr>
          <w:rFonts w:ascii="Times New Roman" w:hAnsi="Times New Roman" w:cs="Times New Roman"/>
          <w:sz w:val="24"/>
          <w:szCs w:val="24"/>
        </w:rPr>
        <w:t xml:space="preserve"> </w:t>
      </w:r>
      <w:r w:rsidR="00F01503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F01503">
        <w:rPr>
          <w:rFonts w:ascii="Times New Roman" w:hAnsi="Times New Roman" w:cs="Times New Roman"/>
          <w:sz w:val="24"/>
          <w:szCs w:val="24"/>
        </w:rPr>
        <w:t>.</w:t>
      </w:r>
    </w:p>
    <w:p w14:paraId="75B8D5D8" w14:textId="73CB22D2" w:rsidR="00F01503" w:rsidRDefault="00F01503" w:rsidP="005A293C">
      <w:pPr>
        <w:pStyle w:val="ListParagraph"/>
        <w:numPr>
          <w:ilvl w:val="0"/>
          <w:numId w:val="3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B93E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3E5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4519189" w14:textId="1237F9F3" w:rsidR="00F01503" w:rsidRDefault="00F01503" w:rsidP="005A293C">
      <w:pPr>
        <w:pStyle w:val="ListParagraph"/>
        <w:numPr>
          <w:ilvl w:val="0"/>
          <w:numId w:val="3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B93E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3E5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AEF7DF6" w14:textId="10B31FF0" w:rsidR="00F01503" w:rsidRDefault="00F01503" w:rsidP="005A293C">
      <w:pPr>
        <w:pStyle w:val="ListParagraph"/>
        <w:numPr>
          <w:ilvl w:val="0"/>
          <w:numId w:val="3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B93E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3E5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40335C6" w14:textId="77777777" w:rsidR="00EB3C5B" w:rsidRPr="003D3719" w:rsidRDefault="00EB3C5B" w:rsidP="00EB3C5B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7D8AC009" w14:textId="23CA935E" w:rsidR="00F01503" w:rsidRPr="00F01503" w:rsidRDefault="00F01503" w:rsidP="003D3719">
      <w:pPr>
        <w:pStyle w:val="Heading2"/>
        <w:spacing w:line="36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2" w:name="_Toc188546075"/>
      <w:bookmarkStart w:id="33" w:name="_Toc210724753"/>
      <w:proofErr w:type="spellStart"/>
      <w:r w:rsidRPr="00F01503">
        <w:rPr>
          <w:rFonts w:ascii="Times New Roman" w:hAnsi="Times New Roman" w:cs="Times New Roman"/>
          <w:b/>
          <w:bCs/>
          <w:color w:val="auto"/>
          <w:sz w:val="24"/>
          <w:szCs w:val="24"/>
        </w:rPr>
        <w:t>Manfaat</w:t>
      </w:r>
      <w:proofErr w:type="spellEnd"/>
      <w:r w:rsidRPr="00F01503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F01503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32"/>
      <w:bookmarkEnd w:id="33"/>
      <w:proofErr w:type="spellEnd"/>
    </w:p>
    <w:p w14:paraId="160DA047" w14:textId="0D0583A6" w:rsidR="00F01503" w:rsidRPr="00F01503" w:rsidRDefault="00F01503" w:rsidP="003D3719">
      <w:pPr>
        <w:spacing w:line="276" w:lineRule="auto"/>
        <w:ind w:left="60" w:firstLine="649"/>
        <w:jc w:val="both"/>
        <w:rPr>
          <w:rFonts w:ascii="Times New Roman" w:hAnsi="Times New Roman" w:cs="Times New Roman"/>
          <w:sz w:val="24"/>
          <w:szCs w:val="24"/>
        </w:rPr>
      </w:pPr>
      <w:r w:rsidRPr="00F01503"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 w:rsidRPr="00F01503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F015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150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015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150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015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150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015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150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01503">
        <w:rPr>
          <w:rFonts w:ascii="Times New Roman" w:hAnsi="Times New Roman" w:cs="Times New Roman"/>
          <w:sz w:val="24"/>
          <w:szCs w:val="24"/>
        </w:rPr>
        <w:t>:</w:t>
      </w:r>
    </w:p>
    <w:p w14:paraId="6C6603AA" w14:textId="77777777" w:rsidR="00F01503" w:rsidRDefault="00F01503" w:rsidP="005A293C">
      <w:pPr>
        <w:pStyle w:val="ListParagraph"/>
        <w:numPr>
          <w:ilvl w:val="0"/>
          <w:numId w:val="4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F05A6A2" w14:textId="5C31DC5D" w:rsidR="00EB3C5B" w:rsidRDefault="00F01503" w:rsidP="00DD7A04">
      <w:pPr>
        <w:pStyle w:val="ListParagraph"/>
        <w:spacing w:line="48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teoritis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mengintegrasikan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Terencana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(TPB).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r w:rsidR="007B60D8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60D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7B60D8">
        <w:rPr>
          <w:rFonts w:ascii="Times New Roman" w:hAnsi="Times New Roman" w:cs="Times New Roman"/>
          <w:sz w:val="24"/>
          <w:szCs w:val="24"/>
        </w:rPr>
        <w:t xml:space="preserve"> </w:t>
      </w:r>
      <w:r w:rsidR="007B60D8">
        <w:rPr>
          <w:rFonts w:ascii="Times New Roman" w:hAnsi="Times New Roman" w:cs="Times New Roman"/>
          <w:i/>
          <w:iCs/>
          <w:sz w:val="24"/>
          <w:szCs w:val="24"/>
        </w:rPr>
        <w:t xml:space="preserve">e-commerce </w:t>
      </w:r>
      <w:r w:rsidR="007B60D8">
        <w:rPr>
          <w:rFonts w:ascii="Times New Roman" w:hAnsi="Times New Roman" w:cs="Times New Roman"/>
          <w:sz w:val="24"/>
          <w:szCs w:val="24"/>
        </w:rPr>
        <w:t>di Kalimantan Timur.</w:t>
      </w:r>
    </w:p>
    <w:p w14:paraId="0848D738" w14:textId="77777777" w:rsidR="00EB3C5B" w:rsidRPr="00F01503" w:rsidRDefault="00EB3C5B" w:rsidP="003D3719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14:paraId="53BBAA4B" w14:textId="77777777" w:rsidR="00F01503" w:rsidRDefault="00F01503" w:rsidP="005A293C">
      <w:pPr>
        <w:pStyle w:val="ListParagraph"/>
        <w:numPr>
          <w:ilvl w:val="0"/>
          <w:numId w:val="4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s</w:t>
      </w:r>
      <w:proofErr w:type="spellEnd"/>
    </w:p>
    <w:p w14:paraId="6180F1BC" w14:textId="05D993F6" w:rsidR="00F01503" w:rsidRDefault="00F01503" w:rsidP="005A293C">
      <w:pPr>
        <w:pStyle w:val="ListParagraph"/>
        <w:numPr>
          <w:ilvl w:val="0"/>
          <w:numId w:val="5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5F7C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9B5F7C">
        <w:rPr>
          <w:rFonts w:ascii="Times New Roman" w:hAnsi="Times New Roman" w:cs="Times New Roman"/>
          <w:sz w:val="24"/>
          <w:szCs w:val="24"/>
        </w:rPr>
        <w:t xml:space="preserve"> </w:t>
      </w:r>
      <w:r w:rsidR="009B5F7C">
        <w:rPr>
          <w:rFonts w:ascii="Times New Roman" w:hAnsi="Times New Roman" w:cs="Times New Roman"/>
          <w:i/>
          <w:iCs/>
          <w:sz w:val="24"/>
          <w:szCs w:val="24"/>
        </w:rPr>
        <w:t>E-Commerce</w:t>
      </w:r>
    </w:p>
    <w:p w14:paraId="2AC6A81E" w14:textId="62277FD9" w:rsidR="00F01503" w:rsidRDefault="00F01503" w:rsidP="005A293C">
      <w:pPr>
        <w:pStyle w:val="ListParagraph"/>
        <w:spacing w:line="48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59A">
        <w:rPr>
          <w:rFonts w:ascii="Times New Roman" w:hAnsi="Times New Roman" w:cs="Times New Roman"/>
          <w:sz w:val="24"/>
          <w:szCs w:val="24"/>
        </w:rPr>
        <w:t>pedagang</w:t>
      </w:r>
      <w:proofErr w:type="spellEnd"/>
      <w:r w:rsidR="000515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59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0515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59A"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 w:rsidR="0005159A">
        <w:rPr>
          <w:rFonts w:ascii="Times New Roman" w:hAnsi="Times New Roman" w:cs="Times New Roman"/>
          <w:sz w:val="24"/>
          <w:szCs w:val="24"/>
        </w:rPr>
        <w:t xml:space="preserve"> </w:t>
      </w:r>
      <w:r w:rsidR="0005159A" w:rsidRPr="00F75347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05159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05159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05159A">
        <w:rPr>
          <w:rFonts w:ascii="Times New Roman" w:hAnsi="Times New Roman" w:cs="Times New Roman"/>
          <w:sz w:val="24"/>
          <w:szCs w:val="24"/>
        </w:rPr>
        <w:t xml:space="preserve"> </w:t>
      </w:r>
      <w:r w:rsidR="0005159A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05159A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 xml:space="preserve">di situs </w:t>
      </w:r>
      <w:proofErr w:type="spellStart"/>
      <w:r>
        <w:rPr>
          <w:rFonts w:ascii="Times New Roman" w:hAnsi="Times New Roman" w:cs="Times New Roman"/>
          <w:sz w:val="24"/>
          <w:szCs w:val="24"/>
        </w:rPr>
        <w:t>ju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nline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9A685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9A685C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9A68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685C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9A68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685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AD5DA6F" w14:textId="77777777" w:rsidR="003A4DF6" w:rsidRDefault="003A4DF6" w:rsidP="005A293C">
      <w:pPr>
        <w:pStyle w:val="ListParagraph"/>
        <w:spacing w:line="48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</w:p>
    <w:p w14:paraId="222C532D" w14:textId="77777777" w:rsidR="00F01503" w:rsidRDefault="00F01503" w:rsidP="003D3719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14:paraId="197FBBBE" w14:textId="72271B19" w:rsidR="00F01503" w:rsidRDefault="00F01503" w:rsidP="005A293C">
      <w:pPr>
        <w:pStyle w:val="ListParagraph"/>
        <w:numPr>
          <w:ilvl w:val="0"/>
          <w:numId w:val="5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1AB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</w:p>
    <w:p w14:paraId="4647B2EA" w14:textId="19D37B81" w:rsidR="00BC4508" w:rsidRPr="00BC4508" w:rsidRDefault="00F01503" w:rsidP="005A293C">
      <w:pPr>
        <w:pStyle w:val="ListParagraph"/>
        <w:spacing w:line="480" w:lineRule="auto"/>
        <w:ind w:left="0" w:firstLine="425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9A685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9A685C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9A68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685C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9A68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685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-commerce. </w:t>
      </w:r>
    </w:p>
    <w:p w14:paraId="168ECBEF" w14:textId="77777777" w:rsidR="003564D9" w:rsidRDefault="003564D9" w:rsidP="00BC4254">
      <w:pPr>
        <w:pStyle w:val="Heading1"/>
        <w:numPr>
          <w:ilvl w:val="0"/>
          <w:numId w:val="0"/>
        </w:numPr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  <w:sectPr w:rsidR="003564D9" w:rsidSect="00B35F82">
          <w:headerReference w:type="even" r:id="rId14"/>
          <w:headerReference w:type="default" r:id="rId15"/>
          <w:footerReference w:type="default" r:id="rId16"/>
          <w:headerReference w:type="first" r:id="rId17"/>
          <w:footerReference w:type="first" r:id="rId18"/>
          <w:pgSz w:w="11906" w:h="16838" w:code="9"/>
          <w:pgMar w:top="2268" w:right="1701" w:bottom="1701" w:left="2268" w:header="720" w:footer="720" w:gutter="0"/>
          <w:pgNumType w:start="1"/>
          <w:cols w:space="720"/>
          <w:titlePg/>
          <w:docGrid w:linePitch="360"/>
        </w:sectPr>
      </w:pPr>
      <w:bookmarkStart w:id="34" w:name="_Toc188546076"/>
    </w:p>
    <w:p w14:paraId="4AA5A2B6" w14:textId="20A289D7" w:rsidR="00F01503" w:rsidRPr="00BC4254" w:rsidRDefault="00CF62E7" w:rsidP="00BC4254">
      <w:pPr>
        <w:pStyle w:val="Heading1"/>
        <w:numPr>
          <w:ilvl w:val="0"/>
          <w:numId w:val="0"/>
        </w:numPr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5" w:name="_Toc210724754"/>
      <w:r w:rsidRPr="00BC4254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BAB II</w:t>
      </w:r>
      <w:bookmarkEnd w:id="34"/>
      <w:bookmarkEnd w:id="35"/>
    </w:p>
    <w:p w14:paraId="61BD3A9D" w14:textId="47BA930E" w:rsidR="00CF62E7" w:rsidRDefault="00CF62E7" w:rsidP="00BC4254">
      <w:pPr>
        <w:pStyle w:val="Heading1"/>
        <w:numPr>
          <w:ilvl w:val="0"/>
          <w:numId w:val="0"/>
        </w:numPr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6" w:name="_Toc188546077"/>
      <w:bookmarkStart w:id="37" w:name="_Toc188873961"/>
      <w:bookmarkStart w:id="38" w:name="_Toc198529096"/>
      <w:bookmarkStart w:id="39" w:name="_Toc199792004"/>
      <w:bookmarkStart w:id="40" w:name="_Toc200708661"/>
      <w:bookmarkStart w:id="41" w:name="_Toc201906947"/>
      <w:bookmarkStart w:id="42" w:name="_Toc201985028"/>
      <w:bookmarkStart w:id="43" w:name="_Toc201985188"/>
      <w:bookmarkStart w:id="44" w:name="_Toc202416841"/>
      <w:bookmarkStart w:id="45" w:name="_Toc210013648"/>
      <w:bookmarkStart w:id="46" w:name="_Toc210724755"/>
      <w:r w:rsidRPr="00BC4254">
        <w:rPr>
          <w:rFonts w:ascii="Times New Roman" w:hAnsi="Times New Roman" w:cs="Times New Roman"/>
          <w:b/>
          <w:bCs/>
          <w:color w:val="auto"/>
          <w:sz w:val="24"/>
          <w:szCs w:val="24"/>
        </w:rPr>
        <w:t>KAJIAN PUSTAKA</w:t>
      </w:r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</w:p>
    <w:p w14:paraId="6BAFAC3D" w14:textId="77777777" w:rsidR="005A293C" w:rsidRPr="005A293C" w:rsidRDefault="005A293C" w:rsidP="007169BB">
      <w:pPr>
        <w:spacing w:after="0"/>
      </w:pPr>
    </w:p>
    <w:p w14:paraId="66D350A5" w14:textId="423E3450" w:rsidR="00CF62E7" w:rsidRPr="00D34C75" w:rsidRDefault="00CF62E7" w:rsidP="009A3CCF">
      <w:pPr>
        <w:pStyle w:val="Heading2"/>
        <w:numPr>
          <w:ilvl w:val="1"/>
          <w:numId w:val="4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7" w:name="_Toc188546078"/>
      <w:bookmarkStart w:id="48" w:name="_Toc210724756"/>
      <w:proofErr w:type="spellStart"/>
      <w:r w:rsidRPr="00D34C75">
        <w:rPr>
          <w:rFonts w:ascii="Times New Roman" w:hAnsi="Times New Roman" w:cs="Times New Roman"/>
          <w:b/>
          <w:bCs/>
          <w:color w:val="auto"/>
          <w:sz w:val="24"/>
          <w:szCs w:val="24"/>
        </w:rPr>
        <w:t>Landasan</w:t>
      </w:r>
      <w:proofErr w:type="spellEnd"/>
      <w:r w:rsidRPr="00D34C7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D34C75">
        <w:rPr>
          <w:rFonts w:ascii="Times New Roman" w:hAnsi="Times New Roman" w:cs="Times New Roman"/>
          <w:b/>
          <w:bCs/>
          <w:color w:val="auto"/>
          <w:sz w:val="24"/>
          <w:szCs w:val="24"/>
        </w:rPr>
        <w:t>Teori</w:t>
      </w:r>
      <w:bookmarkEnd w:id="47"/>
      <w:bookmarkEnd w:id="48"/>
      <w:proofErr w:type="spellEnd"/>
    </w:p>
    <w:p w14:paraId="5D2D7568" w14:textId="2694FB4F" w:rsidR="00CF62E7" w:rsidRPr="00D34C75" w:rsidRDefault="00C87493" w:rsidP="009A3CCF">
      <w:pPr>
        <w:pStyle w:val="Heading3"/>
        <w:numPr>
          <w:ilvl w:val="2"/>
          <w:numId w:val="4"/>
        </w:numPr>
        <w:spacing w:line="480" w:lineRule="auto"/>
        <w:ind w:left="567" w:hanging="578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49" w:name="_Toc188546079"/>
      <w:bookmarkStart w:id="50" w:name="_Toc210724757"/>
      <w:proofErr w:type="spellStart"/>
      <w:r w:rsidRPr="00C87493">
        <w:rPr>
          <w:rFonts w:ascii="Times New Roman" w:hAnsi="Times New Roman" w:cs="Times New Roman"/>
          <w:b/>
          <w:bCs/>
          <w:color w:val="auto"/>
        </w:rPr>
        <w:t>Teori</w:t>
      </w:r>
      <w:proofErr w:type="spellEnd"/>
      <w:r w:rsidRPr="00C87493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C87493">
        <w:rPr>
          <w:rFonts w:ascii="Times New Roman" w:hAnsi="Times New Roman" w:cs="Times New Roman"/>
          <w:b/>
          <w:bCs/>
          <w:color w:val="auto"/>
        </w:rPr>
        <w:t>Perilaku</w:t>
      </w:r>
      <w:proofErr w:type="spellEnd"/>
      <w:r w:rsidRPr="00C87493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C87493">
        <w:rPr>
          <w:rFonts w:ascii="Times New Roman" w:hAnsi="Times New Roman" w:cs="Times New Roman"/>
          <w:b/>
          <w:bCs/>
          <w:color w:val="auto"/>
        </w:rPr>
        <w:t>Terencana</w:t>
      </w:r>
      <w:proofErr w:type="spellEnd"/>
      <w:r w:rsidRPr="00C87493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C87493">
        <w:rPr>
          <w:rFonts w:ascii="Times New Roman" w:hAnsi="Times New Roman" w:cs="Times New Roman"/>
          <w:b/>
          <w:bCs/>
          <w:color w:val="auto"/>
        </w:rPr>
        <w:t>atau</w:t>
      </w:r>
      <w:proofErr w:type="spellEnd"/>
      <w:r w:rsidRPr="00C87493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C87493">
        <w:rPr>
          <w:rFonts w:ascii="Times New Roman" w:hAnsi="Times New Roman" w:cs="Times New Roman"/>
          <w:b/>
          <w:bCs/>
          <w:i/>
          <w:iCs/>
          <w:color w:val="auto"/>
        </w:rPr>
        <w:t>Theory of Planned Behavior (TPB)</w:t>
      </w:r>
      <w:bookmarkEnd w:id="49"/>
      <w:bookmarkEnd w:id="50"/>
    </w:p>
    <w:p w14:paraId="68EC58E8" w14:textId="0ADDFDCB" w:rsidR="00DF7A9A" w:rsidRPr="00DF7A9A" w:rsidRDefault="007A512A" w:rsidP="007A512A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enc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Theory of Planned Behavior (TPB)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34C75">
        <w:rPr>
          <w:rFonts w:ascii="Times New Roman" w:hAnsi="Times New Roman" w:cs="Times New Roman"/>
          <w:i/>
          <w:iCs/>
          <w:sz w:val="24"/>
          <w:szCs w:val="24"/>
        </w:rPr>
        <w:t>Theory of Reasoned Action (TRA)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Fishbein &amp; Ajzen</w:t>
      </w:r>
      <w:r w:rsidR="00EF6E6B">
        <w:rPr>
          <w:rFonts w:ascii="Times New Roman" w:hAnsi="Times New Roman" w:cs="Times New Roman"/>
          <w:sz w:val="24"/>
          <w:szCs w:val="24"/>
        </w:rPr>
        <w:t xml:space="preserve">, 1975).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. </w:t>
      </w:r>
      <w:bookmarkStart w:id="51" w:name="_Hlk208736217"/>
      <w:proofErr w:type="spellStart"/>
      <w:r w:rsidR="00DF7A9A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Ajzen (1991)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</w:t>
      </w:r>
      <w:r w:rsidR="00DF7A9A">
        <w:rPr>
          <w:rFonts w:ascii="Times New Roman" w:hAnsi="Times New Roman" w:cs="Times New Roman"/>
          <w:i/>
          <w:iCs/>
          <w:sz w:val="24"/>
          <w:szCs w:val="24"/>
        </w:rPr>
        <w:t>Theory of Planned Behavior (TPB)</w:t>
      </w:r>
      <w:bookmarkEnd w:id="51"/>
      <w:r w:rsidR="00DF7A9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ditunjukkan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DF7A9A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="00DF7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606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0760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6061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076061">
        <w:rPr>
          <w:rFonts w:ascii="Times New Roman" w:hAnsi="Times New Roman" w:cs="Times New Roman"/>
          <w:sz w:val="24"/>
          <w:szCs w:val="24"/>
        </w:rPr>
        <w:t xml:space="preserve">, norma </w:t>
      </w:r>
      <w:proofErr w:type="spellStart"/>
      <w:r w:rsidR="00076061"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 w:rsidR="0007606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07606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0760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6061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07606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76061">
        <w:rPr>
          <w:rFonts w:ascii="Times New Roman" w:hAnsi="Times New Roman" w:cs="Times New Roman"/>
          <w:sz w:val="24"/>
          <w:szCs w:val="24"/>
        </w:rPr>
        <w:t>dipersepsikan</w:t>
      </w:r>
      <w:proofErr w:type="spellEnd"/>
      <w:r w:rsidR="00076061">
        <w:rPr>
          <w:rFonts w:ascii="Times New Roman" w:hAnsi="Times New Roman" w:cs="Times New Roman"/>
          <w:sz w:val="24"/>
          <w:szCs w:val="24"/>
        </w:rPr>
        <w:t>.</w:t>
      </w:r>
    </w:p>
    <w:p w14:paraId="196B1E64" w14:textId="7A0FA1DC" w:rsidR="00DF7A9A" w:rsidRPr="00E64974" w:rsidRDefault="00491662" w:rsidP="00DF7A9A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91662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yaki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kendal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melakukannya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64974">
        <w:rPr>
          <w:rFonts w:ascii="Times New Roman" w:hAnsi="Times New Roman" w:cs="Times New Roman"/>
          <w:i/>
          <w:iCs/>
          <w:sz w:val="24"/>
          <w:szCs w:val="24"/>
        </w:rPr>
        <w:t xml:space="preserve">Theory of Planned Behavior (TPB)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berapa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kendali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meneliti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974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E64974">
        <w:rPr>
          <w:rFonts w:ascii="Times New Roman" w:hAnsi="Times New Roman" w:cs="Times New Roman"/>
          <w:sz w:val="24"/>
          <w:szCs w:val="24"/>
        </w:rPr>
        <w:t xml:space="preserve"> </w:t>
      </w:r>
      <w:r w:rsidR="00E64974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E64974">
        <w:rPr>
          <w:rFonts w:ascii="Times New Roman" w:hAnsi="Times New Roman" w:cs="Times New Roman"/>
          <w:sz w:val="24"/>
          <w:szCs w:val="24"/>
        </w:rPr>
        <w:t>.</w:t>
      </w:r>
    </w:p>
    <w:p w14:paraId="3E2E2AF7" w14:textId="6E5ADCBD" w:rsidR="00B45BEC" w:rsidRDefault="00426829" w:rsidP="006561D5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561D5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r w:rsidRPr="006561D5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ditingkatkan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mengoptimalkan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digital, dan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mengedukasi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menumbuhkan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niat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patuh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lastRenderedPageBreak/>
        <w:t>terhadap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keberlanjutan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561D5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6561D5">
        <w:rPr>
          <w:rFonts w:ascii="Times New Roman" w:hAnsi="Times New Roman" w:cs="Times New Roman"/>
          <w:sz w:val="24"/>
          <w:szCs w:val="24"/>
        </w:rPr>
        <w:t xml:space="preserve"> </w:t>
      </w:r>
      <w:r w:rsidRPr="006561D5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Pr="006561D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BEAE3F4" w14:textId="77777777" w:rsidR="00B45BEC" w:rsidRDefault="00B45BEC" w:rsidP="007169BB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63D2BEE" w14:textId="08EA5F7C" w:rsidR="00AC3B84" w:rsidRPr="00D71AB6" w:rsidRDefault="00AC3B84" w:rsidP="00D71AB6">
      <w:pPr>
        <w:pStyle w:val="Heading3"/>
        <w:numPr>
          <w:ilvl w:val="2"/>
          <w:numId w:val="4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000000" w:themeColor="text1"/>
        </w:rPr>
      </w:pPr>
      <w:bookmarkStart w:id="52" w:name="_Toc188546080"/>
      <w:bookmarkStart w:id="53" w:name="_Toc210724758"/>
      <w:proofErr w:type="spellStart"/>
      <w:r w:rsidRPr="00D71AB6">
        <w:rPr>
          <w:rFonts w:ascii="Times New Roman" w:hAnsi="Times New Roman" w:cs="Times New Roman"/>
          <w:b/>
          <w:bCs/>
          <w:color w:val="000000" w:themeColor="text1"/>
        </w:rPr>
        <w:t>Kepatuhan</w:t>
      </w:r>
      <w:proofErr w:type="spellEnd"/>
      <w:r w:rsidRPr="00D71AB6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1AB6">
        <w:rPr>
          <w:rFonts w:ascii="Times New Roman" w:hAnsi="Times New Roman" w:cs="Times New Roman"/>
          <w:b/>
          <w:bCs/>
          <w:color w:val="000000" w:themeColor="text1"/>
        </w:rPr>
        <w:t>Wajib</w:t>
      </w:r>
      <w:proofErr w:type="spellEnd"/>
      <w:r w:rsidRPr="00D71AB6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1AB6">
        <w:rPr>
          <w:rFonts w:ascii="Times New Roman" w:hAnsi="Times New Roman" w:cs="Times New Roman"/>
          <w:b/>
          <w:bCs/>
          <w:color w:val="000000" w:themeColor="text1"/>
        </w:rPr>
        <w:t>Pajak</w:t>
      </w:r>
      <w:bookmarkEnd w:id="52"/>
      <w:bookmarkEnd w:id="53"/>
      <w:proofErr w:type="spellEnd"/>
    </w:p>
    <w:p w14:paraId="2BDDADB7" w14:textId="4BEBD9A5" w:rsidR="00A623CF" w:rsidRDefault="00491662" w:rsidP="005F5C5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91662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individua tau badan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E342764" w14:textId="75975866" w:rsidR="002236B2" w:rsidRDefault="00FE6E48" w:rsidP="00EB5884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t al.,</w:t>
      </w:r>
      <w:r>
        <w:rPr>
          <w:rFonts w:ascii="Times New Roman" w:hAnsi="Times New Roman" w:cs="Times New Roman"/>
          <w:sz w:val="24"/>
          <w:szCs w:val="24"/>
        </w:rPr>
        <w:t xml:space="preserve"> (2021)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t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g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l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T.</w:t>
      </w:r>
      <w:r w:rsidR="00AC3B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Noviyanti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r w:rsidR="00107010">
        <w:rPr>
          <w:rFonts w:ascii="Times New Roman" w:hAnsi="Times New Roman" w:cs="Times New Roman"/>
          <w:i/>
          <w:iCs/>
          <w:sz w:val="24"/>
          <w:szCs w:val="24"/>
        </w:rPr>
        <w:t xml:space="preserve">et al., </w:t>
      </w:r>
      <w:r w:rsidR="00107010">
        <w:rPr>
          <w:rFonts w:ascii="Times New Roman" w:hAnsi="Times New Roman" w:cs="Times New Roman"/>
          <w:sz w:val="24"/>
          <w:szCs w:val="24"/>
        </w:rPr>
        <w:t xml:space="preserve">(2016)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ketaatan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ketentuan-ketentuan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aturan-aturan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diwajibkan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diharuskan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7010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="001070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, negara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stabil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 program-program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6298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FF6298">
        <w:rPr>
          <w:rFonts w:ascii="Times New Roman" w:hAnsi="Times New Roman" w:cs="Times New Roman"/>
          <w:sz w:val="24"/>
          <w:szCs w:val="24"/>
        </w:rPr>
        <w:t>.</w:t>
      </w:r>
    </w:p>
    <w:p w14:paraId="79E541CF" w14:textId="1EF13E5B" w:rsidR="00FF6298" w:rsidRDefault="00307305" w:rsidP="002236B2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rica (2021),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</w:t>
      </w:r>
      <w:r w:rsidR="007F5304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A2A2E09" w14:textId="42FF677C" w:rsidR="00307305" w:rsidRDefault="00307305">
      <w:pPr>
        <w:pStyle w:val="ListParagraph"/>
        <w:numPr>
          <w:ilvl w:val="0"/>
          <w:numId w:val="41"/>
        </w:numPr>
        <w:spacing w:before="24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WP)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ft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670D9ED" w14:textId="376D11BE" w:rsidR="00F42D85" w:rsidRDefault="00316124" w:rsidP="00F42D85">
      <w:pPr>
        <w:pStyle w:val="ListParagraph"/>
        <w:spacing w:before="24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ft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PP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e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PWP.</w:t>
      </w:r>
    </w:p>
    <w:p w14:paraId="1189D0E0" w14:textId="6A04A9B4" w:rsidR="00307305" w:rsidRDefault="00C724C2">
      <w:pPr>
        <w:pStyle w:val="ListParagraph"/>
        <w:numPr>
          <w:ilvl w:val="0"/>
          <w:numId w:val="41"/>
        </w:numPr>
        <w:spacing w:before="24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WP)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t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i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29F4"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 w:rsidR="00E329F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SPT)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BBB869C" w14:textId="6E4E6629" w:rsidR="00316124" w:rsidRDefault="00316124" w:rsidP="00316124">
      <w:pPr>
        <w:pStyle w:val="ListParagraph"/>
        <w:spacing w:before="24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T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tas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UU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A45EC58" w14:textId="237D56BE" w:rsidR="00C724C2" w:rsidRDefault="00C724C2">
      <w:pPr>
        <w:pStyle w:val="ListParagraph"/>
        <w:numPr>
          <w:ilvl w:val="0"/>
          <w:numId w:val="41"/>
        </w:numPr>
        <w:spacing w:before="24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WP).</w:t>
      </w:r>
    </w:p>
    <w:p w14:paraId="6CAA207A" w14:textId="362C27D0" w:rsidR="00B1186D" w:rsidRDefault="00B1186D" w:rsidP="00B1186D">
      <w:pPr>
        <w:pStyle w:val="ListParagraph"/>
        <w:spacing w:before="24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>
        <w:rPr>
          <w:rFonts w:ascii="Times New Roman" w:hAnsi="Times New Roman" w:cs="Times New Roman"/>
          <w:sz w:val="24"/>
          <w:szCs w:val="24"/>
        </w:rPr>
        <w:t>pa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584DF2A" w14:textId="7B13F7FC" w:rsidR="00EB5884" w:rsidRDefault="00C724C2">
      <w:pPr>
        <w:pStyle w:val="ListParagraph"/>
        <w:numPr>
          <w:ilvl w:val="0"/>
          <w:numId w:val="41"/>
        </w:numPr>
        <w:spacing w:before="24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WP)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ngg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Surat </w:t>
      </w:r>
      <w:proofErr w:type="spellStart"/>
      <w:r>
        <w:rPr>
          <w:rFonts w:ascii="Times New Roman" w:hAnsi="Times New Roman" w:cs="Times New Roman"/>
          <w:sz w:val="24"/>
          <w:szCs w:val="24"/>
        </w:rPr>
        <w:t>Tag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TP)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t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t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KP).</w:t>
      </w:r>
    </w:p>
    <w:p w14:paraId="6464794B" w14:textId="63039219" w:rsidR="00B1186D" w:rsidRPr="00EB5884" w:rsidRDefault="00B1186D" w:rsidP="00B1186D">
      <w:pPr>
        <w:pStyle w:val="ListParagraph"/>
        <w:spacing w:before="24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>
        <w:rPr>
          <w:rFonts w:ascii="Times New Roman" w:hAnsi="Times New Roman" w:cs="Times New Roman"/>
          <w:sz w:val="24"/>
          <w:szCs w:val="24"/>
        </w:rPr>
        <w:t>pa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un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t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STP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KP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mpo.</w:t>
      </w:r>
    </w:p>
    <w:p w14:paraId="6A7B2A57" w14:textId="2902BEA7" w:rsidR="00C724C2" w:rsidRPr="00D71AB6" w:rsidRDefault="00C724C2" w:rsidP="00233164">
      <w:pPr>
        <w:pStyle w:val="Heading3"/>
        <w:numPr>
          <w:ilvl w:val="2"/>
          <w:numId w:val="4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000000" w:themeColor="text1"/>
        </w:rPr>
      </w:pPr>
      <w:bookmarkStart w:id="54" w:name="_Toc188546083"/>
      <w:bookmarkStart w:id="55" w:name="_Toc210724759"/>
      <w:proofErr w:type="spellStart"/>
      <w:r w:rsidRPr="00D71AB6">
        <w:rPr>
          <w:rFonts w:ascii="Times New Roman" w:hAnsi="Times New Roman" w:cs="Times New Roman"/>
          <w:b/>
          <w:bCs/>
          <w:color w:val="000000" w:themeColor="text1"/>
        </w:rPr>
        <w:t>Pengetahuan</w:t>
      </w:r>
      <w:proofErr w:type="spellEnd"/>
      <w:r w:rsidRPr="00D71AB6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1AB6">
        <w:rPr>
          <w:rFonts w:ascii="Times New Roman" w:hAnsi="Times New Roman" w:cs="Times New Roman"/>
          <w:b/>
          <w:bCs/>
          <w:color w:val="000000" w:themeColor="text1"/>
        </w:rPr>
        <w:t>Peraturan</w:t>
      </w:r>
      <w:proofErr w:type="spellEnd"/>
      <w:r w:rsidRPr="00D71AB6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1AB6">
        <w:rPr>
          <w:rFonts w:ascii="Times New Roman" w:hAnsi="Times New Roman" w:cs="Times New Roman"/>
          <w:b/>
          <w:bCs/>
          <w:color w:val="000000" w:themeColor="text1"/>
        </w:rPr>
        <w:t>Pajak</w:t>
      </w:r>
      <w:bookmarkEnd w:id="54"/>
      <w:bookmarkEnd w:id="55"/>
      <w:proofErr w:type="spellEnd"/>
    </w:p>
    <w:p w14:paraId="77EB3C2E" w14:textId="58020136" w:rsidR="00F64EDB" w:rsidRDefault="00491662" w:rsidP="00C724C2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dan tata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nguasa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nentu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subje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netap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tarif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emenuh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66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9166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Amran </w:t>
      </w:r>
      <w:r w:rsidR="00F64EDB">
        <w:rPr>
          <w:rFonts w:ascii="Times New Roman" w:hAnsi="Times New Roman" w:cs="Times New Roman"/>
          <w:i/>
          <w:iCs/>
          <w:sz w:val="24"/>
          <w:szCs w:val="24"/>
        </w:rPr>
        <w:t xml:space="preserve">et al., </w:t>
      </w:r>
      <w:r w:rsidR="00F64EDB" w:rsidRPr="004E74FF">
        <w:rPr>
          <w:rFonts w:ascii="Times New Roman" w:hAnsi="Times New Roman" w:cs="Times New Roman"/>
          <w:sz w:val="24"/>
          <w:szCs w:val="24"/>
        </w:rPr>
        <w:t>(2023)</w:t>
      </w:r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perilakunya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EDB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64ED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E538313" w14:textId="4F2E8840" w:rsidR="00C724C2" w:rsidRPr="00D71AB6" w:rsidRDefault="00F64EDB" w:rsidP="00D71AB6">
      <w:pPr>
        <w:pStyle w:val="ListParagraph"/>
        <w:spacing w:after="0"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a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(</w:t>
      </w:r>
      <w:proofErr w:type="spellStart"/>
      <w:r>
        <w:rPr>
          <w:rFonts w:ascii="Times New Roman" w:hAnsi="Times New Roman" w:cs="Times New Roman"/>
          <w:sz w:val="24"/>
          <w:szCs w:val="24"/>
        </w:rPr>
        <w:t>Aqi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Furq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21). </w:t>
      </w:r>
      <w:r w:rsidR="0011564F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564F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1156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32CDFF5" w14:textId="78F6F45E" w:rsidR="00F64EDB" w:rsidRDefault="007F5304" w:rsidP="00FF6298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1B5F">
        <w:rPr>
          <w:rFonts w:ascii="Times New Roman" w:hAnsi="Times New Roman" w:cs="Times New Roman"/>
          <w:sz w:val="24"/>
          <w:szCs w:val="24"/>
        </w:rPr>
        <w:t>Rahay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20:19</w:t>
      </w:r>
      <w:r w:rsidR="00521B5F"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B0523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ima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5B55184" w14:textId="31F87604" w:rsidR="007F5304" w:rsidRDefault="007F5304">
      <w:pPr>
        <w:pStyle w:val="ListParagraph"/>
        <w:numPr>
          <w:ilvl w:val="0"/>
          <w:numId w:val="42"/>
        </w:num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r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7E6649B" w14:textId="562821B9" w:rsidR="00C47312" w:rsidRDefault="00C47312" w:rsidP="00C47312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 w:rsidRPr="00C473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C473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C473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C473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C47312"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473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C473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C4731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konsekuensinya</w:t>
      </w:r>
      <w:proofErr w:type="spellEnd"/>
      <w:r w:rsidRPr="00C473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473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memperluas</w:t>
      </w:r>
      <w:proofErr w:type="spellEnd"/>
      <w:r w:rsidRPr="00C473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Pr="00C473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473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7312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0C7E6BD" w14:textId="4D5DC9D8" w:rsidR="007F5304" w:rsidRDefault="007F5304">
      <w:pPr>
        <w:pStyle w:val="ListParagraph"/>
        <w:numPr>
          <w:ilvl w:val="0"/>
          <w:numId w:val="42"/>
        </w:num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klasifik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-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89E3D83" w14:textId="5B98A279" w:rsidR="00D54032" w:rsidRDefault="00D54032" w:rsidP="00D54032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r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N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E0F4CB5" w14:textId="0A47EF5D" w:rsidR="007F5304" w:rsidRDefault="007F5304">
      <w:pPr>
        <w:pStyle w:val="ListParagraph"/>
        <w:numPr>
          <w:ilvl w:val="0"/>
          <w:numId w:val="42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jem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F86AF38" w14:textId="7421A2EE" w:rsidR="00D54032" w:rsidRDefault="00D54032" w:rsidP="00D54032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739F621" w14:textId="70683FC7" w:rsidR="007F5304" w:rsidRDefault="007F5304">
      <w:pPr>
        <w:pStyle w:val="ListParagraph"/>
        <w:numPr>
          <w:ilvl w:val="0"/>
          <w:numId w:val="42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ksplo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6BA67E8" w14:textId="5DA16764" w:rsidR="00D54032" w:rsidRDefault="00D54032" w:rsidP="00D54032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B1460">
        <w:rPr>
          <w:rFonts w:ascii="Times New Roman" w:hAnsi="Times New Roman" w:cs="Times New Roman"/>
          <w:sz w:val="24"/>
          <w:szCs w:val="24"/>
        </w:rPr>
        <w:t xml:space="preserve">WP </w:t>
      </w:r>
      <w:proofErr w:type="spellStart"/>
      <w:r w:rsidR="009B146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9B14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1460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9B14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1460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9B14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146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9B146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B1460"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 w:rsidR="009B14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1460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9B14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1460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="009B14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146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9B14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1460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="009B14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146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B14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1460"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 w:rsidR="009B146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B1460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="009B1460">
        <w:rPr>
          <w:rFonts w:ascii="Times New Roman" w:hAnsi="Times New Roman" w:cs="Times New Roman"/>
          <w:sz w:val="24"/>
          <w:szCs w:val="24"/>
        </w:rPr>
        <w:t>.</w:t>
      </w:r>
    </w:p>
    <w:p w14:paraId="09DC2E36" w14:textId="276E1656" w:rsidR="00EB5884" w:rsidRDefault="007F5304">
      <w:pPr>
        <w:pStyle w:val="ListParagraph"/>
        <w:numPr>
          <w:ilvl w:val="0"/>
          <w:numId w:val="42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g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05A1307" w14:textId="06DC7AFB" w:rsidR="00081EE8" w:rsidRDefault="00081EE8" w:rsidP="00081EE8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1A5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341A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1A5F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341A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1A5F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341A5F">
        <w:rPr>
          <w:rFonts w:ascii="Times New Roman" w:hAnsi="Times New Roman" w:cs="Times New Roman"/>
          <w:sz w:val="24"/>
          <w:szCs w:val="24"/>
        </w:rPr>
        <w:t>.</w:t>
      </w:r>
    </w:p>
    <w:p w14:paraId="66FA7647" w14:textId="77777777" w:rsidR="00EF35AF" w:rsidRPr="00EF35AF" w:rsidRDefault="00EF35AF" w:rsidP="00EF35AF">
      <w:pPr>
        <w:pStyle w:val="ListParagraph"/>
        <w:spacing w:after="0" w:line="24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654B4C34" w14:textId="55AAC1EE" w:rsidR="007F5304" w:rsidRPr="00233164" w:rsidRDefault="007F5304" w:rsidP="00233164">
      <w:pPr>
        <w:pStyle w:val="Heading3"/>
        <w:numPr>
          <w:ilvl w:val="2"/>
          <w:numId w:val="4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000000" w:themeColor="text1"/>
        </w:rPr>
      </w:pPr>
      <w:bookmarkStart w:id="56" w:name="_Toc188546085"/>
      <w:bookmarkStart w:id="57" w:name="_Toc210724760"/>
      <w:proofErr w:type="spellStart"/>
      <w:r w:rsidRPr="00233164">
        <w:rPr>
          <w:rFonts w:ascii="Times New Roman" w:hAnsi="Times New Roman" w:cs="Times New Roman"/>
          <w:b/>
          <w:bCs/>
          <w:color w:val="000000" w:themeColor="text1"/>
        </w:rPr>
        <w:t>Digitalisasi</w:t>
      </w:r>
      <w:proofErr w:type="spellEnd"/>
      <w:r w:rsidRPr="00233164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233164">
        <w:rPr>
          <w:rFonts w:ascii="Times New Roman" w:hAnsi="Times New Roman" w:cs="Times New Roman"/>
          <w:b/>
          <w:bCs/>
          <w:color w:val="000000" w:themeColor="text1"/>
        </w:rPr>
        <w:t>Layanan</w:t>
      </w:r>
      <w:proofErr w:type="spellEnd"/>
      <w:r w:rsidRPr="00233164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233164">
        <w:rPr>
          <w:rFonts w:ascii="Times New Roman" w:hAnsi="Times New Roman" w:cs="Times New Roman"/>
          <w:b/>
          <w:bCs/>
          <w:color w:val="000000" w:themeColor="text1"/>
        </w:rPr>
        <w:t>Pajak</w:t>
      </w:r>
      <w:bookmarkEnd w:id="56"/>
      <w:bookmarkEnd w:id="57"/>
      <w:proofErr w:type="spellEnd"/>
    </w:p>
    <w:p w14:paraId="17417915" w14:textId="7E39B6C0" w:rsidR="00F64EDB" w:rsidRDefault="00A01324" w:rsidP="00A01324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875C6D"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 w:rsidR="00875C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5C6D"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 w:rsidR="00875C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5C6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875C6D">
        <w:rPr>
          <w:rFonts w:ascii="Times New Roman" w:hAnsi="Times New Roman" w:cs="Times New Roman"/>
          <w:sz w:val="24"/>
          <w:szCs w:val="24"/>
        </w:rPr>
        <w:t xml:space="preserve"> (DJP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FAB12C2" w14:textId="30CD7D9C" w:rsidR="000078B5" w:rsidRPr="008B2B18" w:rsidRDefault="00875C6D" w:rsidP="00EB5884">
      <w:pPr>
        <w:pStyle w:val="ListParagraph"/>
        <w:spacing w:after="0"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p &amp; Mimi (2022)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>
        <w:rPr>
          <w:rFonts w:ascii="Times New Roman" w:hAnsi="Times New Roman" w:cs="Times New Roman"/>
          <w:sz w:val="24"/>
          <w:szCs w:val="24"/>
        </w:rPr>
        <w:t>nasionalism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nimalis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urangan</w:t>
      </w:r>
      <w:r w:rsidR="00037CF3">
        <w:rPr>
          <w:rFonts w:ascii="Times New Roman" w:hAnsi="Times New Roman" w:cs="Times New Roman"/>
          <w:sz w:val="24"/>
          <w:szCs w:val="24"/>
        </w:rPr>
        <w:t>-kecurangan</w:t>
      </w:r>
      <w:proofErr w:type="spellEnd"/>
      <w:r w:rsidR="00037CF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nimalis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ip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037CF3">
        <w:rPr>
          <w:rFonts w:ascii="Times New Roman" w:hAnsi="Times New Roman" w:cs="Times New Roman"/>
          <w:sz w:val="24"/>
          <w:szCs w:val="24"/>
        </w:rPr>
        <w:t xml:space="preserve">, yang mana </w:t>
      </w:r>
      <w:proofErr w:type="spellStart"/>
      <w:r w:rsidR="00037CF3">
        <w:rPr>
          <w:rFonts w:ascii="Times New Roman" w:hAnsi="Times New Roman" w:cs="Times New Roman"/>
          <w:sz w:val="24"/>
          <w:szCs w:val="24"/>
        </w:rPr>
        <w:t>perbuatan</w:t>
      </w:r>
      <w:proofErr w:type="spellEnd"/>
      <w:r w:rsidR="00037C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CF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37C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CF3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037C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CF3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="00037C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CF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37CF3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="00037CF3">
        <w:rPr>
          <w:rFonts w:ascii="Times New Roman" w:hAnsi="Times New Roman" w:cs="Times New Roman"/>
          <w:sz w:val="24"/>
          <w:szCs w:val="24"/>
        </w:rPr>
        <w:t>nasionalisme</w:t>
      </w:r>
      <w:proofErr w:type="spellEnd"/>
      <w:r w:rsidR="00037C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CF3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="00037CF3">
        <w:rPr>
          <w:rFonts w:ascii="Times New Roman" w:hAnsi="Times New Roman" w:cs="Times New Roman"/>
          <w:sz w:val="24"/>
          <w:szCs w:val="24"/>
        </w:rPr>
        <w:t xml:space="preserve"> (James &amp; Sawyer, 2018).</w:t>
      </w:r>
    </w:p>
    <w:p w14:paraId="274C20B8" w14:textId="76020D66" w:rsidR="007F5304" w:rsidRDefault="00B45BEC" w:rsidP="00B45BEC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0523">
        <w:rPr>
          <w:rFonts w:ascii="Times New Roman" w:hAnsi="Times New Roman" w:cs="Times New Roman"/>
          <w:sz w:val="24"/>
          <w:szCs w:val="24"/>
        </w:rPr>
        <w:t>Tambun</w:t>
      </w:r>
      <w:proofErr w:type="spellEnd"/>
      <w:r w:rsidR="00FB0523">
        <w:rPr>
          <w:rFonts w:ascii="Times New Roman" w:hAnsi="Times New Roman" w:cs="Times New Roman"/>
          <w:sz w:val="24"/>
          <w:szCs w:val="24"/>
        </w:rPr>
        <w:t xml:space="preserve"> </w:t>
      </w:r>
      <w:r w:rsidR="00FB0523">
        <w:rPr>
          <w:rFonts w:ascii="Times New Roman" w:hAnsi="Times New Roman" w:cs="Times New Roman"/>
          <w:i/>
          <w:iCs/>
          <w:sz w:val="24"/>
          <w:szCs w:val="24"/>
        </w:rPr>
        <w:t>et., al</w:t>
      </w:r>
      <w:r w:rsidR="00FB0523">
        <w:rPr>
          <w:rFonts w:ascii="Times New Roman" w:hAnsi="Times New Roman" w:cs="Times New Roman"/>
          <w:sz w:val="24"/>
          <w:szCs w:val="24"/>
        </w:rPr>
        <w:t xml:space="preserve"> (2020) </w:t>
      </w:r>
      <w:proofErr w:type="spellStart"/>
      <w:r w:rsidR="00FB052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FB05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0523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FB05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052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FB05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0523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="00FB05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0523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="00FB05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0523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="00FB05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0523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FB05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052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FB05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052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B052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B052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FB0523">
        <w:rPr>
          <w:rFonts w:ascii="Times New Roman" w:hAnsi="Times New Roman" w:cs="Times New Roman"/>
          <w:sz w:val="24"/>
          <w:szCs w:val="24"/>
        </w:rPr>
        <w:t>:</w:t>
      </w:r>
    </w:p>
    <w:p w14:paraId="07C6C8B1" w14:textId="10CA6596" w:rsidR="00FB0523" w:rsidRPr="00233164" w:rsidRDefault="00FB0523">
      <w:pPr>
        <w:pStyle w:val="ListParagraph"/>
        <w:numPr>
          <w:ilvl w:val="0"/>
          <w:numId w:val="43"/>
        </w:num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331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331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33164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2331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3316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331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33164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233164">
        <w:rPr>
          <w:rFonts w:ascii="Times New Roman" w:hAnsi="Times New Roman" w:cs="Times New Roman"/>
          <w:sz w:val="24"/>
          <w:szCs w:val="24"/>
        </w:rPr>
        <w:t xml:space="preserve"> digital.</w:t>
      </w:r>
    </w:p>
    <w:p w14:paraId="2458C744" w14:textId="2A4BE616" w:rsidR="00341A5F" w:rsidRDefault="00341A5F" w:rsidP="00341A5F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par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EE3C9AC" w14:textId="156E6F00" w:rsidR="00FB0523" w:rsidRDefault="00FB0523">
      <w:pPr>
        <w:pStyle w:val="ListParagraph"/>
        <w:numPr>
          <w:ilvl w:val="0"/>
          <w:numId w:val="43"/>
        </w:num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ud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FC205D5" w14:textId="43EB1EA0" w:rsidR="00341A5F" w:rsidRDefault="00341A5F" w:rsidP="00341A5F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7FF3744" w14:textId="0692E344" w:rsidR="00B45BEC" w:rsidRDefault="00FB0523">
      <w:pPr>
        <w:pStyle w:val="ListParagraph"/>
        <w:numPr>
          <w:ilvl w:val="0"/>
          <w:numId w:val="43"/>
        </w:numPr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4A82010" w14:textId="07066243" w:rsidR="00341A5F" w:rsidRPr="00341A5F" w:rsidRDefault="00341A5F" w:rsidP="00233164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F3C0FFD" w14:textId="77777777" w:rsidR="00EB5884" w:rsidRPr="00341A5F" w:rsidRDefault="00EB5884" w:rsidP="007169BB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EA5A92" w14:textId="06E2EE90" w:rsidR="00B45BEC" w:rsidRPr="00D71AB6" w:rsidRDefault="00B45BEC" w:rsidP="00233164">
      <w:pPr>
        <w:pStyle w:val="Heading3"/>
        <w:numPr>
          <w:ilvl w:val="2"/>
          <w:numId w:val="4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000000" w:themeColor="text1"/>
        </w:rPr>
      </w:pPr>
      <w:bookmarkStart w:id="58" w:name="_Toc188546087"/>
      <w:bookmarkStart w:id="59" w:name="_Toc210724761"/>
      <w:proofErr w:type="spellStart"/>
      <w:r w:rsidRPr="00D71AB6">
        <w:rPr>
          <w:rFonts w:ascii="Times New Roman" w:hAnsi="Times New Roman" w:cs="Times New Roman"/>
          <w:b/>
          <w:bCs/>
          <w:color w:val="000000" w:themeColor="text1"/>
        </w:rPr>
        <w:t>Kesadaran</w:t>
      </w:r>
      <w:proofErr w:type="spellEnd"/>
      <w:r w:rsidRPr="00D71AB6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1AB6">
        <w:rPr>
          <w:rFonts w:ascii="Times New Roman" w:hAnsi="Times New Roman" w:cs="Times New Roman"/>
          <w:b/>
          <w:bCs/>
          <w:color w:val="000000" w:themeColor="text1"/>
        </w:rPr>
        <w:t>Wajib</w:t>
      </w:r>
      <w:proofErr w:type="spellEnd"/>
      <w:r w:rsidRPr="00D71AB6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1AB6">
        <w:rPr>
          <w:rFonts w:ascii="Times New Roman" w:hAnsi="Times New Roman" w:cs="Times New Roman"/>
          <w:b/>
          <w:bCs/>
          <w:color w:val="000000" w:themeColor="text1"/>
        </w:rPr>
        <w:t>Pajak</w:t>
      </w:r>
      <w:bookmarkEnd w:id="58"/>
      <w:bookmarkEnd w:id="59"/>
      <w:proofErr w:type="spellEnd"/>
    </w:p>
    <w:p w14:paraId="3AAEB72B" w14:textId="5E827DA6" w:rsidR="00764781" w:rsidRDefault="00C37D30" w:rsidP="00037CF3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itikad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hati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nuraninya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tulus</w:t>
      </w:r>
      <w:proofErr w:type="spellEnd"/>
      <w:r w:rsidR="00BF42D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F42D8">
        <w:rPr>
          <w:rFonts w:ascii="Times New Roman" w:hAnsi="Times New Roman" w:cs="Times New Roman"/>
          <w:sz w:val="24"/>
          <w:szCs w:val="24"/>
        </w:rPr>
        <w:t>ikh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Isna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Karim, 2021). </w:t>
      </w:r>
    </w:p>
    <w:p w14:paraId="644C3496" w14:textId="03BD648C" w:rsidR="00B45BEC" w:rsidRPr="00D71AB6" w:rsidRDefault="00764781" w:rsidP="00D71AB6">
      <w:pPr>
        <w:pStyle w:val="ListParagraph"/>
        <w:spacing w:after="0"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k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r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D7A41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3D7A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7A41">
        <w:rPr>
          <w:rFonts w:ascii="Times New Roman" w:hAnsi="Times New Roman" w:cs="Times New Roman"/>
          <w:sz w:val="24"/>
          <w:szCs w:val="24"/>
        </w:rPr>
        <w:t>Madjodjo</w:t>
      </w:r>
      <w:proofErr w:type="spellEnd"/>
      <w:r w:rsidR="003D7A41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3D7A41">
        <w:rPr>
          <w:rFonts w:ascii="Times New Roman" w:hAnsi="Times New Roman" w:cs="Times New Roman"/>
          <w:sz w:val="24"/>
          <w:szCs w:val="24"/>
        </w:rPr>
        <w:t>Baharuddin</w:t>
      </w:r>
      <w:proofErr w:type="spellEnd"/>
      <w:r w:rsidR="003D7A41">
        <w:rPr>
          <w:rFonts w:ascii="Times New Roman" w:hAnsi="Times New Roman" w:cs="Times New Roman"/>
          <w:sz w:val="24"/>
          <w:szCs w:val="24"/>
        </w:rPr>
        <w:t xml:space="preserve"> (2022)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5F69">
        <w:rPr>
          <w:rFonts w:ascii="Times New Roman" w:hAnsi="Times New Roman" w:cs="Times New Roman"/>
          <w:sz w:val="24"/>
          <w:szCs w:val="24"/>
        </w:rPr>
        <w:t>perpajakannya</w:t>
      </w:r>
      <w:proofErr w:type="spellEnd"/>
      <w:r w:rsidR="004B5F69">
        <w:rPr>
          <w:rFonts w:ascii="Times New Roman" w:hAnsi="Times New Roman" w:cs="Times New Roman"/>
          <w:sz w:val="24"/>
          <w:szCs w:val="24"/>
        </w:rPr>
        <w:t>.</w:t>
      </w:r>
    </w:p>
    <w:p w14:paraId="4888303F" w14:textId="4E2EB120" w:rsidR="00B45BEC" w:rsidRDefault="00B45BEC" w:rsidP="00B45BEC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urm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5:10</w:t>
      </w:r>
      <w:r w:rsidR="009D14E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DF2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31A5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B631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31A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B631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2BAFC9C0" w14:textId="1E854CBC" w:rsidR="00B45BEC" w:rsidRDefault="00B45BEC">
      <w:pPr>
        <w:pStyle w:val="ListParagraph"/>
        <w:numPr>
          <w:ilvl w:val="0"/>
          <w:numId w:val="44"/>
        </w:num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917130C" w14:textId="00FF7A7D" w:rsidR="00341A5F" w:rsidRDefault="00341A5F" w:rsidP="00341A5F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42F37">
        <w:rPr>
          <w:rFonts w:ascii="Times New Roman" w:hAnsi="Times New Roman" w:cs="Times New Roman"/>
          <w:sz w:val="24"/>
          <w:szCs w:val="24"/>
        </w:rPr>
        <w:t xml:space="preserve">WP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>.</w:t>
      </w:r>
    </w:p>
    <w:p w14:paraId="11DB9947" w14:textId="33763FC1" w:rsidR="00B45BEC" w:rsidRDefault="00B45BEC">
      <w:pPr>
        <w:pStyle w:val="ListParagraph"/>
        <w:numPr>
          <w:ilvl w:val="0"/>
          <w:numId w:val="44"/>
        </w:num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.</w:t>
      </w:r>
    </w:p>
    <w:p w14:paraId="73D916C6" w14:textId="5376E06C" w:rsidR="00341A5F" w:rsidRDefault="00341A5F" w:rsidP="00341A5F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42F37">
        <w:rPr>
          <w:rFonts w:ascii="Times New Roman" w:hAnsi="Times New Roman" w:cs="Times New Roman"/>
          <w:sz w:val="24"/>
          <w:szCs w:val="24"/>
        </w:rPr>
        <w:t xml:space="preserve">WP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negara.</w:t>
      </w:r>
    </w:p>
    <w:p w14:paraId="3093FA0F" w14:textId="77777777" w:rsidR="00B45BEC" w:rsidRDefault="00B45BEC">
      <w:pPr>
        <w:pStyle w:val="ListParagraph"/>
        <w:numPr>
          <w:ilvl w:val="0"/>
          <w:numId w:val="44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D4B106D" w14:textId="1E6A25DE" w:rsidR="00341A5F" w:rsidRDefault="00341A5F" w:rsidP="00341A5F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42F37">
        <w:rPr>
          <w:rFonts w:ascii="Times New Roman" w:hAnsi="Times New Roman" w:cs="Times New Roman"/>
          <w:sz w:val="24"/>
          <w:szCs w:val="24"/>
        </w:rPr>
        <w:t xml:space="preserve">WP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>.</w:t>
      </w:r>
    </w:p>
    <w:p w14:paraId="5414D901" w14:textId="4DB450EE" w:rsidR="000078B5" w:rsidRDefault="00B45BEC">
      <w:pPr>
        <w:pStyle w:val="ListParagraph"/>
        <w:numPr>
          <w:ilvl w:val="0"/>
          <w:numId w:val="44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.</w:t>
      </w:r>
    </w:p>
    <w:p w14:paraId="1DE7D12A" w14:textId="19593187" w:rsidR="00341A5F" w:rsidRDefault="00341A5F" w:rsidP="00341A5F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42F37">
        <w:rPr>
          <w:rFonts w:ascii="Times New Roman" w:hAnsi="Times New Roman" w:cs="Times New Roman"/>
          <w:sz w:val="24"/>
          <w:szCs w:val="24"/>
        </w:rPr>
        <w:t xml:space="preserve">WP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2F37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="00642F37">
        <w:rPr>
          <w:rFonts w:ascii="Times New Roman" w:hAnsi="Times New Roman" w:cs="Times New Roman"/>
          <w:sz w:val="24"/>
          <w:szCs w:val="24"/>
        </w:rPr>
        <w:t xml:space="preserve"> negara.</w:t>
      </w:r>
    </w:p>
    <w:p w14:paraId="6B3890C4" w14:textId="77777777" w:rsidR="00EF35AF" w:rsidRPr="00EB5884" w:rsidRDefault="00EF35AF" w:rsidP="007169BB">
      <w:pPr>
        <w:pStyle w:val="ListParagraph"/>
        <w:spacing w:after="0" w:line="24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0143BF86" w14:textId="482E838A" w:rsidR="00FB0523" w:rsidRPr="00D71AB6" w:rsidRDefault="00FB0523" w:rsidP="00233164">
      <w:pPr>
        <w:pStyle w:val="Heading3"/>
        <w:numPr>
          <w:ilvl w:val="2"/>
          <w:numId w:val="4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000000" w:themeColor="text1"/>
        </w:rPr>
      </w:pPr>
      <w:bookmarkStart w:id="60" w:name="_Toc188546089"/>
      <w:bookmarkStart w:id="61" w:name="_Toc210724762"/>
      <w:proofErr w:type="spellStart"/>
      <w:r w:rsidRPr="00D71AB6">
        <w:rPr>
          <w:rFonts w:ascii="Times New Roman" w:hAnsi="Times New Roman" w:cs="Times New Roman"/>
          <w:b/>
          <w:bCs/>
          <w:color w:val="000000" w:themeColor="text1"/>
        </w:rPr>
        <w:t>Persepsi</w:t>
      </w:r>
      <w:proofErr w:type="spellEnd"/>
      <w:r w:rsidRPr="00D71AB6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1AB6">
        <w:rPr>
          <w:rFonts w:ascii="Times New Roman" w:hAnsi="Times New Roman" w:cs="Times New Roman"/>
          <w:b/>
          <w:bCs/>
          <w:color w:val="000000" w:themeColor="text1"/>
        </w:rPr>
        <w:t>Wajib</w:t>
      </w:r>
      <w:proofErr w:type="spellEnd"/>
      <w:r w:rsidRPr="00D71AB6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1AB6">
        <w:rPr>
          <w:rFonts w:ascii="Times New Roman" w:hAnsi="Times New Roman" w:cs="Times New Roman"/>
          <w:b/>
          <w:bCs/>
          <w:color w:val="000000" w:themeColor="text1"/>
        </w:rPr>
        <w:t>Pajak</w:t>
      </w:r>
      <w:bookmarkEnd w:id="60"/>
      <w:bookmarkEnd w:id="61"/>
      <w:proofErr w:type="spellEnd"/>
    </w:p>
    <w:p w14:paraId="2ACDCA90" w14:textId="04D5A1C3" w:rsidR="00BC1612" w:rsidRDefault="008D25BB" w:rsidP="00BC1612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grae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t., al </w:t>
      </w:r>
      <w:r>
        <w:rPr>
          <w:rFonts w:ascii="Times New Roman" w:hAnsi="Times New Roman" w:cs="Times New Roman"/>
          <w:sz w:val="24"/>
          <w:szCs w:val="24"/>
        </w:rPr>
        <w:t xml:space="preserve">(2020)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fs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gs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673B9" w:rsidRPr="008D25BB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negara.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kep</w:t>
      </w:r>
      <w:r w:rsidR="00D42E43">
        <w:rPr>
          <w:rFonts w:ascii="Times New Roman" w:hAnsi="Times New Roman" w:cs="Times New Roman"/>
          <w:sz w:val="24"/>
          <w:szCs w:val="24"/>
        </w:rPr>
        <w:t>a</w:t>
      </w:r>
      <w:r w:rsidR="004673B9">
        <w:rPr>
          <w:rFonts w:ascii="Times New Roman" w:hAnsi="Times New Roman" w:cs="Times New Roman"/>
          <w:sz w:val="24"/>
          <w:szCs w:val="24"/>
        </w:rPr>
        <w:t>tuhan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3B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673B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43C0A77" w14:textId="1975512B" w:rsidR="00F023A4" w:rsidRPr="00233164" w:rsidRDefault="00BC1612" w:rsidP="00233164">
      <w:pPr>
        <w:pStyle w:val="ListParagraph"/>
        <w:spacing w:after="0"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mb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mpa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ndu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j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90239B">
        <w:rPr>
          <w:rFonts w:ascii="Times New Roman" w:hAnsi="Times New Roman" w:cs="Times New Roman"/>
          <w:sz w:val="24"/>
          <w:szCs w:val="24"/>
        </w:rPr>
        <w:t>Bahi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t al., </w:t>
      </w:r>
      <w:r>
        <w:rPr>
          <w:rFonts w:ascii="Times New Roman" w:hAnsi="Times New Roman" w:cs="Times New Roman"/>
          <w:sz w:val="24"/>
          <w:szCs w:val="24"/>
        </w:rPr>
        <w:t xml:space="preserve">(2022).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berupaya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citra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transparan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adil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FB3AAA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="00FB3AA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429F7FF" w14:textId="449F1DFC" w:rsidR="00DF2AB2" w:rsidRDefault="00DF2AB2" w:rsidP="00DF2AB2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rmayan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6)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ma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28BAA3BF" w14:textId="200F5358" w:rsidR="00F023A4" w:rsidRDefault="00DF2AB2">
      <w:pPr>
        <w:pStyle w:val="ListParagraph"/>
        <w:numPr>
          <w:ilvl w:val="0"/>
          <w:numId w:val="45"/>
        </w:num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h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EF51AFE" w14:textId="5C36521D" w:rsidR="00642F37" w:rsidRDefault="00642F37" w:rsidP="00642F37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amp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A3416A3" w14:textId="0AB8D911" w:rsidR="00DF2AB2" w:rsidRDefault="00DF2AB2">
      <w:pPr>
        <w:pStyle w:val="ListParagraph"/>
        <w:numPr>
          <w:ilvl w:val="0"/>
          <w:numId w:val="45"/>
        </w:num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cew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6C6E888" w14:textId="474B338B" w:rsidR="00642F37" w:rsidRDefault="00642F37" w:rsidP="00642F37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JP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EFF595A" w14:textId="326C1F58" w:rsidR="00DF2AB2" w:rsidRDefault="00DF2AB2">
      <w:pPr>
        <w:pStyle w:val="ListParagraph"/>
        <w:numPr>
          <w:ilvl w:val="0"/>
          <w:numId w:val="45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i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9525D30" w14:textId="46D84E3D" w:rsidR="00642F37" w:rsidRDefault="00642F37" w:rsidP="00642F37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JP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</w:t>
      </w:r>
      <w:r w:rsidR="008C7F26">
        <w:rPr>
          <w:rFonts w:ascii="Times New Roman" w:hAnsi="Times New Roman" w:cs="Times New Roman"/>
          <w:sz w:val="24"/>
          <w:szCs w:val="24"/>
        </w:rPr>
        <w:t>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</w:t>
      </w:r>
      <w:r w:rsidR="008C7F26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setara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perlakuan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diskriminatif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>.</w:t>
      </w:r>
    </w:p>
    <w:p w14:paraId="5CC9C6D8" w14:textId="79055815" w:rsidR="00DF2AB2" w:rsidRDefault="00DF2AB2">
      <w:pPr>
        <w:pStyle w:val="ListParagraph"/>
        <w:numPr>
          <w:ilvl w:val="0"/>
          <w:numId w:val="45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Kenyam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6F3F233" w14:textId="6021BA66" w:rsidR="00642F37" w:rsidRDefault="00642F37" w:rsidP="00642F37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C7F26">
        <w:rPr>
          <w:rFonts w:ascii="Times New Roman" w:hAnsi="Times New Roman" w:cs="Times New Roman"/>
          <w:sz w:val="24"/>
          <w:szCs w:val="24"/>
        </w:rPr>
        <w:t xml:space="preserve">WP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terbebani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dihargai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menjalani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>.</w:t>
      </w:r>
    </w:p>
    <w:p w14:paraId="4EFBBE20" w14:textId="49BADDD6" w:rsidR="00EE16EE" w:rsidRDefault="00DF2AB2">
      <w:pPr>
        <w:pStyle w:val="ListParagraph"/>
        <w:numPr>
          <w:ilvl w:val="0"/>
          <w:numId w:val="4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ca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E0973F7" w14:textId="48F80168" w:rsidR="00642F37" w:rsidRDefault="00642F37" w:rsidP="00642F37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C7F26">
        <w:rPr>
          <w:rFonts w:ascii="Times New Roman" w:hAnsi="Times New Roman" w:cs="Times New Roman"/>
          <w:sz w:val="24"/>
          <w:szCs w:val="24"/>
        </w:rPr>
        <w:t xml:space="preserve">WP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akurat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transparan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konsisten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F26">
        <w:rPr>
          <w:rFonts w:ascii="Times New Roman" w:hAnsi="Times New Roman" w:cs="Times New Roman"/>
          <w:sz w:val="24"/>
          <w:szCs w:val="24"/>
        </w:rPr>
        <w:t>penyalahgunaan</w:t>
      </w:r>
      <w:proofErr w:type="spellEnd"/>
      <w:r w:rsidR="008C7F26">
        <w:rPr>
          <w:rFonts w:ascii="Times New Roman" w:hAnsi="Times New Roman" w:cs="Times New Roman"/>
          <w:sz w:val="24"/>
          <w:szCs w:val="24"/>
        </w:rPr>
        <w:t>.</w:t>
      </w:r>
    </w:p>
    <w:p w14:paraId="5FCCDA18" w14:textId="77777777" w:rsidR="00FA407D" w:rsidRPr="00FA407D" w:rsidRDefault="00FA407D" w:rsidP="007169BB">
      <w:pPr>
        <w:pStyle w:val="ListParagraph"/>
        <w:spacing w:after="0" w:line="24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4FA7D2A4" w14:textId="0FEA2EC8" w:rsidR="00E507A4" w:rsidRPr="00A75591" w:rsidRDefault="006A06AC" w:rsidP="00A75591">
      <w:pPr>
        <w:pStyle w:val="Heading2"/>
        <w:numPr>
          <w:ilvl w:val="1"/>
          <w:numId w:val="4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i/>
          <w:iCs/>
          <w:color w:val="auto"/>
          <w:sz w:val="24"/>
          <w:szCs w:val="24"/>
        </w:rPr>
      </w:pPr>
      <w:bookmarkStart w:id="62" w:name="_Toc210724763"/>
      <w:bookmarkStart w:id="63" w:name="_Toc188546091"/>
      <w:proofErr w:type="spellStart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824725">
        <w:rPr>
          <w:rFonts w:ascii="Times New Roman" w:hAnsi="Times New Roman" w:cs="Times New Roman"/>
          <w:b/>
          <w:bCs/>
          <w:color w:val="auto"/>
          <w:sz w:val="24"/>
          <w:szCs w:val="24"/>
        </w:rPr>
        <w:t>Pajak</w:t>
      </w:r>
      <w:proofErr w:type="spellEnd"/>
      <w:r w:rsidR="0082472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A75591" w:rsidRPr="00A75591">
        <w:rPr>
          <w:rFonts w:ascii="Times New Roman" w:hAnsi="Times New Roman" w:cs="Times New Roman"/>
          <w:b/>
          <w:bCs/>
          <w:color w:val="auto"/>
          <w:sz w:val="24"/>
          <w:szCs w:val="24"/>
        </w:rPr>
        <w:t>Pengguna</w:t>
      </w:r>
      <w:proofErr w:type="spellEnd"/>
      <w:r w:rsidR="00A75591" w:rsidRPr="00A75591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E507A4" w:rsidRPr="00A75591">
        <w:rPr>
          <w:rFonts w:ascii="Times New Roman" w:hAnsi="Times New Roman" w:cs="Times New Roman"/>
          <w:b/>
          <w:bCs/>
          <w:i/>
          <w:iCs/>
          <w:color w:val="auto"/>
          <w:sz w:val="24"/>
          <w:szCs w:val="24"/>
        </w:rPr>
        <w:t>E-Commerce</w:t>
      </w:r>
      <w:bookmarkEnd w:id="62"/>
    </w:p>
    <w:p w14:paraId="657DB770" w14:textId="2187AC8C" w:rsidR="00E507A4" w:rsidRPr="00A75591" w:rsidRDefault="00795F8C" w:rsidP="00A75591">
      <w:pPr>
        <w:pStyle w:val="Heading3"/>
        <w:numPr>
          <w:ilvl w:val="2"/>
          <w:numId w:val="4"/>
        </w:numPr>
        <w:spacing w:line="480" w:lineRule="auto"/>
        <w:ind w:left="567" w:hanging="573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64" w:name="_Toc210724764"/>
      <w:proofErr w:type="spellStart"/>
      <w:r>
        <w:rPr>
          <w:rFonts w:ascii="Times New Roman" w:hAnsi="Times New Roman" w:cs="Times New Roman"/>
          <w:b/>
          <w:bCs/>
          <w:color w:val="auto"/>
        </w:rPr>
        <w:t>Pengguna</w:t>
      </w:r>
      <w:proofErr w:type="spellEnd"/>
      <w:r>
        <w:rPr>
          <w:rFonts w:ascii="Times New Roman" w:hAnsi="Times New Roman" w:cs="Times New Roman"/>
          <w:b/>
          <w:bCs/>
          <w:color w:val="auto"/>
        </w:rPr>
        <w:t xml:space="preserve"> </w:t>
      </w:r>
      <w:r w:rsidR="00A75591" w:rsidRPr="00A75591">
        <w:rPr>
          <w:rFonts w:ascii="Times New Roman" w:hAnsi="Times New Roman" w:cs="Times New Roman"/>
          <w:b/>
          <w:bCs/>
          <w:i/>
          <w:iCs/>
          <w:color w:val="auto"/>
        </w:rPr>
        <w:t>E-Commerce</w:t>
      </w:r>
      <w:bookmarkEnd w:id="64"/>
    </w:p>
    <w:p w14:paraId="10624E52" w14:textId="7D47D3C4" w:rsidR="00A75591" w:rsidRDefault="001A1D29" w:rsidP="001A1D29">
      <w:pPr>
        <w:spacing w:line="480" w:lineRule="auto"/>
        <w:ind w:firstLine="567"/>
        <w:jc w:val="both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  <w:r w:rsidRPr="001A1D29">
        <w:rPr>
          <w:rFonts w:ascii="Times New Roman" w:hAnsi="Times New Roman" w:cs="Times New Roman"/>
          <w:i/>
          <w:iCs/>
        </w:rPr>
        <w:t>E-Commerce</w:t>
      </w:r>
      <w:r w:rsidRPr="001A1D29"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atau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Electronic Commerce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adala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bua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istem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dagang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mungkin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erjadiny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proses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jual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el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arang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atau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jas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lalu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media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elektroni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pert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internet.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car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dasar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e-commerce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mindah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interaks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aktivitas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awalny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temu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fisi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jad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interaks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digital. Proses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in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cakup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luru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ahap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ula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ar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yedia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atalog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rodu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masar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mesan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dan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mbayar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online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hingg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tukar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data yang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perlu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untu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yelesai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esepakat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.</w:t>
      </w:r>
    </w:p>
    <w:p w14:paraId="286AE507" w14:textId="738D9698" w:rsidR="007F1F78" w:rsidRDefault="001A1D29" w:rsidP="007F1F78">
      <w:pPr>
        <w:spacing w:line="480" w:lineRule="auto"/>
        <w:ind w:firstLine="567"/>
        <w:jc w:val="both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unc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ar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e-commerce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adala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gguna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eknolog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digital (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website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aplikas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dan </w:t>
      </w:r>
      <w:r w:rsidRPr="001A1D29"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marketplace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)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baga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media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utam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untu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ghubung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jual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mbel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hingg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mungkin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ransaks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laku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ap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aj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ar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mana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aj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.</w:t>
      </w:r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urut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Putra </w:t>
      </w:r>
      <w:r w:rsidR="007F1F78"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et al.,</w:t>
      </w:r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(2023) </w:t>
      </w:r>
      <w:r w:rsidR="007F1F78"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 xml:space="preserve">e-commerce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mberikan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luang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agi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Usaha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ikro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Kecil, dan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engah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(UMKM)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mperluas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pasar,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ingkatkan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efisiensi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operasional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dan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dapatkan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anfaat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ekonomi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esar</w:t>
      </w:r>
      <w:proofErr w:type="spellEnd"/>
      <w:r w:rsidR="007F1F78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. </w:t>
      </w:r>
    </w:p>
    <w:p w14:paraId="731BEB91" w14:textId="5F7DA8D6" w:rsidR="006F5336" w:rsidRDefault="006F5336" w:rsidP="007F1F78">
      <w:pPr>
        <w:spacing w:line="480" w:lineRule="auto"/>
        <w:ind w:firstLine="567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lastRenderedPageBreak/>
        <w:t>Dalam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eliti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in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istila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ggun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e-commerce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ruju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car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pesifi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dagang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(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seller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) yang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laku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egiat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jual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lalu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platform</w:t>
      </w:r>
      <w:r w:rsidR="00AB2E75"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digital dan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erikat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ewajib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paja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di Indonesia.</w:t>
      </w:r>
      <w:r w:rsidR="00824725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824725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urut</w:t>
      </w:r>
      <w:proofErr w:type="spellEnd"/>
      <w:r w:rsidR="00824725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r w:rsidR="00824725" w:rsidRPr="00824725">
        <w:rPr>
          <w:rFonts w:ascii="Times New Roman" w:hAnsi="Times New Roman" w:cs="Times New Roman"/>
          <w:noProof/>
          <w:sz w:val="24"/>
          <w:szCs w:val="24"/>
        </w:rPr>
        <w:t>Muttaqin</w:t>
      </w:r>
      <w:r w:rsidR="00824725">
        <w:rPr>
          <w:rFonts w:ascii="Times New Roman" w:hAnsi="Times New Roman" w:cs="Times New Roman"/>
          <w:noProof/>
          <w:sz w:val="24"/>
          <w:szCs w:val="24"/>
        </w:rPr>
        <w:t xml:space="preserve"> (2011) penjual/pelaku usaha/</w:t>
      </w:r>
      <w:r w:rsidR="00824725">
        <w:rPr>
          <w:rFonts w:ascii="Times New Roman" w:hAnsi="Times New Roman" w:cs="Times New Roman"/>
          <w:i/>
          <w:iCs/>
          <w:noProof/>
          <w:sz w:val="24"/>
          <w:szCs w:val="24"/>
        </w:rPr>
        <w:t>merchant</w:t>
      </w:r>
      <w:r w:rsidR="00824725">
        <w:rPr>
          <w:rFonts w:ascii="Times New Roman" w:hAnsi="Times New Roman" w:cs="Times New Roman"/>
          <w:noProof/>
          <w:sz w:val="24"/>
          <w:szCs w:val="24"/>
        </w:rPr>
        <w:t xml:space="preserve"> merupakan pihak yang menawarkan produk melalui internet. Oleh karena itu seorang penjual wajib memberikan informasi secara benar dan jujur atas produk yang ditawarkannya kepada pembeli atau konsumen.</w:t>
      </w:r>
    </w:p>
    <w:p w14:paraId="104091AC" w14:textId="682D784E" w:rsidR="00824725" w:rsidRPr="00824725" w:rsidRDefault="00824725" w:rsidP="00824725">
      <w:pPr>
        <w:pStyle w:val="Heading3"/>
        <w:numPr>
          <w:ilvl w:val="2"/>
          <w:numId w:val="4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65" w:name="_Toc210724765"/>
      <w:proofErr w:type="spellStart"/>
      <w:r w:rsidRPr="00824725">
        <w:rPr>
          <w:rFonts w:ascii="Times New Roman" w:hAnsi="Times New Roman" w:cs="Times New Roman"/>
          <w:b/>
          <w:bCs/>
          <w:color w:val="auto"/>
        </w:rPr>
        <w:t>Perpajakan</w:t>
      </w:r>
      <w:proofErr w:type="spellEnd"/>
      <w:r w:rsidRPr="00824725">
        <w:rPr>
          <w:rFonts w:ascii="Times New Roman" w:hAnsi="Times New Roman" w:cs="Times New Roman"/>
          <w:b/>
          <w:bCs/>
          <w:color w:val="auto"/>
        </w:rPr>
        <w:t xml:space="preserve"> Atas </w:t>
      </w:r>
      <w:proofErr w:type="spellStart"/>
      <w:r w:rsidRPr="00824725">
        <w:rPr>
          <w:rFonts w:ascii="Times New Roman" w:hAnsi="Times New Roman" w:cs="Times New Roman"/>
          <w:b/>
          <w:bCs/>
          <w:color w:val="auto"/>
        </w:rPr>
        <w:t>Penghasilan</w:t>
      </w:r>
      <w:proofErr w:type="spellEnd"/>
      <w:r w:rsidRPr="00824725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824725">
        <w:rPr>
          <w:rFonts w:ascii="Times New Roman" w:hAnsi="Times New Roman" w:cs="Times New Roman"/>
          <w:b/>
          <w:bCs/>
          <w:i/>
          <w:iCs/>
          <w:color w:val="auto"/>
        </w:rPr>
        <w:t>E-Commerce</w:t>
      </w:r>
      <w:bookmarkEnd w:id="65"/>
    </w:p>
    <w:p w14:paraId="068E7F83" w14:textId="41E00A38" w:rsidR="001A1D29" w:rsidRDefault="00B87F52" w:rsidP="00B87F52">
      <w:pPr>
        <w:spacing w:line="480" w:lineRule="auto"/>
        <w:ind w:firstLine="567"/>
        <w:jc w:val="both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 xml:space="preserve">E-Commerce 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dan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usah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C73A69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="00C73A69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73A69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anpa</w:t>
      </w:r>
      <w:proofErr w:type="spellEnd"/>
      <w:r w:rsidR="00C73A69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73A69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="00C73A69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media </w:t>
      </w:r>
      <w:r w:rsidR="00C73A69"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online</w:t>
      </w:r>
      <w:r w:rsidR="00C73A69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pert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oko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ias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umumny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milik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laku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ghasil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am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antarany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apat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lihat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ar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eberap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hal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bawa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26604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:</w:t>
      </w:r>
    </w:p>
    <w:p w14:paraId="6C7E21AD" w14:textId="64001BCE" w:rsidR="00266046" w:rsidRPr="00266046" w:rsidRDefault="00266046" w:rsidP="009353D4">
      <w:pPr>
        <w:pStyle w:val="ListParagraph"/>
        <w:numPr>
          <w:ilvl w:val="1"/>
          <w:numId w:val="45"/>
        </w:numPr>
        <w:spacing w:line="480" w:lineRule="auto"/>
        <w:ind w:left="426" w:hanging="426"/>
        <w:jc w:val="both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Wajib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ribad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laku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catat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Wajib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apat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ghitung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ghasil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neto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gguna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Norma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hitung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ghasil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Neto dan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laku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catat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yarat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mberitahu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epad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rektur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Jenderal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alam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jangk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waktu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3 (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ig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)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ul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tam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ar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ahu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ersangkut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.</w:t>
      </w:r>
      <w:r w:rsidRPr="0026604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</w:p>
    <w:p w14:paraId="1D427E0A" w14:textId="31F02082" w:rsidR="00082BA2" w:rsidRDefault="001B7585" w:rsidP="007B3D92">
      <w:pPr>
        <w:pStyle w:val="ListParagraph"/>
        <w:numPr>
          <w:ilvl w:val="1"/>
          <w:numId w:val="45"/>
        </w:numPr>
        <w:spacing w:line="480" w:lineRule="auto"/>
        <w:ind w:left="426" w:hanging="426"/>
        <w:jc w:val="both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Wajib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laku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egiat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usah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kerja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ebas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milik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edar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ruto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id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0B72CE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lebihi</w:t>
      </w:r>
      <w:proofErr w:type="spellEnd"/>
      <w:r w:rsidR="000B72CE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Rp 4.800.000</w:t>
      </w:r>
      <w:r w:rsidR="000C3CF2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.000</w:t>
      </w:r>
      <w:r w:rsidR="000B72CE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00 </w:t>
      </w:r>
      <w:proofErr w:type="spellStart"/>
      <w:r w:rsidR="000B72CE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="000B72CE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1 </w:t>
      </w:r>
      <w:proofErr w:type="spellStart"/>
      <w:r w:rsidR="000B72CE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ahun</w:t>
      </w:r>
      <w:proofErr w:type="spellEnd"/>
      <w:r w:rsidR="000B72CE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0B72CE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 w:rsidR="000B72CE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.</w:t>
      </w:r>
    </w:p>
    <w:p w14:paraId="0EFF8597" w14:textId="101709B0" w:rsidR="000B72CE" w:rsidRDefault="00210766" w:rsidP="000B72CE">
      <w:pPr>
        <w:pStyle w:val="ListParagraph"/>
        <w:spacing w:line="480" w:lineRule="auto"/>
        <w:ind w:left="0" w:firstLine="567"/>
        <w:jc w:val="both"/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</w:pP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id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ad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beda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alam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laku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paja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antar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dagang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 xml:space="preserve">online 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dan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offline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skipu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e-commerce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hany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erbed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aran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omunikasiny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aktivitas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ersebut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etap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ghasil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obje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ghasil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emiki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gal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h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ewajib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paja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atur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alam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UU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etap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gikat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harus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penuh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oleh para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laku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isnis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 xml:space="preserve">e-commerce. </w:t>
      </w:r>
    </w:p>
    <w:p w14:paraId="2DE36D00" w14:textId="3931C672" w:rsidR="00D7250D" w:rsidRDefault="00D7250D" w:rsidP="000B72CE">
      <w:pPr>
        <w:pStyle w:val="ListParagraph"/>
        <w:spacing w:line="480" w:lineRule="auto"/>
        <w:ind w:left="0" w:firstLine="567"/>
        <w:jc w:val="both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lastRenderedPageBreak/>
        <w:t>Seller e-commerce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ring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ganggap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usahany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erlalu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ecil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untu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kena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dahal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UU </w:t>
      </w:r>
      <w:r w:rsidR="00C23455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HPP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Nomor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7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ahu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2021 klister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ghasil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P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) dan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atur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urun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lainny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egas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ahw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tiap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ghasil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kena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ermasu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perole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lalu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platform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digital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pert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Tokopedia, Shopee, Lazada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ukalap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, dan lain-lain.</w:t>
      </w:r>
    </w:p>
    <w:p w14:paraId="5715E1AE" w14:textId="3AF28A6C" w:rsidR="00850719" w:rsidRDefault="00850719" w:rsidP="00850719">
      <w:pPr>
        <w:pStyle w:val="ListParagraph"/>
        <w:spacing w:line="480" w:lineRule="auto"/>
        <w:ind w:left="0" w:firstLine="567"/>
        <w:jc w:val="both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atur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Menteri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euang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Nomor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37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ahu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2025 (PMK 37/2025)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terbit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baga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respons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erhadap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satny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tumbuh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ransaks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e-commerce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di Indonesia. PMK 37/2025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ukanla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aru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lain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ubah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kanisme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lunas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P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Final UMKM (0,5%) yang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belumny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atur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alam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PP 55/2022.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lalu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PMK 37/2025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kanisme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yetor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P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Final 0,5% oleh UMKM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uba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jad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pungut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oleh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marketplace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dan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jenis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P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pungut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tetap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baga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P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Pasal 22. </w:t>
      </w:r>
    </w:p>
    <w:p w14:paraId="49821BCB" w14:textId="77A0B96E" w:rsidR="000B02FC" w:rsidRPr="00CA2866" w:rsidRDefault="00850719" w:rsidP="00850719">
      <w:pPr>
        <w:pStyle w:val="ListParagraph"/>
        <w:spacing w:line="480" w:lineRule="auto"/>
        <w:ind w:left="0" w:firstLine="567"/>
        <w:jc w:val="both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atur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in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erpih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pada UMKM Orang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ribad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omzet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ampai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Rp 500.000.000/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ahu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etap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idak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erutang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Ph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asal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dagang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nyampaik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urat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nyataan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epada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marketplace</w:t>
      </w:r>
      <w:r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. Jadi, PMK 37/2025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mberikan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emudahan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bagi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wajib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UMKM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rlu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lagi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melakukan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enyetoran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ajak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sendiri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tetapi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pungut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disetor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oleh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pihak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lain </w:t>
      </w:r>
      <w:proofErr w:type="spellStart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 xml:space="preserve"> </w:t>
      </w:r>
      <w:r w:rsidR="00CA2866">
        <w:rPr>
          <w:rFonts w:ascii="Times New Roman" w:eastAsiaTheme="majorEastAsia" w:hAnsi="Times New Roman" w:cs="Times New Roman"/>
          <w:i/>
          <w:iCs/>
          <w:color w:val="000000" w:themeColor="text1"/>
          <w:sz w:val="24"/>
          <w:szCs w:val="24"/>
        </w:rPr>
        <w:t>marketplace</w:t>
      </w:r>
      <w:r w:rsidR="00CA2866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t>.</w:t>
      </w:r>
    </w:p>
    <w:p w14:paraId="095C98DD" w14:textId="6FA95ED4" w:rsidR="00F023A4" w:rsidRPr="007169BB" w:rsidRDefault="00F023A4" w:rsidP="007169BB">
      <w:pPr>
        <w:pStyle w:val="Heading2"/>
        <w:numPr>
          <w:ilvl w:val="1"/>
          <w:numId w:val="4"/>
        </w:numPr>
        <w:spacing w:line="360" w:lineRule="auto"/>
        <w:ind w:left="567" w:hanging="567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66" w:name="_Toc210724766"/>
      <w:proofErr w:type="spellStart"/>
      <w:r w:rsidRPr="007169B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Penelitian</w:t>
      </w:r>
      <w:proofErr w:type="spellEnd"/>
      <w:r w:rsidRPr="007169B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7169B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Terdahulu</w:t>
      </w:r>
      <w:bookmarkEnd w:id="63"/>
      <w:bookmarkEnd w:id="66"/>
      <w:proofErr w:type="spellEnd"/>
    </w:p>
    <w:p w14:paraId="70F5CDC6" w14:textId="7F1C355A" w:rsidR="00F023A4" w:rsidRDefault="00F023A4" w:rsidP="00EB5884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F023A4">
        <w:rPr>
          <w:rFonts w:ascii="Times New Roman" w:hAnsi="Times New Roman" w:cs="Times New Roman"/>
          <w:sz w:val="24"/>
          <w:szCs w:val="24"/>
        </w:rPr>
        <w:t xml:space="preserve">Kajian </w:t>
      </w:r>
      <w:proofErr w:type="spellStart"/>
      <w:r w:rsidRPr="00F023A4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c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-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pi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a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AFBEF12" w14:textId="7D72B2B7" w:rsidR="00F023A4" w:rsidRPr="005532E6" w:rsidRDefault="005532E6" w:rsidP="007673FE">
      <w:pPr>
        <w:pStyle w:val="Caption"/>
        <w:keepNext/>
        <w:spacing w:after="0" w:line="360" w:lineRule="auto"/>
        <w:jc w:val="left"/>
      </w:pPr>
      <w:bookmarkStart w:id="67" w:name="_Toc188549598"/>
      <w:bookmarkStart w:id="68" w:name="_Toc192487581"/>
      <w:bookmarkStart w:id="69" w:name="_Toc201982889"/>
      <w:proofErr w:type="spellStart"/>
      <w:r>
        <w:lastRenderedPageBreak/>
        <w:t>Tabel</w:t>
      </w:r>
      <w:proofErr w:type="spellEnd"/>
      <w:r>
        <w:t xml:space="preserve"> 2. </w:t>
      </w:r>
      <w:r>
        <w:fldChar w:fldCharType="begin"/>
      </w:r>
      <w:r>
        <w:instrText xml:space="preserve"> SEQ Tabel_2. \* ARABIC </w:instrText>
      </w:r>
      <w:r>
        <w:fldChar w:fldCharType="separate"/>
      </w:r>
      <w:r w:rsidR="00DB6280">
        <w:rPr>
          <w:noProof/>
        </w:rPr>
        <w:t>1</w:t>
      </w:r>
      <w:r>
        <w:rPr>
          <w:noProof/>
        </w:rPr>
        <w:fldChar w:fldCharType="end"/>
      </w:r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erdahulu</w:t>
      </w:r>
      <w:bookmarkEnd w:id="67"/>
      <w:bookmarkEnd w:id="68"/>
      <w:bookmarkEnd w:id="69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19"/>
        <w:gridCol w:w="2298"/>
        <w:gridCol w:w="2247"/>
        <w:gridCol w:w="2363"/>
      </w:tblGrid>
      <w:tr w:rsidR="0073162B" w:rsidRPr="00DC3C68" w14:paraId="0E9574E6" w14:textId="77777777" w:rsidTr="00F377C7">
        <w:tc>
          <w:tcPr>
            <w:tcW w:w="1019" w:type="dxa"/>
            <w:tcBorders>
              <w:bottom w:val="single" w:sz="4" w:space="0" w:color="auto"/>
            </w:tcBorders>
          </w:tcPr>
          <w:p w14:paraId="24ADE4B4" w14:textId="7512D8D4" w:rsidR="00F023A4" w:rsidRPr="00DC3C68" w:rsidRDefault="00F023A4" w:rsidP="0046768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bookmarkStart w:id="70" w:name="_Hlk180996121"/>
            <w:r w:rsidRPr="00DC3C68">
              <w:rPr>
                <w:rFonts w:ascii="Times New Roman" w:hAnsi="Times New Roman" w:cs="Times New Roman"/>
                <w:b/>
                <w:bCs/>
              </w:rPr>
              <w:t>No.</w:t>
            </w:r>
          </w:p>
        </w:tc>
        <w:tc>
          <w:tcPr>
            <w:tcW w:w="2298" w:type="dxa"/>
            <w:tcBorders>
              <w:bottom w:val="single" w:sz="4" w:space="0" w:color="auto"/>
            </w:tcBorders>
          </w:tcPr>
          <w:p w14:paraId="3E2BA043" w14:textId="5122D4EB" w:rsidR="00F023A4" w:rsidRPr="00DC3C68" w:rsidRDefault="008C7F26" w:rsidP="0046768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Nama </w:t>
            </w:r>
            <w:r w:rsidR="00F023A4" w:rsidRPr="00DC3C68">
              <w:rPr>
                <w:rFonts w:ascii="Times New Roman" w:hAnsi="Times New Roman" w:cs="Times New Roman"/>
                <w:b/>
                <w:bCs/>
              </w:rPr>
              <w:t xml:space="preserve">dan </w:t>
            </w:r>
            <w:proofErr w:type="spellStart"/>
            <w:r w:rsidR="00F023A4" w:rsidRPr="00DC3C68">
              <w:rPr>
                <w:rFonts w:ascii="Times New Roman" w:hAnsi="Times New Roman" w:cs="Times New Roman"/>
                <w:b/>
                <w:bCs/>
              </w:rPr>
              <w:t>Tahun</w:t>
            </w:r>
            <w:proofErr w:type="spellEnd"/>
            <w:r w:rsidR="00F023A4" w:rsidRPr="00DC3C68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="00F023A4" w:rsidRPr="00DC3C68">
              <w:rPr>
                <w:rFonts w:ascii="Times New Roman" w:hAnsi="Times New Roman" w:cs="Times New Roman"/>
                <w:b/>
                <w:bCs/>
              </w:rPr>
              <w:t>Penelitian</w:t>
            </w:r>
            <w:proofErr w:type="spellEnd"/>
          </w:p>
        </w:tc>
        <w:tc>
          <w:tcPr>
            <w:tcW w:w="2247" w:type="dxa"/>
            <w:tcBorders>
              <w:bottom w:val="single" w:sz="4" w:space="0" w:color="auto"/>
            </w:tcBorders>
          </w:tcPr>
          <w:p w14:paraId="2AB00022" w14:textId="60335E64" w:rsidR="00F023A4" w:rsidRPr="00DC3C68" w:rsidRDefault="00F023A4" w:rsidP="0046768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DC3C68">
              <w:rPr>
                <w:rFonts w:ascii="Times New Roman" w:hAnsi="Times New Roman" w:cs="Times New Roman"/>
                <w:b/>
                <w:bCs/>
              </w:rPr>
              <w:t>Variabel</w:t>
            </w:r>
            <w:proofErr w:type="spellEnd"/>
            <w:r w:rsidRPr="00DC3C68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DC3C68">
              <w:rPr>
                <w:rFonts w:ascii="Times New Roman" w:hAnsi="Times New Roman" w:cs="Times New Roman"/>
                <w:b/>
                <w:bCs/>
              </w:rPr>
              <w:t>Penelitian</w:t>
            </w:r>
            <w:proofErr w:type="spellEnd"/>
          </w:p>
        </w:tc>
        <w:tc>
          <w:tcPr>
            <w:tcW w:w="2363" w:type="dxa"/>
            <w:tcBorders>
              <w:bottom w:val="single" w:sz="4" w:space="0" w:color="auto"/>
            </w:tcBorders>
          </w:tcPr>
          <w:p w14:paraId="3D01F15E" w14:textId="5555CE08" w:rsidR="00F023A4" w:rsidRPr="00DC3C68" w:rsidRDefault="00F023A4" w:rsidP="0046768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C3C68">
              <w:rPr>
                <w:rFonts w:ascii="Times New Roman" w:hAnsi="Times New Roman" w:cs="Times New Roman"/>
                <w:b/>
                <w:bCs/>
              </w:rPr>
              <w:t xml:space="preserve">Hasil </w:t>
            </w:r>
            <w:proofErr w:type="spellStart"/>
            <w:r w:rsidRPr="00DC3C68">
              <w:rPr>
                <w:rFonts w:ascii="Times New Roman" w:hAnsi="Times New Roman" w:cs="Times New Roman"/>
                <w:b/>
                <w:bCs/>
              </w:rPr>
              <w:t>Penelitian</w:t>
            </w:r>
            <w:proofErr w:type="spellEnd"/>
          </w:p>
        </w:tc>
      </w:tr>
      <w:bookmarkEnd w:id="70"/>
      <w:tr w:rsidR="00AD00F6" w:rsidRPr="00DC3C68" w14:paraId="53D830F8" w14:textId="77777777" w:rsidTr="0097398C">
        <w:tc>
          <w:tcPr>
            <w:tcW w:w="1019" w:type="dxa"/>
          </w:tcPr>
          <w:p w14:paraId="0717BEAB" w14:textId="223471F8" w:rsidR="00AD00F6" w:rsidRPr="007169BB" w:rsidRDefault="00AD00F6" w:rsidP="00F377C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1.</w:t>
            </w:r>
          </w:p>
        </w:tc>
        <w:tc>
          <w:tcPr>
            <w:tcW w:w="2298" w:type="dxa"/>
          </w:tcPr>
          <w:p w14:paraId="34FA5E8B" w14:textId="7C8B8B4F" w:rsidR="00AD00F6" w:rsidRPr="007169BB" w:rsidRDefault="008F4376" w:rsidP="0046768A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Riningsih</w:t>
            </w:r>
            <w:proofErr w:type="spellEnd"/>
            <w:r w:rsidR="00AD00F6"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AD00F6" w:rsidRPr="007169B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et al., </w:t>
            </w:r>
            <w:r w:rsidR="00AD00F6" w:rsidRPr="007169BB">
              <w:rPr>
                <w:rFonts w:ascii="Times New Roman" w:hAnsi="Times New Roman" w:cs="Times New Roman"/>
                <w:sz w:val="20"/>
                <w:szCs w:val="20"/>
              </w:rPr>
              <w:t>2024</w:t>
            </w:r>
          </w:p>
        </w:tc>
        <w:tc>
          <w:tcPr>
            <w:tcW w:w="2247" w:type="dxa"/>
          </w:tcPr>
          <w:p w14:paraId="32B5D2F2" w14:textId="77777777" w:rsidR="00AD00F6" w:rsidRPr="007169BB" w:rsidRDefault="00AD00F6" w:rsidP="0046768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Depende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046A5D31" w14:textId="77777777" w:rsidR="00AD00F6" w:rsidRPr="007169BB" w:rsidRDefault="00AD00F6">
            <w:pPr>
              <w:pStyle w:val="ListParagraph"/>
              <w:numPr>
                <w:ilvl w:val="0"/>
                <w:numId w:val="15"/>
              </w:numPr>
              <w:ind w:left="389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7F85DB04" w14:textId="77777777" w:rsidR="00AD00F6" w:rsidRPr="007169BB" w:rsidRDefault="00AD00F6" w:rsidP="0046768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D302DD3" w14:textId="77777777" w:rsidR="00AD00F6" w:rsidRPr="007169BB" w:rsidRDefault="00AD00F6" w:rsidP="0046768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Independe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4C5ADDC7" w14:textId="72B5D755" w:rsidR="00AD00F6" w:rsidRPr="007169BB" w:rsidRDefault="00AD00F6">
            <w:pPr>
              <w:pStyle w:val="ListParagraph"/>
              <w:numPr>
                <w:ilvl w:val="0"/>
                <w:numId w:val="16"/>
              </w:numPr>
              <w:ind w:left="389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Program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gungkap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Sukarela</w:t>
            </w:r>
            <w:proofErr w:type="spellEnd"/>
          </w:p>
          <w:p w14:paraId="54FB0B3C" w14:textId="77777777" w:rsidR="00AD00F6" w:rsidRPr="007169BB" w:rsidRDefault="00AD00F6">
            <w:pPr>
              <w:pStyle w:val="ListParagraph"/>
              <w:numPr>
                <w:ilvl w:val="0"/>
                <w:numId w:val="16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Sosialisasi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</w:p>
          <w:p w14:paraId="0409CBB9" w14:textId="200BEF3C" w:rsidR="00AD00F6" w:rsidRPr="007169BB" w:rsidRDefault="00AD00F6">
            <w:pPr>
              <w:pStyle w:val="ListParagraph"/>
              <w:numPr>
                <w:ilvl w:val="0"/>
                <w:numId w:val="16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Digitalisasi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Layan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</w:tc>
        <w:tc>
          <w:tcPr>
            <w:tcW w:w="2363" w:type="dxa"/>
          </w:tcPr>
          <w:p w14:paraId="7E8D0114" w14:textId="77777777" w:rsidR="00AD00F6" w:rsidRPr="007169BB" w:rsidRDefault="00AD00F6" w:rsidP="0046768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Hasil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eliti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ikut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06D927CA" w14:textId="771E20E2" w:rsidR="00AD00F6" w:rsidRPr="007169BB" w:rsidRDefault="00AD00F6" w:rsidP="0046768A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program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gungkap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sukarela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Namu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sosialisasi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digitalisasi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layan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="00AC6450"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="00AC6450"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="00AC6450"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</w:tr>
      <w:tr w:rsidR="0097398C" w:rsidRPr="00DC3C68" w14:paraId="4F0902C4" w14:textId="77777777" w:rsidTr="0097398C">
        <w:tc>
          <w:tcPr>
            <w:tcW w:w="1019" w:type="dxa"/>
          </w:tcPr>
          <w:p w14:paraId="382E9637" w14:textId="5F323FF5" w:rsidR="0097398C" w:rsidRPr="007169BB" w:rsidRDefault="0097398C" w:rsidP="0097398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2298" w:type="dxa"/>
          </w:tcPr>
          <w:p w14:paraId="6E4593A5" w14:textId="304831EC" w:rsidR="0097398C" w:rsidRPr="007169BB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Ratna, 2023</w:t>
            </w:r>
          </w:p>
        </w:tc>
        <w:tc>
          <w:tcPr>
            <w:tcW w:w="2247" w:type="dxa"/>
          </w:tcPr>
          <w:p w14:paraId="5CAFF297" w14:textId="77777777" w:rsidR="0097398C" w:rsidRPr="007169BB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Depende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64FA6C1C" w14:textId="77777777" w:rsidR="0097398C" w:rsidRPr="007169BB" w:rsidRDefault="0097398C" w:rsidP="0097398C">
            <w:pPr>
              <w:pStyle w:val="ListParagraph"/>
              <w:numPr>
                <w:ilvl w:val="0"/>
                <w:numId w:val="8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76126588" w14:textId="77777777" w:rsidR="0097398C" w:rsidRPr="007169BB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ACDF9CF" w14:textId="77777777" w:rsidR="0097398C" w:rsidRPr="007169BB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Independe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0AF54727" w14:textId="77777777" w:rsidR="0097398C" w:rsidRPr="007169BB" w:rsidRDefault="0097398C" w:rsidP="0097398C">
            <w:pPr>
              <w:pStyle w:val="ListParagraph"/>
              <w:numPr>
                <w:ilvl w:val="0"/>
                <w:numId w:val="9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sadar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7EB76B8C" w14:textId="77777777" w:rsidR="0097398C" w:rsidRPr="007169BB" w:rsidRDefault="0097398C" w:rsidP="0097398C">
            <w:pPr>
              <w:pStyle w:val="ListParagraph"/>
              <w:numPr>
                <w:ilvl w:val="0"/>
                <w:numId w:val="9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ualitas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layanan</w:t>
            </w:r>
            <w:proofErr w:type="spellEnd"/>
          </w:p>
          <w:p w14:paraId="73E0B516" w14:textId="77777777" w:rsidR="00CA2866" w:rsidRDefault="0097398C" w:rsidP="00CA2866">
            <w:pPr>
              <w:pStyle w:val="ListParagraph"/>
              <w:numPr>
                <w:ilvl w:val="0"/>
                <w:numId w:val="9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</w:p>
          <w:p w14:paraId="7E3E0EB5" w14:textId="35F0D9CF" w:rsidR="0097398C" w:rsidRPr="00CA2866" w:rsidRDefault="0097398C" w:rsidP="00CA2866">
            <w:pPr>
              <w:pStyle w:val="ListParagraph"/>
              <w:numPr>
                <w:ilvl w:val="0"/>
                <w:numId w:val="9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Sanksi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</w:p>
        </w:tc>
        <w:tc>
          <w:tcPr>
            <w:tcW w:w="2363" w:type="dxa"/>
          </w:tcPr>
          <w:p w14:paraId="49A01D44" w14:textId="77777777" w:rsidR="0097398C" w:rsidRPr="007169BB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Hasil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eliti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ikut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2DC73A01" w14:textId="1E8F903F" w:rsidR="0097398C" w:rsidRPr="007169BB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sadar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ualitas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layan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ositif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Namu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memiliki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garuh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nyata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CA2866" w:rsidRPr="00DC3C68" w14:paraId="12F04075" w14:textId="77777777" w:rsidTr="0097398C">
        <w:tc>
          <w:tcPr>
            <w:tcW w:w="1019" w:type="dxa"/>
          </w:tcPr>
          <w:p w14:paraId="3AF3573B" w14:textId="66935AEE" w:rsidR="00CA2866" w:rsidRDefault="00CA2866" w:rsidP="00CA286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3.</w:t>
            </w:r>
          </w:p>
        </w:tc>
        <w:tc>
          <w:tcPr>
            <w:tcW w:w="2298" w:type="dxa"/>
          </w:tcPr>
          <w:p w14:paraId="24664921" w14:textId="3E143720" w:rsidR="00CA2866" w:rsidRPr="007169BB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Yuliani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7169B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t al.,</w:t>
            </w: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2023</w:t>
            </w:r>
          </w:p>
        </w:tc>
        <w:tc>
          <w:tcPr>
            <w:tcW w:w="2247" w:type="dxa"/>
          </w:tcPr>
          <w:p w14:paraId="28939839" w14:textId="77777777" w:rsidR="00CA2866" w:rsidRPr="007169BB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Depende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41439521" w14:textId="77777777" w:rsidR="00CA2866" w:rsidRPr="007169BB" w:rsidRDefault="00CA2866" w:rsidP="00CA2866">
            <w:pPr>
              <w:pStyle w:val="ListParagraph"/>
              <w:numPr>
                <w:ilvl w:val="0"/>
                <w:numId w:val="6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58BCE555" w14:textId="77777777" w:rsidR="00CA2866" w:rsidRPr="007169BB" w:rsidRDefault="00CA2866" w:rsidP="00CA2866">
            <w:pPr>
              <w:pStyle w:val="ListParagraph"/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1B6DF9E" w14:textId="77777777" w:rsidR="00CA2866" w:rsidRPr="007169BB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Independe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3FADA643" w14:textId="77777777" w:rsidR="00CA2866" w:rsidRPr="007169BB" w:rsidRDefault="00CA2866" w:rsidP="00CA2866">
            <w:pPr>
              <w:pStyle w:val="ListParagraph"/>
              <w:numPr>
                <w:ilvl w:val="0"/>
                <w:numId w:val="7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079C4501" w14:textId="77777777" w:rsidR="00CA2866" w:rsidRDefault="00CA2866" w:rsidP="00CA2866">
            <w:pPr>
              <w:pStyle w:val="ListParagraph"/>
              <w:numPr>
                <w:ilvl w:val="0"/>
                <w:numId w:val="7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sadar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0310308A" w14:textId="071D3C3B" w:rsidR="00CA2866" w:rsidRPr="00CA2866" w:rsidRDefault="00CA2866" w:rsidP="00CA2866">
            <w:pPr>
              <w:pStyle w:val="ListParagraph"/>
              <w:numPr>
                <w:ilvl w:val="0"/>
                <w:numId w:val="7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Teknologi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Informasi</w:t>
            </w:r>
            <w:proofErr w:type="spellEnd"/>
          </w:p>
        </w:tc>
        <w:tc>
          <w:tcPr>
            <w:tcW w:w="2363" w:type="dxa"/>
          </w:tcPr>
          <w:p w14:paraId="4654C2A0" w14:textId="77777777" w:rsidR="00CA2866" w:rsidRPr="007169BB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Hasil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eliti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ikut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1F22BE6E" w14:textId="3CBB5981" w:rsidR="00CA2866" w:rsidRPr="007169BB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eknologi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informasi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Namu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sadar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</w:tr>
      <w:tr w:rsidR="00CA2866" w:rsidRPr="00DC3C68" w14:paraId="69D8685E" w14:textId="77777777" w:rsidTr="0097398C">
        <w:tc>
          <w:tcPr>
            <w:tcW w:w="1019" w:type="dxa"/>
          </w:tcPr>
          <w:p w14:paraId="551945EA" w14:textId="643EAFFA" w:rsidR="00CA2866" w:rsidRPr="007169BB" w:rsidRDefault="00CA2866" w:rsidP="00CA286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2298" w:type="dxa"/>
          </w:tcPr>
          <w:p w14:paraId="459BFF5E" w14:textId="53F1E921" w:rsidR="00CA2866" w:rsidRPr="007169BB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I Gusti Ayu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Mita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Dewi, 2023</w:t>
            </w:r>
          </w:p>
        </w:tc>
        <w:tc>
          <w:tcPr>
            <w:tcW w:w="2247" w:type="dxa"/>
          </w:tcPr>
          <w:p w14:paraId="028972A1" w14:textId="77777777" w:rsidR="00CA2866" w:rsidRPr="007169BB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Depende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6DFF4395" w14:textId="77777777" w:rsidR="00CA2866" w:rsidRPr="007169BB" w:rsidRDefault="00CA2866" w:rsidP="00CA2866">
            <w:pPr>
              <w:pStyle w:val="ListParagraph"/>
              <w:numPr>
                <w:ilvl w:val="0"/>
                <w:numId w:val="2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74D094B4" w14:textId="77777777" w:rsidR="00CA2866" w:rsidRPr="007169BB" w:rsidRDefault="00CA2866" w:rsidP="00CA2866">
            <w:pPr>
              <w:pStyle w:val="ListParagraph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0E5AB9D" w14:textId="77777777" w:rsidR="00CA2866" w:rsidRPr="007169BB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Independe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05F56102" w14:textId="77777777" w:rsidR="00CA2866" w:rsidRPr="007169BB" w:rsidRDefault="00CA2866" w:rsidP="00CA2866">
            <w:pPr>
              <w:pStyle w:val="ListParagraph"/>
              <w:numPr>
                <w:ilvl w:val="0"/>
                <w:numId w:val="2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Digitalisasi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Layan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0CA09F6E" w14:textId="1B1A1F0A" w:rsidR="00CA2866" w:rsidRPr="00CA2866" w:rsidRDefault="00CA2866" w:rsidP="00CA2866">
            <w:pPr>
              <w:pStyle w:val="ListParagraph"/>
              <w:numPr>
                <w:ilvl w:val="0"/>
                <w:numId w:val="2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Pemberian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insentif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</w:tc>
        <w:tc>
          <w:tcPr>
            <w:tcW w:w="2363" w:type="dxa"/>
          </w:tcPr>
          <w:p w14:paraId="11CBF44C" w14:textId="77777777" w:rsidR="00CA2866" w:rsidRPr="007169BB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Hasil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eliti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ikut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0910F01E" w14:textId="5867B594" w:rsidR="00CA2866" w:rsidRPr="007169BB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digitalisasi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layan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mberi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insentif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</w:tr>
    </w:tbl>
    <w:p w14:paraId="5CFE64A3" w14:textId="77777777" w:rsidR="00F377C7" w:rsidRDefault="00F377C7" w:rsidP="00F377C7">
      <w:pPr>
        <w:jc w:val="both"/>
        <w:rPr>
          <w:rFonts w:ascii="Times New Roman" w:hAnsi="Times New Roman" w:cs="Times New Roman"/>
          <w:i/>
          <w:iCs/>
        </w:rPr>
      </w:pPr>
      <w:proofErr w:type="spellStart"/>
      <w:r w:rsidRPr="00A830C2">
        <w:rPr>
          <w:rFonts w:ascii="Times New Roman" w:hAnsi="Times New Roman" w:cs="Times New Roman"/>
          <w:i/>
          <w:iCs/>
          <w:sz w:val="20"/>
          <w:szCs w:val="20"/>
        </w:rPr>
        <w:t>Disambung</w:t>
      </w:r>
      <w:proofErr w:type="spellEnd"/>
      <w:r w:rsidRPr="00A830C2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A830C2">
        <w:rPr>
          <w:rFonts w:ascii="Times New Roman" w:hAnsi="Times New Roman" w:cs="Times New Roman"/>
          <w:i/>
          <w:iCs/>
        </w:rPr>
        <w:t>ke</w:t>
      </w:r>
      <w:proofErr w:type="spellEnd"/>
      <w:r w:rsidRPr="00A830C2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A830C2">
        <w:rPr>
          <w:rFonts w:ascii="Times New Roman" w:hAnsi="Times New Roman" w:cs="Times New Roman"/>
          <w:i/>
          <w:iCs/>
        </w:rPr>
        <w:t>halaman</w:t>
      </w:r>
      <w:proofErr w:type="spellEnd"/>
      <w:r w:rsidRPr="00A830C2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A830C2">
        <w:rPr>
          <w:rFonts w:ascii="Times New Roman" w:hAnsi="Times New Roman" w:cs="Times New Roman"/>
          <w:i/>
          <w:iCs/>
        </w:rPr>
        <w:t>berikutnya</w:t>
      </w:r>
      <w:proofErr w:type="spellEnd"/>
    </w:p>
    <w:p w14:paraId="429EE185" w14:textId="77777777" w:rsidR="0097398C" w:rsidRDefault="0097398C" w:rsidP="00F377C7">
      <w:pPr>
        <w:jc w:val="both"/>
        <w:rPr>
          <w:rFonts w:ascii="Times New Roman" w:hAnsi="Times New Roman" w:cs="Times New Roman"/>
          <w:i/>
          <w:iCs/>
        </w:rPr>
      </w:pPr>
    </w:p>
    <w:p w14:paraId="2E984839" w14:textId="77777777" w:rsidR="00CA2866" w:rsidRDefault="00CA2866" w:rsidP="00F377C7">
      <w:pPr>
        <w:jc w:val="both"/>
        <w:rPr>
          <w:rFonts w:ascii="Times New Roman" w:hAnsi="Times New Roman" w:cs="Times New Roman"/>
          <w:i/>
          <w:iCs/>
        </w:rPr>
      </w:pPr>
    </w:p>
    <w:p w14:paraId="56FF44FB" w14:textId="77777777" w:rsidR="00CA2866" w:rsidRPr="00A830C2" w:rsidRDefault="00CA2866" w:rsidP="00F377C7">
      <w:pPr>
        <w:jc w:val="both"/>
        <w:rPr>
          <w:rFonts w:ascii="Times New Roman" w:hAnsi="Times New Roman" w:cs="Times New Roman"/>
          <w:i/>
          <w:i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19"/>
        <w:gridCol w:w="2298"/>
        <w:gridCol w:w="2247"/>
        <w:gridCol w:w="2363"/>
      </w:tblGrid>
      <w:tr w:rsidR="00F377C7" w:rsidRPr="00DC3C68" w14:paraId="7AC8BE27" w14:textId="77777777" w:rsidTr="00CF1D1B">
        <w:tc>
          <w:tcPr>
            <w:tcW w:w="1019" w:type="dxa"/>
            <w:tcBorders>
              <w:bottom w:val="single" w:sz="4" w:space="0" w:color="auto"/>
            </w:tcBorders>
          </w:tcPr>
          <w:p w14:paraId="054A6B46" w14:textId="77777777" w:rsidR="00F377C7" w:rsidRPr="00DC3C68" w:rsidRDefault="00F377C7" w:rsidP="00CF1D1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C3C68">
              <w:rPr>
                <w:rFonts w:ascii="Times New Roman" w:hAnsi="Times New Roman" w:cs="Times New Roman"/>
                <w:b/>
                <w:bCs/>
              </w:rPr>
              <w:lastRenderedPageBreak/>
              <w:t>No.</w:t>
            </w:r>
          </w:p>
        </w:tc>
        <w:tc>
          <w:tcPr>
            <w:tcW w:w="2298" w:type="dxa"/>
            <w:tcBorders>
              <w:bottom w:val="single" w:sz="4" w:space="0" w:color="auto"/>
            </w:tcBorders>
          </w:tcPr>
          <w:p w14:paraId="13020B1D" w14:textId="77777777" w:rsidR="00F377C7" w:rsidRPr="00DC3C68" w:rsidRDefault="00F377C7" w:rsidP="00CF1D1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Nama </w:t>
            </w:r>
            <w:r w:rsidRPr="00DC3C68">
              <w:rPr>
                <w:rFonts w:ascii="Times New Roman" w:hAnsi="Times New Roman" w:cs="Times New Roman"/>
                <w:b/>
                <w:bCs/>
              </w:rPr>
              <w:t xml:space="preserve">dan </w:t>
            </w:r>
            <w:proofErr w:type="spellStart"/>
            <w:r w:rsidRPr="00DC3C68">
              <w:rPr>
                <w:rFonts w:ascii="Times New Roman" w:hAnsi="Times New Roman" w:cs="Times New Roman"/>
                <w:b/>
                <w:bCs/>
              </w:rPr>
              <w:t>Tahun</w:t>
            </w:r>
            <w:proofErr w:type="spellEnd"/>
            <w:r w:rsidRPr="00DC3C68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DC3C68">
              <w:rPr>
                <w:rFonts w:ascii="Times New Roman" w:hAnsi="Times New Roman" w:cs="Times New Roman"/>
                <w:b/>
                <w:bCs/>
              </w:rPr>
              <w:t>Penelitian</w:t>
            </w:r>
            <w:proofErr w:type="spellEnd"/>
          </w:p>
        </w:tc>
        <w:tc>
          <w:tcPr>
            <w:tcW w:w="2247" w:type="dxa"/>
            <w:tcBorders>
              <w:bottom w:val="single" w:sz="4" w:space="0" w:color="auto"/>
            </w:tcBorders>
          </w:tcPr>
          <w:p w14:paraId="5071113B" w14:textId="77777777" w:rsidR="00F377C7" w:rsidRPr="00DC3C68" w:rsidRDefault="00F377C7" w:rsidP="00CF1D1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DC3C68">
              <w:rPr>
                <w:rFonts w:ascii="Times New Roman" w:hAnsi="Times New Roman" w:cs="Times New Roman"/>
                <w:b/>
                <w:bCs/>
              </w:rPr>
              <w:t>Variabel</w:t>
            </w:r>
            <w:proofErr w:type="spellEnd"/>
            <w:r w:rsidRPr="00DC3C68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DC3C68">
              <w:rPr>
                <w:rFonts w:ascii="Times New Roman" w:hAnsi="Times New Roman" w:cs="Times New Roman"/>
                <w:b/>
                <w:bCs/>
              </w:rPr>
              <w:t>Penelitian</w:t>
            </w:r>
            <w:proofErr w:type="spellEnd"/>
          </w:p>
        </w:tc>
        <w:tc>
          <w:tcPr>
            <w:tcW w:w="2363" w:type="dxa"/>
            <w:tcBorders>
              <w:bottom w:val="single" w:sz="4" w:space="0" w:color="auto"/>
            </w:tcBorders>
          </w:tcPr>
          <w:p w14:paraId="1CAED908" w14:textId="77777777" w:rsidR="00F377C7" w:rsidRPr="00DC3C68" w:rsidRDefault="00F377C7" w:rsidP="00CF1D1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C3C68">
              <w:rPr>
                <w:rFonts w:ascii="Times New Roman" w:hAnsi="Times New Roman" w:cs="Times New Roman"/>
                <w:b/>
                <w:bCs/>
              </w:rPr>
              <w:t xml:space="preserve">Hasil </w:t>
            </w:r>
            <w:proofErr w:type="spellStart"/>
            <w:r w:rsidRPr="00DC3C68">
              <w:rPr>
                <w:rFonts w:ascii="Times New Roman" w:hAnsi="Times New Roman" w:cs="Times New Roman"/>
                <w:b/>
                <w:bCs/>
              </w:rPr>
              <w:t>Penelitian</w:t>
            </w:r>
            <w:proofErr w:type="spellEnd"/>
          </w:p>
        </w:tc>
      </w:tr>
      <w:tr w:rsidR="00170AA2" w:rsidRPr="00DC3C68" w14:paraId="0C4BE7E3" w14:textId="77777777" w:rsidTr="0097398C">
        <w:tc>
          <w:tcPr>
            <w:tcW w:w="1019" w:type="dxa"/>
          </w:tcPr>
          <w:p w14:paraId="0F4E1EAD" w14:textId="189641A4" w:rsidR="00170AA2" w:rsidRPr="007169BB" w:rsidRDefault="00170AA2" w:rsidP="00170AA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5.</w:t>
            </w:r>
          </w:p>
        </w:tc>
        <w:tc>
          <w:tcPr>
            <w:tcW w:w="2298" w:type="dxa"/>
          </w:tcPr>
          <w:p w14:paraId="42FB880C" w14:textId="5760F86F" w:rsidR="00170AA2" w:rsidRPr="007169BB" w:rsidRDefault="00170AA2" w:rsidP="00170AA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Ningrum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, 2023</w:t>
            </w:r>
          </w:p>
        </w:tc>
        <w:tc>
          <w:tcPr>
            <w:tcW w:w="2247" w:type="dxa"/>
          </w:tcPr>
          <w:p w14:paraId="3E279B95" w14:textId="77777777" w:rsidR="00170AA2" w:rsidRPr="007169BB" w:rsidRDefault="00170AA2" w:rsidP="00170AA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Depende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10887421" w14:textId="77777777" w:rsidR="00170AA2" w:rsidRPr="007169BB" w:rsidRDefault="00170AA2" w:rsidP="00170AA2">
            <w:pPr>
              <w:pStyle w:val="ListParagraph"/>
              <w:numPr>
                <w:ilvl w:val="0"/>
                <w:numId w:val="10"/>
              </w:numPr>
              <w:ind w:left="355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5DDBD706" w14:textId="77777777" w:rsidR="00170AA2" w:rsidRPr="007169BB" w:rsidRDefault="00170AA2" w:rsidP="00170AA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5D4F47E" w14:textId="77777777" w:rsidR="00170AA2" w:rsidRPr="007169BB" w:rsidRDefault="00170AA2" w:rsidP="00170AA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Independe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65B47484" w14:textId="77777777" w:rsidR="00170AA2" w:rsidRPr="007169BB" w:rsidRDefault="00170AA2">
            <w:pPr>
              <w:pStyle w:val="ListParagraph"/>
              <w:numPr>
                <w:ilvl w:val="0"/>
                <w:numId w:val="31"/>
              </w:numPr>
              <w:ind w:left="365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ratur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04741160" w14:textId="77777777" w:rsidR="00CA2866" w:rsidRDefault="00170AA2" w:rsidP="00CA2866">
            <w:pPr>
              <w:pStyle w:val="ListParagraph"/>
              <w:numPr>
                <w:ilvl w:val="0"/>
                <w:numId w:val="31"/>
              </w:numPr>
              <w:ind w:left="365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Tarif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469F0CDA" w14:textId="34538DCF" w:rsidR="00170AA2" w:rsidRPr="00CA2866" w:rsidRDefault="00170AA2" w:rsidP="00CA2866">
            <w:pPr>
              <w:pStyle w:val="ListParagraph"/>
              <w:numPr>
                <w:ilvl w:val="0"/>
                <w:numId w:val="31"/>
              </w:numPr>
              <w:ind w:left="365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Kesadaran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</w:tc>
        <w:tc>
          <w:tcPr>
            <w:tcW w:w="2363" w:type="dxa"/>
          </w:tcPr>
          <w:p w14:paraId="7FF82A3C" w14:textId="77777777" w:rsidR="00170AA2" w:rsidRPr="007169BB" w:rsidRDefault="00170AA2" w:rsidP="00170AA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Hasil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eliti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ikut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5EBCCE87" w14:textId="6E7940E5" w:rsidR="00170AA2" w:rsidRPr="007169BB" w:rsidRDefault="00170AA2" w:rsidP="00170AA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rsia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arif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sadar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signifik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Namu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, pada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ratur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rsia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signifik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</w:tr>
      <w:tr w:rsidR="0097398C" w:rsidRPr="00DC3C68" w14:paraId="369F599E" w14:textId="77777777" w:rsidTr="0097398C">
        <w:tc>
          <w:tcPr>
            <w:tcW w:w="1019" w:type="dxa"/>
          </w:tcPr>
          <w:p w14:paraId="59D6503A" w14:textId="5874513F" w:rsidR="0097398C" w:rsidRPr="007169BB" w:rsidRDefault="0097398C" w:rsidP="0097398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2298" w:type="dxa"/>
          </w:tcPr>
          <w:p w14:paraId="0DD0B25E" w14:textId="015DD268" w:rsidR="0097398C" w:rsidRPr="007169BB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ngelina, 2023</w:t>
            </w:r>
          </w:p>
        </w:tc>
        <w:tc>
          <w:tcPr>
            <w:tcW w:w="2247" w:type="dxa"/>
          </w:tcPr>
          <w:p w14:paraId="075D7E35" w14:textId="77777777" w:rsidR="0097398C" w:rsidRPr="007169BB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Depende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28BF60FE" w14:textId="28CEC50A" w:rsidR="0097398C" w:rsidRPr="007169BB" w:rsidRDefault="0097398C" w:rsidP="00CA2866">
            <w:pPr>
              <w:pStyle w:val="ListParagraph"/>
              <w:numPr>
                <w:ilvl w:val="1"/>
                <w:numId w:val="44"/>
              </w:numPr>
              <w:ind w:left="394" w:hanging="394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50F8B5EB" w14:textId="77777777" w:rsidR="0097398C" w:rsidRPr="007169BB" w:rsidRDefault="0097398C" w:rsidP="0097398C">
            <w:pPr>
              <w:pStyle w:val="ListParagraph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067DF0F" w14:textId="77777777" w:rsidR="0097398C" w:rsidRPr="007169BB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Independe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1A0D656E" w14:textId="77777777" w:rsidR="00CA2866" w:rsidRDefault="0097398C" w:rsidP="00CA2866">
            <w:pPr>
              <w:pStyle w:val="ListParagraph"/>
              <w:numPr>
                <w:ilvl w:val="1"/>
                <w:numId w:val="42"/>
              </w:numPr>
              <w:ind w:left="394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ratur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rp</w:t>
            </w: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ajak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n</w:t>
            </w:r>
            <w:proofErr w:type="spellEnd"/>
          </w:p>
          <w:p w14:paraId="1A5765D7" w14:textId="0A3122B6" w:rsidR="0097398C" w:rsidRPr="00CA2866" w:rsidRDefault="0097398C" w:rsidP="00CA2866">
            <w:pPr>
              <w:pStyle w:val="ListParagraph"/>
              <w:numPr>
                <w:ilvl w:val="1"/>
                <w:numId w:val="42"/>
              </w:numPr>
              <w:ind w:left="394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Ketegasan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Sanksi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</w:tc>
        <w:tc>
          <w:tcPr>
            <w:tcW w:w="2363" w:type="dxa"/>
          </w:tcPr>
          <w:p w14:paraId="1BB37661" w14:textId="77777777" w:rsidR="0097398C" w:rsidRPr="007169BB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Hasil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penelitian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berikut</w:t>
            </w:r>
            <w:proofErr w:type="spellEnd"/>
            <w:r w:rsidRPr="007169B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25EAAA98" w14:textId="4ED116AB" w:rsidR="0097398C" w:rsidRPr="007169BB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ratur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etegas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ank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ignifi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7169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97398C" w:rsidRPr="00DC3C68" w14:paraId="6B6F5D11" w14:textId="77777777" w:rsidTr="0097398C">
        <w:tc>
          <w:tcPr>
            <w:tcW w:w="1019" w:type="dxa"/>
          </w:tcPr>
          <w:p w14:paraId="46EC14D8" w14:textId="6DC6AB98" w:rsidR="0097398C" w:rsidRDefault="0097398C" w:rsidP="0097398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7.</w:t>
            </w:r>
          </w:p>
        </w:tc>
        <w:tc>
          <w:tcPr>
            <w:tcW w:w="2298" w:type="dxa"/>
          </w:tcPr>
          <w:p w14:paraId="69E874E3" w14:textId="1A09D8A2" w:rsidR="0097398C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Tambu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1145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et al., </w:t>
            </w:r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2022</w:t>
            </w:r>
          </w:p>
        </w:tc>
        <w:tc>
          <w:tcPr>
            <w:tcW w:w="2247" w:type="dxa"/>
          </w:tcPr>
          <w:p w14:paraId="06C8855D" w14:textId="77777777" w:rsidR="0097398C" w:rsidRPr="00E11455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Depende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55B0F156" w14:textId="77777777" w:rsidR="0097398C" w:rsidRPr="00E11455" w:rsidRDefault="0097398C" w:rsidP="0097398C">
            <w:pPr>
              <w:pStyle w:val="ListParagraph"/>
              <w:numPr>
                <w:ilvl w:val="0"/>
                <w:numId w:val="12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0027650F" w14:textId="77777777" w:rsidR="0097398C" w:rsidRPr="00E11455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25CAABF" w14:textId="77777777" w:rsidR="0097398C" w:rsidRPr="00E11455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Independe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380F2101" w14:textId="77777777" w:rsidR="0097398C" w:rsidRPr="00E11455" w:rsidRDefault="0097398C" w:rsidP="0097398C">
            <w:pPr>
              <w:pStyle w:val="ListParagraph"/>
              <w:numPr>
                <w:ilvl w:val="0"/>
                <w:numId w:val="13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wajib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Moral</w:t>
            </w:r>
          </w:p>
          <w:p w14:paraId="29C34A03" w14:textId="77777777" w:rsidR="00CA2866" w:rsidRDefault="0097398C" w:rsidP="0097398C">
            <w:pPr>
              <w:pStyle w:val="ListParagraph"/>
              <w:numPr>
                <w:ilvl w:val="0"/>
                <w:numId w:val="13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Digitalisasi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Layan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15D9212D" w14:textId="297FE00E" w:rsidR="0097398C" w:rsidRPr="00CA2866" w:rsidRDefault="0097398C" w:rsidP="0097398C">
            <w:pPr>
              <w:pStyle w:val="ListParagraph"/>
              <w:numPr>
                <w:ilvl w:val="0"/>
                <w:numId w:val="13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Nasionalisme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363" w:type="dxa"/>
          </w:tcPr>
          <w:p w14:paraId="7ECA1E49" w14:textId="77777777" w:rsidR="0097398C" w:rsidRPr="00E11455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Hasil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neliti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berikut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45DA86BA" w14:textId="2AF8C4AA" w:rsidR="0097398C" w:rsidRPr="007169BB" w:rsidRDefault="0097398C" w:rsidP="0097398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digitalisasi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layan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ignifik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Namu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, pada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wajib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moral, dan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nasionalisme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ignifik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</w:tr>
      <w:tr w:rsidR="00CA2866" w:rsidRPr="00DC3C68" w14:paraId="0FCB31CB" w14:textId="77777777" w:rsidTr="0097398C">
        <w:tc>
          <w:tcPr>
            <w:tcW w:w="1019" w:type="dxa"/>
          </w:tcPr>
          <w:p w14:paraId="659A6C60" w14:textId="7150F2EB" w:rsidR="00CA2866" w:rsidRPr="00E11455" w:rsidRDefault="00CA2866" w:rsidP="00CA286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8.</w:t>
            </w:r>
          </w:p>
        </w:tc>
        <w:tc>
          <w:tcPr>
            <w:tcW w:w="2298" w:type="dxa"/>
          </w:tcPr>
          <w:p w14:paraId="703C8599" w14:textId="49840A92" w:rsidR="00CA2866" w:rsidRPr="00E11455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Hapsari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1145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t al.,</w:t>
            </w:r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2022</w:t>
            </w:r>
          </w:p>
        </w:tc>
        <w:tc>
          <w:tcPr>
            <w:tcW w:w="2247" w:type="dxa"/>
          </w:tcPr>
          <w:p w14:paraId="69966950" w14:textId="77777777" w:rsidR="00CA2866" w:rsidRPr="00E11455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Depende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4A531FF1" w14:textId="77777777" w:rsidR="00CA2866" w:rsidRPr="00E11455" w:rsidRDefault="00CA2866" w:rsidP="00CA2866">
            <w:pPr>
              <w:pStyle w:val="ListParagraph"/>
              <w:numPr>
                <w:ilvl w:val="0"/>
                <w:numId w:val="17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71FD4062" w14:textId="77777777" w:rsidR="00CA2866" w:rsidRPr="00E11455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B9BD5A8" w14:textId="77777777" w:rsidR="00CA2866" w:rsidRPr="00E11455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Independe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446050CB" w14:textId="77777777" w:rsidR="00CA2866" w:rsidRPr="00E11455" w:rsidRDefault="00CA2866" w:rsidP="00CA2866">
            <w:pPr>
              <w:pStyle w:val="ListParagraph"/>
              <w:numPr>
                <w:ilvl w:val="0"/>
                <w:numId w:val="18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</w:p>
          <w:p w14:paraId="677D7DD3" w14:textId="77777777" w:rsidR="00CA2866" w:rsidRDefault="00CA2866" w:rsidP="00CA2866">
            <w:pPr>
              <w:pStyle w:val="ListParagraph"/>
              <w:numPr>
                <w:ilvl w:val="0"/>
                <w:numId w:val="18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tegas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anksi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5CDE3FE8" w14:textId="34101189" w:rsidR="00CA2866" w:rsidRPr="00CA2866" w:rsidRDefault="00CA2866" w:rsidP="00CA2866">
            <w:pPr>
              <w:pStyle w:val="ListParagraph"/>
              <w:numPr>
                <w:ilvl w:val="0"/>
                <w:numId w:val="18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Kesadaran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</w:tc>
        <w:tc>
          <w:tcPr>
            <w:tcW w:w="2363" w:type="dxa"/>
          </w:tcPr>
          <w:p w14:paraId="1631FC82" w14:textId="77777777" w:rsidR="00CA2866" w:rsidRPr="00E11455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Hasil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neliti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berikut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554694E6" w14:textId="16B0B71C" w:rsidR="00CA2866" w:rsidRPr="00E11455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tegas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anksi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ositif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ignifik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Namu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sadar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ignifik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</w:tbl>
    <w:p w14:paraId="072D90B3" w14:textId="77777777" w:rsidR="00E11455" w:rsidRDefault="00E11455" w:rsidP="00E11455">
      <w:pPr>
        <w:jc w:val="both"/>
        <w:rPr>
          <w:rFonts w:ascii="Times New Roman" w:hAnsi="Times New Roman" w:cs="Times New Roman"/>
          <w:i/>
          <w:iCs/>
          <w:sz w:val="20"/>
          <w:szCs w:val="20"/>
        </w:rPr>
      </w:pPr>
      <w:proofErr w:type="spellStart"/>
      <w:r w:rsidRPr="00F377C7">
        <w:rPr>
          <w:rFonts w:ascii="Times New Roman" w:hAnsi="Times New Roman" w:cs="Times New Roman"/>
          <w:i/>
          <w:iCs/>
          <w:sz w:val="20"/>
          <w:szCs w:val="20"/>
        </w:rPr>
        <w:t>Disambung</w:t>
      </w:r>
      <w:proofErr w:type="spellEnd"/>
      <w:r w:rsidRPr="00F377C7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F377C7">
        <w:rPr>
          <w:rFonts w:ascii="Times New Roman" w:hAnsi="Times New Roman" w:cs="Times New Roman"/>
          <w:i/>
          <w:iCs/>
          <w:sz w:val="20"/>
          <w:szCs w:val="20"/>
        </w:rPr>
        <w:t>ke</w:t>
      </w:r>
      <w:proofErr w:type="spellEnd"/>
      <w:r w:rsidRPr="00F377C7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F377C7">
        <w:rPr>
          <w:rFonts w:ascii="Times New Roman" w:hAnsi="Times New Roman" w:cs="Times New Roman"/>
          <w:i/>
          <w:iCs/>
          <w:sz w:val="20"/>
          <w:szCs w:val="20"/>
        </w:rPr>
        <w:t>halaman</w:t>
      </w:r>
      <w:proofErr w:type="spellEnd"/>
      <w:r w:rsidRPr="00F377C7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F377C7">
        <w:rPr>
          <w:rFonts w:ascii="Times New Roman" w:hAnsi="Times New Roman" w:cs="Times New Roman"/>
          <w:i/>
          <w:iCs/>
          <w:sz w:val="20"/>
          <w:szCs w:val="20"/>
        </w:rPr>
        <w:t>berikutnya</w:t>
      </w:r>
      <w:proofErr w:type="spellEnd"/>
    </w:p>
    <w:p w14:paraId="54331C21" w14:textId="0E616E6C" w:rsidR="00F377C7" w:rsidRDefault="00F377C7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19"/>
        <w:gridCol w:w="2298"/>
        <w:gridCol w:w="2247"/>
        <w:gridCol w:w="2363"/>
      </w:tblGrid>
      <w:tr w:rsidR="00F377C7" w:rsidRPr="00FE325C" w14:paraId="11328B35" w14:textId="77777777" w:rsidTr="00E11455">
        <w:tc>
          <w:tcPr>
            <w:tcW w:w="1019" w:type="dxa"/>
            <w:tcBorders>
              <w:top w:val="single" w:sz="4" w:space="0" w:color="auto"/>
            </w:tcBorders>
          </w:tcPr>
          <w:p w14:paraId="11E45D06" w14:textId="32F5D7C9" w:rsidR="00F377C7" w:rsidRPr="00FE325C" w:rsidRDefault="00F377C7" w:rsidP="00FE325C">
            <w:pPr>
              <w:jc w:val="center"/>
              <w:rPr>
                <w:rFonts w:ascii="Times New Roman" w:hAnsi="Times New Roman" w:cs="Times New Roman"/>
              </w:rPr>
            </w:pPr>
            <w:r w:rsidRPr="00FE325C">
              <w:rPr>
                <w:rFonts w:ascii="Times New Roman" w:hAnsi="Times New Roman" w:cs="Times New Roman"/>
                <w:b/>
                <w:bCs/>
              </w:rPr>
              <w:lastRenderedPageBreak/>
              <w:t>No.</w:t>
            </w:r>
          </w:p>
        </w:tc>
        <w:tc>
          <w:tcPr>
            <w:tcW w:w="2298" w:type="dxa"/>
            <w:tcBorders>
              <w:top w:val="single" w:sz="4" w:space="0" w:color="auto"/>
            </w:tcBorders>
          </w:tcPr>
          <w:p w14:paraId="00D16B0D" w14:textId="1C640360" w:rsidR="00F377C7" w:rsidRPr="00FE325C" w:rsidRDefault="00F377C7" w:rsidP="00FE325C">
            <w:pPr>
              <w:jc w:val="center"/>
              <w:rPr>
                <w:rFonts w:ascii="Times New Roman" w:hAnsi="Times New Roman" w:cs="Times New Roman"/>
              </w:rPr>
            </w:pPr>
            <w:r w:rsidRPr="00FE325C">
              <w:rPr>
                <w:rFonts w:ascii="Times New Roman" w:hAnsi="Times New Roman" w:cs="Times New Roman"/>
                <w:b/>
                <w:bCs/>
              </w:rPr>
              <w:t xml:space="preserve">Nama dan </w:t>
            </w:r>
            <w:proofErr w:type="spellStart"/>
            <w:r w:rsidRPr="00FE325C">
              <w:rPr>
                <w:rFonts w:ascii="Times New Roman" w:hAnsi="Times New Roman" w:cs="Times New Roman"/>
                <w:b/>
                <w:bCs/>
              </w:rPr>
              <w:t>Tahun</w:t>
            </w:r>
            <w:proofErr w:type="spellEnd"/>
            <w:r w:rsidRPr="00FE325C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b/>
                <w:bCs/>
              </w:rPr>
              <w:t>Penelitian</w:t>
            </w:r>
            <w:proofErr w:type="spellEnd"/>
          </w:p>
        </w:tc>
        <w:tc>
          <w:tcPr>
            <w:tcW w:w="2247" w:type="dxa"/>
            <w:tcBorders>
              <w:top w:val="single" w:sz="4" w:space="0" w:color="auto"/>
            </w:tcBorders>
          </w:tcPr>
          <w:p w14:paraId="7D048A37" w14:textId="43E24D0C" w:rsidR="00F377C7" w:rsidRPr="00FE325C" w:rsidRDefault="00F377C7" w:rsidP="00FE325C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E325C">
              <w:rPr>
                <w:rFonts w:ascii="Times New Roman" w:hAnsi="Times New Roman" w:cs="Times New Roman"/>
                <w:b/>
                <w:bCs/>
              </w:rPr>
              <w:t>Variabel</w:t>
            </w:r>
            <w:proofErr w:type="spellEnd"/>
            <w:r w:rsidRPr="00FE325C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b/>
                <w:bCs/>
              </w:rPr>
              <w:t>Penelitian</w:t>
            </w:r>
            <w:proofErr w:type="spellEnd"/>
          </w:p>
        </w:tc>
        <w:tc>
          <w:tcPr>
            <w:tcW w:w="2363" w:type="dxa"/>
            <w:tcBorders>
              <w:top w:val="single" w:sz="4" w:space="0" w:color="auto"/>
            </w:tcBorders>
          </w:tcPr>
          <w:p w14:paraId="32375E89" w14:textId="5BB290A9" w:rsidR="00F377C7" w:rsidRPr="00FE325C" w:rsidRDefault="00F377C7" w:rsidP="00FE325C">
            <w:pPr>
              <w:jc w:val="center"/>
              <w:rPr>
                <w:rFonts w:ascii="Times New Roman" w:hAnsi="Times New Roman" w:cs="Times New Roman"/>
              </w:rPr>
            </w:pPr>
            <w:r w:rsidRPr="00FE325C">
              <w:rPr>
                <w:rFonts w:ascii="Times New Roman" w:hAnsi="Times New Roman" w:cs="Times New Roman"/>
                <w:b/>
                <w:bCs/>
              </w:rPr>
              <w:t xml:space="preserve">Hasil </w:t>
            </w:r>
            <w:proofErr w:type="spellStart"/>
            <w:r w:rsidRPr="00FE325C">
              <w:rPr>
                <w:rFonts w:ascii="Times New Roman" w:hAnsi="Times New Roman" w:cs="Times New Roman"/>
                <w:b/>
                <w:bCs/>
              </w:rPr>
              <w:t>Penelitian</w:t>
            </w:r>
            <w:proofErr w:type="spellEnd"/>
          </w:p>
        </w:tc>
      </w:tr>
      <w:tr w:rsidR="00CA2866" w:rsidRPr="00FE325C" w14:paraId="4E57761F" w14:textId="77777777" w:rsidTr="00E11455">
        <w:tc>
          <w:tcPr>
            <w:tcW w:w="1019" w:type="dxa"/>
            <w:tcBorders>
              <w:top w:val="single" w:sz="4" w:space="0" w:color="auto"/>
            </w:tcBorders>
          </w:tcPr>
          <w:p w14:paraId="4712F9B9" w14:textId="0A1F0C58" w:rsidR="00CA2866" w:rsidRPr="00FE325C" w:rsidRDefault="00CA2866" w:rsidP="000C3CF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9.</w:t>
            </w:r>
          </w:p>
        </w:tc>
        <w:tc>
          <w:tcPr>
            <w:tcW w:w="2298" w:type="dxa"/>
            <w:tcBorders>
              <w:top w:val="single" w:sz="4" w:space="0" w:color="auto"/>
            </w:tcBorders>
          </w:tcPr>
          <w:p w14:paraId="3E031AA1" w14:textId="642939AC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Irwansyah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, 2021</w:t>
            </w:r>
          </w:p>
        </w:tc>
        <w:tc>
          <w:tcPr>
            <w:tcW w:w="2247" w:type="dxa"/>
            <w:tcBorders>
              <w:top w:val="single" w:sz="4" w:space="0" w:color="auto"/>
            </w:tcBorders>
          </w:tcPr>
          <w:p w14:paraId="1C96740C" w14:textId="77777777" w:rsidR="00CA2866" w:rsidRPr="00E11455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Depende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52EEADCD" w14:textId="77777777" w:rsidR="00CA2866" w:rsidRPr="00E11455" w:rsidRDefault="00CA2866" w:rsidP="00CA2866">
            <w:pPr>
              <w:pStyle w:val="ListParagraph"/>
              <w:numPr>
                <w:ilvl w:val="0"/>
                <w:numId w:val="11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Efektivitas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istem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</w:p>
          <w:p w14:paraId="298E6937" w14:textId="77777777" w:rsidR="00CA2866" w:rsidRPr="00E11455" w:rsidRDefault="00CA2866" w:rsidP="00CA2866">
            <w:pPr>
              <w:pStyle w:val="ListParagraph"/>
              <w:numPr>
                <w:ilvl w:val="0"/>
                <w:numId w:val="11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5767315B" w14:textId="77777777" w:rsidR="00CA2866" w:rsidRPr="00E11455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CDD49C0" w14:textId="77777777" w:rsidR="00CA2866" w:rsidRPr="00E11455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Independe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40630E7C" w14:textId="77777777" w:rsidR="00CA2866" w:rsidRPr="00E11455" w:rsidRDefault="00CA2866" w:rsidP="00CA2866">
            <w:pPr>
              <w:pStyle w:val="ListParagraph"/>
              <w:numPr>
                <w:ilvl w:val="0"/>
                <w:numId w:val="21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anksi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</w:p>
          <w:p w14:paraId="332F8CAE" w14:textId="77777777" w:rsidR="00CA2866" w:rsidRPr="00E11455" w:rsidRDefault="00CA2866" w:rsidP="00CA2866">
            <w:pPr>
              <w:pStyle w:val="ListParagraph"/>
              <w:numPr>
                <w:ilvl w:val="0"/>
                <w:numId w:val="21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sadar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3B1E6399" w14:textId="77777777" w:rsidR="00CA2866" w:rsidRDefault="00CA2866" w:rsidP="00CA2866">
            <w:pPr>
              <w:pStyle w:val="ListParagraph"/>
              <w:numPr>
                <w:ilvl w:val="0"/>
                <w:numId w:val="21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osialisasi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</w:p>
          <w:p w14:paraId="182165F6" w14:textId="1E94521A" w:rsidR="00CA2866" w:rsidRPr="00CA2866" w:rsidRDefault="00CA2866" w:rsidP="00CA2866">
            <w:pPr>
              <w:pStyle w:val="ListParagraph"/>
              <w:numPr>
                <w:ilvl w:val="0"/>
                <w:numId w:val="21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Persepsi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</w:tc>
        <w:tc>
          <w:tcPr>
            <w:tcW w:w="2363" w:type="dxa"/>
            <w:tcBorders>
              <w:top w:val="single" w:sz="4" w:space="0" w:color="auto"/>
            </w:tcBorders>
          </w:tcPr>
          <w:p w14:paraId="7805C11E" w14:textId="77777777" w:rsidR="00CA2866" w:rsidRPr="00E11455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Hasil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neliti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berikut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54514F2E" w14:textId="0FCE9F67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anksi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rsepsi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ignifik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ositif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efektivitas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istem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Namu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, pada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sadar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sosialisasi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memberik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engaruh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E11455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CA2866" w:rsidRPr="00FE325C" w14:paraId="7DD177A9" w14:textId="77777777" w:rsidTr="00E11455">
        <w:tc>
          <w:tcPr>
            <w:tcW w:w="1019" w:type="dxa"/>
            <w:tcBorders>
              <w:top w:val="single" w:sz="4" w:space="0" w:color="auto"/>
            </w:tcBorders>
          </w:tcPr>
          <w:p w14:paraId="54A085FD" w14:textId="26DE7469" w:rsidR="00CA2866" w:rsidRPr="00FE325C" w:rsidRDefault="00CA2866" w:rsidP="000C3CF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10.</w:t>
            </w:r>
          </w:p>
        </w:tc>
        <w:tc>
          <w:tcPr>
            <w:tcW w:w="2298" w:type="dxa"/>
            <w:tcBorders>
              <w:top w:val="single" w:sz="4" w:space="0" w:color="auto"/>
            </w:tcBorders>
          </w:tcPr>
          <w:p w14:paraId="2D412815" w14:textId="3F249EA3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Sunaryo e</w:t>
            </w:r>
            <w:r w:rsidRPr="00FE325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 al.,</w:t>
            </w:r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2020</w:t>
            </w:r>
          </w:p>
        </w:tc>
        <w:tc>
          <w:tcPr>
            <w:tcW w:w="2247" w:type="dxa"/>
            <w:tcBorders>
              <w:top w:val="single" w:sz="4" w:space="0" w:color="auto"/>
            </w:tcBorders>
          </w:tcPr>
          <w:p w14:paraId="7AE6996B" w14:textId="77777777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Depende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7B98A5A3" w14:textId="77777777" w:rsidR="00CA2866" w:rsidRPr="00FE325C" w:rsidRDefault="00CA2866" w:rsidP="00CA2866">
            <w:pPr>
              <w:pStyle w:val="ListParagraph"/>
              <w:numPr>
                <w:ilvl w:val="0"/>
                <w:numId w:val="14"/>
              </w:numPr>
              <w:ind w:left="389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2A176384" w14:textId="77777777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E5177D2" w14:textId="77777777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Independe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766EAE51" w14:textId="77777777" w:rsidR="00CA2866" w:rsidRPr="00FE325C" w:rsidRDefault="00CA2866" w:rsidP="00CA2866">
            <w:pPr>
              <w:pStyle w:val="ListParagraph"/>
              <w:numPr>
                <w:ilvl w:val="0"/>
                <w:numId w:val="22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rsepsi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Atas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nerap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ratur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merintah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No.23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Tahu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2018</w:t>
            </w:r>
          </w:p>
          <w:p w14:paraId="25960C9E" w14:textId="77777777" w:rsidR="00CA2866" w:rsidRDefault="00CA2866" w:rsidP="00CA2866">
            <w:pPr>
              <w:pStyle w:val="ListParagraph"/>
              <w:numPr>
                <w:ilvl w:val="0"/>
                <w:numId w:val="22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maham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37AB7A0E" w14:textId="1CDB569A" w:rsidR="00CA2866" w:rsidRPr="00CA2866" w:rsidRDefault="00CA2866" w:rsidP="00CA2866">
            <w:pPr>
              <w:pStyle w:val="ListParagraph"/>
              <w:numPr>
                <w:ilvl w:val="0"/>
                <w:numId w:val="22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Kesadaran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CA2866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</w:tc>
        <w:tc>
          <w:tcPr>
            <w:tcW w:w="2363" w:type="dxa"/>
            <w:tcBorders>
              <w:top w:val="single" w:sz="4" w:space="0" w:color="auto"/>
            </w:tcBorders>
          </w:tcPr>
          <w:p w14:paraId="17DC6EF2" w14:textId="77777777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Hasil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neliti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berikut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48764F6A" w14:textId="7E98E7FE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stimul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rsepsi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atas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nerap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ratur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merintah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No. 23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Tahu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2018,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maham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, dan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kesadar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Namu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arsial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rsepsi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atas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nerap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ratur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merintah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No. 23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Tahu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2018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CA2866" w:rsidRPr="00FE325C" w14:paraId="06106399" w14:textId="77777777" w:rsidTr="00960BE0">
        <w:tc>
          <w:tcPr>
            <w:tcW w:w="1019" w:type="dxa"/>
          </w:tcPr>
          <w:p w14:paraId="612A2AFC" w14:textId="44EDAE98" w:rsidR="00CA2866" w:rsidRPr="00FE325C" w:rsidRDefault="00CA2866" w:rsidP="00CA286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11.</w:t>
            </w:r>
          </w:p>
        </w:tc>
        <w:tc>
          <w:tcPr>
            <w:tcW w:w="2298" w:type="dxa"/>
          </w:tcPr>
          <w:p w14:paraId="29BFE66E" w14:textId="6D4FE238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Sitorus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E325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t al</w:t>
            </w:r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, 2020</w:t>
            </w:r>
          </w:p>
        </w:tc>
        <w:tc>
          <w:tcPr>
            <w:tcW w:w="2247" w:type="dxa"/>
          </w:tcPr>
          <w:p w14:paraId="2CA678DA" w14:textId="77777777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Depende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09771C70" w14:textId="77777777" w:rsidR="00CA2866" w:rsidRPr="00FE325C" w:rsidRDefault="00CA2866" w:rsidP="00CA2866">
            <w:pPr>
              <w:pStyle w:val="ListParagraph"/>
              <w:numPr>
                <w:ilvl w:val="0"/>
                <w:numId w:val="19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</w:p>
          <w:p w14:paraId="398AB4FA" w14:textId="77777777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94DAED1" w14:textId="77777777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Independe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54385327" w14:textId="77777777" w:rsidR="00CA2866" w:rsidRPr="00FE325C" w:rsidRDefault="00CA2866" w:rsidP="00CA2866">
            <w:pPr>
              <w:pStyle w:val="ListParagraph"/>
              <w:numPr>
                <w:ilvl w:val="0"/>
                <w:numId w:val="20"/>
              </w:numPr>
              <w:ind w:left="372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</w:p>
          <w:p w14:paraId="1DE9AD09" w14:textId="77777777" w:rsidR="0001702F" w:rsidRDefault="00CA2866" w:rsidP="0001702F">
            <w:pPr>
              <w:pStyle w:val="ListParagraph"/>
              <w:numPr>
                <w:ilvl w:val="0"/>
                <w:numId w:val="20"/>
              </w:numPr>
              <w:ind w:left="372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FE325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-Commerce</w:t>
            </w:r>
          </w:p>
          <w:p w14:paraId="41F7DE7B" w14:textId="597CA598" w:rsidR="00CA2866" w:rsidRPr="0001702F" w:rsidRDefault="00CA2866" w:rsidP="0001702F">
            <w:pPr>
              <w:pStyle w:val="ListParagraph"/>
              <w:numPr>
                <w:ilvl w:val="0"/>
                <w:numId w:val="20"/>
              </w:numPr>
              <w:ind w:left="372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01702F">
              <w:rPr>
                <w:rFonts w:ascii="Times New Roman" w:hAnsi="Times New Roman" w:cs="Times New Roman"/>
                <w:sz w:val="20"/>
                <w:szCs w:val="20"/>
              </w:rPr>
              <w:t>Internal Control</w:t>
            </w:r>
          </w:p>
        </w:tc>
        <w:tc>
          <w:tcPr>
            <w:tcW w:w="2363" w:type="dxa"/>
          </w:tcPr>
          <w:p w14:paraId="49132CE3" w14:textId="77777777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Hasil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neliti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berikut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5D1EEA53" w14:textId="7FADEEC1" w:rsidR="00CA2866" w:rsidRPr="00FE325C" w:rsidRDefault="00CA2866" w:rsidP="00CA286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signifik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orang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ribadi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, dan </w:t>
            </w:r>
            <w:r w:rsidRPr="00FE325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-commerce</w:t>
            </w:r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berpengaruh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orang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ribadi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variabel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moderasi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yaitu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internal control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belum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memoderasi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ngaruh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rpajak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E325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e-commerce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kepatuhan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wajib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pajak</w:t>
            </w:r>
            <w:proofErr w:type="spellEnd"/>
            <w:r w:rsidRPr="00FE325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</w:tbl>
    <w:p w14:paraId="640C8E73" w14:textId="77777777" w:rsidR="00FE325C" w:rsidRDefault="00FE325C">
      <w:pPr>
        <w:rPr>
          <w:rFonts w:ascii="Times New Roman" w:hAnsi="Times New Roman" w:cs="Times New Roman"/>
          <w:i/>
          <w:iCs/>
        </w:rPr>
      </w:pPr>
      <w:proofErr w:type="spellStart"/>
      <w:r w:rsidRPr="00FE325C">
        <w:rPr>
          <w:rFonts w:ascii="Times New Roman" w:hAnsi="Times New Roman" w:cs="Times New Roman"/>
          <w:i/>
          <w:iCs/>
        </w:rPr>
        <w:t>Sumber</w:t>
      </w:r>
      <w:proofErr w:type="spellEnd"/>
      <w:r w:rsidRPr="00FE325C">
        <w:rPr>
          <w:rFonts w:ascii="Times New Roman" w:hAnsi="Times New Roman" w:cs="Times New Roman"/>
          <w:i/>
          <w:iCs/>
        </w:rPr>
        <w:t xml:space="preserve">: Data </w:t>
      </w:r>
      <w:proofErr w:type="spellStart"/>
      <w:r w:rsidRPr="00FE325C">
        <w:rPr>
          <w:rFonts w:ascii="Times New Roman" w:hAnsi="Times New Roman" w:cs="Times New Roman"/>
          <w:i/>
          <w:iCs/>
        </w:rPr>
        <w:t>diolah</w:t>
      </w:r>
      <w:proofErr w:type="spellEnd"/>
      <w:r w:rsidRPr="00FE325C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FE325C">
        <w:rPr>
          <w:rFonts w:ascii="Times New Roman" w:hAnsi="Times New Roman" w:cs="Times New Roman"/>
          <w:i/>
          <w:iCs/>
        </w:rPr>
        <w:t>penulis</w:t>
      </w:r>
      <w:proofErr w:type="spellEnd"/>
      <w:r w:rsidRPr="00FE325C">
        <w:rPr>
          <w:rFonts w:ascii="Times New Roman" w:hAnsi="Times New Roman" w:cs="Times New Roman"/>
          <w:i/>
          <w:iCs/>
        </w:rPr>
        <w:t>, 2024</w:t>
      </w:r>
    </w:p>
    <w:p w14:paraId="06504EF1" w14:textId="77777777" w:rsidR="00FE325C" w:rsidRDefault="00FE325C">
      <w:pPr>
        <w:rPr>
          <w:rFonts w:ascii="Times New Roman" w:hAnsi="Times New Roman" w:cs="Times New Roman"/>
          <w:sz w:val="24"/>
          <w:szCs w:val="24"/>
        </w:rPr>
      </w:pPr>
    </w:p>
    <w:p w14:paraId="5349A543" w14:textId="6FC1635E" w:rsidR="00FE325C" w:rsidRPr="008B0823" w:rsidRDefault="00FE325C" w:rsidP="008B0823">
      <w:pPr>
        <w:pStyle w:val="Heading2"/>
        <w:numPr>
          <w:ilvl w:val="1"/>
          <w:numId w:val="4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71" w:name="_Toc210724767"/>
      <w:proofErr w:type="spellStart"/>
      <w:r w:rsidRPr="008B082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Kerangka</w:t>
      </w:r>
      <w:proofErr w:type="spellEnd"/>
      <w:r w:rsidRPr="008B082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8B082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Konseptual</w:t>
      </w:r>
      <w:bookmarkEnd w:id="71"/>
      <w:proofErr w:type="spellEnd"/>
    </w:p>
    <w:p w14:paraId="4B55DC4C" w14:textId="72714A5A" w:rsidR="00FE325C" w:rsidRDefault="00FE325C" w:rsidP="00FE325C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jzen </w:t>
      </w:r>
      <w:r w:rsidR="00455C29">
        <w:rPr>
          <w:rFonts w:ascii="Times New Roman" w:hAnsi="Times New Roman" w:cs="Times New Roman"/>
          <w:sz w:val="24"/>
          <w:szCs w:val="24"/>
        </w:rPr>
        <w:t>(1991)</w:t>
      </w:r>
      <w:r w:rsidR="00CB52D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Terencana</w:t>
      </w:r>
      <w:proofErr w:type="spellEnd"/>
      <w:r w:rsidR="00CB52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2D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CB52D2">
        <w:rPr>
          <w:rFonts w:ascii="Times New Roman" w:hAnsi="Times New Roman" w:cs="Times New Roman"/>
          <w:i/>
          <w:iCs/>
          <w:sz w:val="24"/>
          <w:szCs w:val="24"/>
        </w:rPr>
        <w:t xml:space="preserve"> Theory of Planned Behavior (TPB</w:t>
      </w:r>
      <w:r w:rsidR="006A0B2D">
        <w:rPr>
          <w:rFonts w:ascii="Times New Roman" w:hAnsi="Times New Roman" w:cs="Times New Roman"/>
          <w:i/>
          <w:iCs/>
          <w:sz w:val="24"/>
          <w:szCs w:val="24"/>
        </w:rPr>
        <w:t xml:space="preserve">) </w:t>
      </w:r>
      <w:proofErr w:type="spellStart"/>
      <w:r w:rsidR="006A0B2D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="006A0B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1351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201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1351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2013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01351">
        <w:rPr>
          <w:rFonts w:ascii="Times New Roman" w:hAnsi="Times New Roman" w:cs="Times New Roman"/>
          <w:sz w:val="24"/>
          <w:szCs w:val="24"/>
        </w:rPr>
        <w:t>ditampilkan</w:t>
      </w:r>
      <w:proofErr w:type="spellEnd"/>
      <w:r w:rsidR="0020135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201351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201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135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201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1351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="00201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135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201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1351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201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1351">
        <w:rPr>
          <w:rFonts w:ascii="Times New Roman" w:hAnsi="Times New Roman" w:cs="Times New Roman"/>
          <w:sz w:val="24"/>
          <w:szCs w:val="24"/>
        </w:rPr>
        <w:t>niat</w:t>
      </w:r>
      <w:proofErr w:type="spellEnd"/>
      <w:r w:rsidR="00201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135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201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1351">
        <w:rPr>
          <w:rFonts w:ascii="Times New Roman" w:hAnsi="Times New Roman" w:cs="Times New Roman"/>
          <w:sz w:val="24"/>
          <w:szCs w:val="24"/>
        </w:rPr>
        <w:t>berperilak</w:t>
      </w:r>
      <w:r w:rsidR="00F3279E">
        <w:rPr>
          <w:rFonts w:ascii="Times New Roman" w:hAnsi="Times New Roman" w:cs="Times New Roman"/>
          <w:sz w:val="24"/>
          <w:szCs w:val="24"/>
        </w:rPr>
        <w:t>u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Dorongan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berperilaku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penentu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 xml:space="preserve">, norma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91662" w:rsidRPr="00491662">
        <w:rPr>
          <w:rFonts w:ascii="Times New Roman" w:hAnsi="Times New Roman" w:cs="Times New Roman"/>
          <w:sz w:val="24"/>
          <w:szCs w:val="24"/>
        </w:rPr>
        <w:t>dipersepsikan</w:t>
      </w:r>
      <w:proofErr w:type="spellEnd"/>
      <w:r w:rsidR="00491662" w:rsidRPr="00491662">
        <w:rPr>
          <w:rFonts w:ascii="Times New Roman" w:hAnsi="Times New Roman" w:cs="Times New Roman"/>
          <w:sz w:val="24"/>
          <w:szCs w:val="24"/>
        </w:rPr>
        <w:t>.</w:t>
      </w:r>
      <w:r w:rsidR="0049166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7F12B19" w14:textId="72DC4CCF" w:rsidR="00FE325C" w:rsidRDefault="00FE325C" w:rsidP="00FE325C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y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orma 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dipersepsikan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626789A" w14:textId="2B2AB4BA" w:rsidR="00F3279E" w:rsidRDefault="00EA4167" w:rsidP="00DC29CA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3279E">
        <w:rPr>
          <w:rFonts w:ascii="Times New Roman" w:hAnsi="Times New Roman" w:cs="Times New Roman"/>
          <w:i/>
          <w:iCs/>
          <w:sz w:val="24"/>
          <w:szCs w:val="24"/>
        </w:rPr>
        <w:t xml:space="preserve">Theory of Planned Behavior (TPB)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, norma, dan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279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3279E">
        <w:rPr>
          <w:rFonts w:ascii="Times New Roman" w:hAnsi="Times New Roman" w:cs="Times New Roman"/>
          <w:sz w:val="24"/>
          <w:szCs w:val="24"/>
        </w:rPr>
        <w:t>.</w:t>
      </w:r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. Serta pada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digambark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konseptual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>:</w:t>
      </w:r>
    </w:p>
    <w:p w14:paraId="1A43364B" w14:textId="77777777" w:rsidR="0001702F" w:rsidRDefault="0001702F" w:rsidP="00DC29CA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095772C9" w14:textId="77777777" w:rsidR="0001702F" w:rsidRDefault="0001702F" w:rsidP="00DC29CA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947B351" w14:textId="77777777" w:rsidR="0001702F" w:rsidRPr="00F3279E" w:rsidRDefault="0001702F" w:rsidP="00DC29CA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331F70D" w14:textId="3CEE412B" w:rsidR="00C167C9" w:rsidRPr="00C167C9" w:rsidRDefault="00C167C9" w:rsidP="00C167C9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CC792C9" wp14:editId="3D5A39CF">
                <wp:simplePos x="0" y="0"/>
                <wp:positionH relativeFrom="page">
                  <wp:align>center</wp:align>
                </wp:positionH>
                <wp:positionV relativeFrom="paragraph">
                  <wp:posOffset>161290</wp:posOffset>
                </wp:positionV>
                <wp:extent cx="1658679" cy="485775"/>
                <wp:effectExtent l="0" t="0" r="17780" b="28575"/>
                <wp:wrapNone/>
                <wp:docPr id="768747678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58679" cy="485775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128DABE" w14:textId="00A2D87E" w:rsidR="00892282" w:rsidRPr="00892282" w:rsidRDefault="00400FAC" w:rsidP="00372983">
                            <w:pPr>
                              <w:spacing w:after="0" w:line="240" w:lineRule="auto"/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Theory of Planned Behavior (TPB)</w:t>
                            </w:r>
                            <w:r w:rsidR="00892282" w:rsidRPr="00892282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CC792C9" id="Rectangle 1" o:spid="_x0000_s1026" style="position:absolute;margin-left:0;margin-top:12.7pt;width:130.6pt;height:38.25pt;z-index:251659264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" fillcolor="white [3201]" strokecolor="black [3200]" strokeweight="1pt">
                <v:textbox>
                  <w:txbxContent>
                    <w:p w14:paraId="5128DABE" w14:textId="00A2D87E" w:rsidR="00892282" w:rsidRPr="00892282" w:rsidRDefault="00400FAC" w:rsidP="00372983">
                      <w:pPr>
                        <w:spacing w:after="0" w:line="240" w:lineRule="auto"/>
                        <w:jc w:val="center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Theory of Planned Behavior (TPB)</w:t>
                      </w:r>
                      <w:r w:rsidR="00892282" w:rsidRPr="00892282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  <w10:wrap anchorx="page"/>
              </v:rect>
            </w:pict>
          </mc:Fallback>
        </mc:AlternateContent>
      </w:r>
    </w:p>
    <w:p w14:paraId="15D3CB01" w14:textId="1F60542F" w:rsidR="005A3762" w:rsidRPr="005A3762" w:rsidRDefault="005A3762" w:rsidP="005A3762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4B7F4A0E" w14:textId="21DDBB30" w:rsidR="005A3762" w:rsidRDefault="00BB716F" w:rsidP="00892282">
      <w:pPr>
        <w:spacing w:line="48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69856" behindDoc="0" locked="0" layoutInCell="1" allowOverlap="1" wp14:anchorId="592F7B6E" wp14:editId="63DA30CB">
                <wp:simplePos x="0" y="0"/>
                <wp:positionH relativeFrom="column">
                  <wp:posOffset>4638675</wp:posOffset>
                </wp:positionH>
                <wp:positionV relativeFrom="paragraph">
                  <wp:posOffset>371475</wp:posOffset>
                </wp:positionV>
                <wp:extent cx="0" cy="314325"/>
                <wp:effectExtent l="76200" t="0" r="57150" b="47625"/>
                <wp:wrapNone/>
                <wp:docPr id="6" name="Straight Arrow Connector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143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547BFE7D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6" o:spid="_x0000_s1026" type="#_x0000_t32" style="position:absolute;margin-left:365.25pt;margin-top:29.25pt;width:0;height:24.75pt;z-index:2517698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67808" behindDoc="0" locked="0" layoutInCell="1" allowOverlap="1" wp14:anchorId="4A469952" wp14:editId="355E3D87">
                <wp:simplePos x="0" y="0"/>
                <wp:positionH relativeFrom="column">
                  <wp:posOffset>3265170</wp:posOffset>
                </wp:positionH>
                <wp:positionV relativeFrom="paragraph">
                  <wp:posOffset>372745</wp:posOffset>
                </wp:positionV>
                <wp:extent cx="0" cy="314325"/>
                <wp:effectExtent l="76200" t="0" r="57150" b="47625"/>
                <wp:wrapNone/>
                <wp:docPr id="3" name="Straight Arrow Connector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143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2408CDE" id="Straight Arrow Connector 3" o:spid="_x0000_s1026" type="#_x0000_t32" style="position:absolute;margin-left:257.1pt;margin-top:29.35pt;width:0;height:24.75pt;z-index:2517678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65760" behindDoc="0" locked="0" layoutInCell="1" allowOverlap="1" wp14:anchorId="52CC4CDB" wp14:editId="124575FB">
                <wp:simplePos x="0" y="0"/>
                <wp:positionH relativeFrom="column">
                  <wp:posOffset>1693545</wp:posOffset>
                </wp:positionH>
                <wp:positionV relativeFrom="paragraph">
                  <wp:posOffset>372745</wp:posOffset>
                </wp:positionV>
                <wp:extent cx="0" cy="314325"/>
                <wp:effectExtent l="76200" t="0" r="57150" b="47625"/>
                <wp:wrapNone/>
                <wp:docPr id="2" name="Straight Arrow Connector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143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1070AAF" id="Straight Arrow Connector 2" o:spid="_x0000_s1026" type="#_x0000_t32" style="position:absolute;margin-left:133.35pt;margin-top:29.35pt;width:0;height:24.75pt;z-index:2517657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63712" behindDoc="0" locked="0" layoutInCell="1" allowOverlap="1" wp14:anchorId="7E3499D5" wp14:editId="1B8D6A70">
                <wp:simplePos x="0" y="0"/>
                <wp:positionH relativeFrom="column">
                  <wp:posOffset>140970</wp:posOffset>
                </wp:positionH>
                <wp:positionV relativeFrom="paragraph">
                  <wp:posOffset>372745</wp:posOffset>
                </wp:positionV>
                <wp:extent cx="0" cy="314325"/>
                <wp:effectExtent l="76200" t="0" r="57150" b="47625"/>
                <wp:wrapNone/>
                <wp:docPr id="1" name="Straight Arrow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143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9BE7C67" id="Straight Arrow Connector 1" o:spid="_x0000_s1026" type="#_x0000_t32" style="position:absolute;margin-left:11.1pt;margin-top:29.35pt;width:0;height:24.75pt;z-index:251763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" strokecolor="black [3200]" strokeweight=".5pt">
                <v:stroke endarrow="block" joinstyle="miter"/>
              </v:shape>
            </w:pict>
          </mc:Fallback>
        </mc:AlternateContent>
      </w:r>
      <w:r w:rsidR="00372983">
        <w:rPr>
          <w:noProof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11BE5D3A" wp14:editId="7E08E96E">
                <wp:simplePos x="0" y="0"/>
                <wp:positionH relativeFrom="margin">
                  <wp:posOffset>144780</wp:posOffset>
                </wp:positionH>
                <wp:positionV relativeFrom="paragraph">
                  <wp:posOffset>368935</wp:posOffset>
                </wp:positionV>
                <wp:extent cx="4497705" cy="0"/>
                <wp:effectExtent l="0" t="0" r="0" b="0"/>
                <wp:wrapNone/>
                <wp:docPr id="1281874306" name="Straight Connector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4497705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8480310" id="Straight Connector 3" o:spid="_x0000_s1026" style="position:absolute;flip:y;z-index:2516981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11.4pt,29.05pt" to="365.55pt,29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" strokecolor="black [3200]" strokeweight=".5pt">
                <v:stroke joinstyle="miter"/>
                <w10:wrap anchorx="margin"/>
              </v:line>
            </w:pict>
          </mc:Fallback>
        </mc:AlternateContent>
      </w:r>
      <w:r w:rsidR="00372983">
        <w:rPr>
          <w:noProof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45D03009" wp14:editId="214AC475">
                <wp:simplePos x="0" y="0"/>
                <wp:positionH relativeFrom="page">
                  <wp:align>center</wp:align>
                </wp:positionH>
                <wp:positionV relativeFrom="paragraph">
                  <wp:posOffset>6350</wp:posOffset>
                </wp:positionV>
                <wp:extent cx="0" cy="361507"/>
                <wp:effectExtent l="0" t="0" r="38100" b="19685"/>
                <wp:wrapNone/>
                <wp:docPr id="1796852912" name="Straight Connector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61507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70F96D6" id="Straight Connector 2" o:spid="_x0000_s1026" style="position:absolute;z-index:251694080;visibility:visible;mso-wrap-style:square;mso-wrap-distance-left:9pt;mso-wrap-distance-top:0;mso-wrap-distance-right:9pt;mso-wrap-distance-bottom:0;mso-position-horizontal:center;mso-position-horizontal-relative:page;mso-position-vertical:absolute;mso-position-vertical-relative:text" from="0,.5pt" to="0,28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" strokecolor="black [3200]" strokeweight=".5pt">
                <v:stroke joinstyle="miter"/>
                <w10:wrap anchorx="page"/>
              </v:line>
            </w:pict>
          </mc:Fallback>
        </mc:AlternateContent>
      </w:r>
    </w:p>
    <w:p w14:paraId="1D59E291" w14:textId="2F8BABE8" w:rsidR="005A3762" w:rsidRDefault="00372983" w:rsidP="00892282">
      <w:pPr>
        <w:spacing w:line="48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3512DFEC" wp14:editId="10646659">
                <wp:simplePos x="0" y="0"/>
                <wp:positionH relativeFrom="margin">
                  <wp:posOffset>4065270</wp:posOffset>
                </wp:positionH>
                <wp:positionV relativeFrom="paragraph">
                  <wp:posOffset>232410</wp:posOffset>
                </wp:positionV>
                <wp:extent cx="1179830" cy="419100"/>
                <wp:effectExtent l="0" t="0" r="20320" b="19050"/>
                <wp:wrapNone/>
                <wp:docPr id="2125994920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79830" cy="4191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1CB6A1D" w14:textId="77777777" w:rsidR="005A3762" w:rsidRPr="006D6B52" w:rsidRDefault="005A3762" w:rsidP="00372983">
                            <w:pPr>
                              <w:spacing w:after="0" w:line="240" w:lineRule="auto"/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 w:rsidRPr="006D6B5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rsepsi Wajib Paja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512DFEC" id="_x0000_s1027" style="position:absolute;margin-left:320.1pt;margin-top:18.3pt;width:92.9pt;height:33pt;z-index:2517032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" fillcolor="white [3201]" strokecolor="black [3200]" strokeweight="1pt">
                <v:textbox>
                  <w:txbxContent>
                    <w:p w14:paraId="11CB6A1D" w14:textId="77777777" w:rsidR="005A3762" w:rsidRPr="006D6B52" w:rsidRDefault="005A3762" w:rsidP="00372983">
                      <w:pPr>
                        <w:spacing w:after="0" w:line="240" w:lineRule="auto"/>
                        <w:jc w:val="center"/>
                        <w:rPr>
                          <w:sz w:val="24"/>
                          <w:szCs w:val="24"/>
                        </w:rPr>
                      </w:pPr>
                      <w:r w:rsidRPr="006D6B5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rsepsi Wajib Pajak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59C45CA0" wp14:editId="5BEC4CB4">
                <wp:simplePos x="0" y="0"/>
                <wp:positionH relativeFrom="margin">
                  <wp:posOffset>2665095</wp:posOffset>
                </wp:positionH>
                <wp:positionV relativeFrom="paragraph">
                  <wp:posOffset>232410</wp:posOffset>
                </wp:positionV>
                <wp:extent cx="1179830" cy="466725"/>
                <wp:effectExtent l="0" t="0" r="20320" b="28575"/>
                <wp:wrapNone/>
                <wp:docPr id="1837268673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79830" cy="466725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05D81C2" w14:textId="77777777" w:rsidR="005A3762" w:rsidRPr="006D6B52" w:rsidRDefault="005A3762" w:rsidP="00372983">
                            <w:pPr>
                              <w:spacing w:after="0" w:line="240" w:lineRule="auto"/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 w:rsidRPr="006D6B5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sadaran Wajib Paja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9C45CA0" id="_x0000_s1028" style="position:absolute;margin-left:209.85pt;margin-top:18.3pt;width:92.9pt;height:36.75pt;z-index:2516971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" fillcolor="white [3201]" strokecolor="black [3200]" strokeweight="1pt">
                <v:textbox>
                  <w:txbxContent>
                    <w:p w14:paraId="505D81C2" w14:textId="77777777" w:rsidR="005A3762" w:rsidRPr="006D6B52" w:rsidRDefault="005A3762" w:rsidP="00372983">
                      <w:pPr>
                        <w:spacing w:after="0" w:line="240" w:lineRule="auto"/>
                        <w:jc w:val="center"/>
                        <w:rPr>
                          <w:sz w:val="24"/>
                          <w:szCs w:val="24"/>
                        </w:rPr>
                      </w:pPr>
                      <w:r w:rsidRPr="006D6B5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sadaran Wajib Pajak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072D6AB3" wp14:editId="71F6745C">
                <wp:simplePos x="0" y="0"/>
                <wp:positionH relativeFrom="page">
                  <wp:posOffset>2514600</wp:posOffset>
                </wp:positionH>
                <wp:positionV relativeFrom="paragraph">
                  <wp:posOffset>241935</wp:posOffset>
                </wp:positionV>
                <wp:extent cx="1254125" cy="476250"/>
                <wp:effectExtent l="0" t="0" r="22225" b="19050"/>
                <wp:wrapNone/>
                <wp:docPr id="2095052043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54125" cy="4762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4562AD7" w14:textId="77777777" w:rsidR="005A3762" w:rsidRPr="006D6B52" w:rsidRDefault="005A3762" w:rsidP="00372983">
                            <w:pPr>
                              <w:spacing w:after="0" w:line="240" w:lineRule="auto"/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 w:rsidRPr="006D6B5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igitalisasi Layanan Paja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72D6AB3" id="_x0000_s1029" style="position:absolute;margin-left:198pt;margin-top:19.05pt;width:98.75pt;height:37.5pt;z-index:25169612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" fillcolor="white [3201]" strokecolor="black [3200]" strokeweight="1pt">
                <v:textbox>
                  <w:txbxContent>
                    <w:p w14:paraId="14562AD7" w14:textId="77777777" w:rsidR="005A3762" w:rsidRPr="006D6B52" w:rsidRDefault="005A3762" w:rsidP="00372983">
                      <w:pPr>
                        <w:spacing w:after="0" w:line="240" w:lineRule="auto"/>
                        <w:jc w:val="center"/>
                        <w:rPr>
                          <w:sz w:val="24"/>
                          <w:szCs w:val="24"/>
                        </w:rPr>
                      </w:pPr>
                      <w:r w:rsidRPr="006D6B5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igitalisasi Layanan Pajak</w:t>
                      </w:r>
                    </w:p>
                  </w:txbxContent>
                </v:textbox>
                <w10:wrap anchorx="page"/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7BCADAEC" wp14:editId="175F4FA6">
                <wp:simplePos x="0" y="0"/>
                <wp:positionH relativeFrom="page">
                  <wp:posOffset>923925</wp:posOffset>
                </wp:positionH>
                <wp:positionV relativeFrom="paragraph">
                  <wp:posOffset>237490</wp:posOffset>
                </wp:positionV>
                <wp:extent cx="1392555" cy="457200"/>
                <wp:effectExtent l="0" t="0" r="17145" b="19050"/>
                <wp:wrapNone/>
                <wp:docPr id="2074787146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92555" cy="4572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2D9A7F4" w14:textId="77777777" w:rsidR="005A3762" w:rsidRPr="00495444" w:rsidRDefault="005A3762" w:rsidP="00372983">
                            <w:pPr>
                              <w:spacing w:after="0" w:line="240" w:lineRule="auto"/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 w:rsidRPr="0049544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ngetahuan Peraturan Paja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BCADAEC" id="_x0000_s1030" style="position:absolute;margin-left:72.75pt;margin-top:18.7pt;width:109.65pt;height:36pt;z-index:25169510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" fillcolor="white [3201]" strokecolor="black [3200]" strokeweight="1pt">
                <v:textbox>
                  <w:txbxContent>
                    <w:p w14:paraId="32D9A7F4" w14:textId="77777777" w:rsidR="005A3762" w:rsidRPr="00495444" w:rsidRDefault="005A3762" w:rsidP="00372983">
                      <w:pPr>
                        <w:spacing w:after="0" w:line="240" w:lineRule="auto"/>
                        <w:jc w:val="center"/>
                        <w:rPr>
                          <w:sz w:val="24"/>
                          <w:szCs w:val="24"/>
                        </w:rPr>
                      </w:pPr>
                      <w:r w:rsidRPr="00495444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ngetahuan Peraturan Pajak</w:t>
                      </w:r>
                    </w:p>
                  </w:txbxContent>
                </v:textbox>
                <w10:wrap anchorx="page"/>
              </v:rect>
            </w:pict>
          </mc:Fallback>
        </mc:AlternateContent>
      </w:r>
    </w:p>
    <w:p w14:paraId="1A09FE2F" w14:textId="3BF2AD83" w:rsidR="005A3762" w:rsidRDefault="00BB716F" w:rsidP="00892282">
      <w:pPr>
        <w:spacing w:line="48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76000" behindDoc="0" locked="0" layoutInCell="1" allowOverlap="1" wp14:anchorId="12849FD6" wp14:editId="17F0004E">
                <wp:simplePos x="0" y="0"/>
                <wp:positionH relativeFrom="column">
                  <wp:posOffset>4663613</wp:posOffset>
                </wp:positionH>
                <wp:positionV relativeFrom="paragraph">
                  <wp:posOffset>209476</wp:posOffset>
                </wp:positionV>
                <wp:extent cx="0" cy="352796"/>
                <wp:effectExtent l="76200" t="38100" r="57150" b="9525"/>
                <wp:wrapNone/>
                <wp:docPr id="17" name="Straight Arrow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0" cy="352796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BF69F7E" id="Straight Arrow Connector 17" o:spid="_x0000_s1026" type="#_x0000_t32" style="position:absolute;margin-left:367.2pt;margin-top:16.5pt;width:0;height:27.8pt;flip:y;z-index:251776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74976" behindDoc="0" locked="0" layoutInCell="1" allowOverlap="1" wp14:anchorId="2C4066BD" wp14:editId="3CDF7070">
                <wp:simplePos x="0" y="0"/>
                <wp:positionH relativeFrom="column">
                  <wp:posOffset>3276600</wp:posOffset>
                </wp:positionH>
                <wp:positionV relativeFrom="paragraph">
                  <wp:posOffset>255319</wp:posOffset>
                </wp:positionV>
                <wp:extent cx="990" cy="307522"/>
                <wp:effectExtent l="76200" t="38100" r="75565" b="16510"/>
                <wp:wrapNone/>
                <wp:docPr id="15" name="Straight Arrow Connecto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990" cy="307522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2FD01F1" id="Straight Arrow Connector 15" o:spid="_x0000_s1026" type="#_x0000_t32" style="position:absolute;margin-left:258pt;margin-top:20.1pt;width:.1pt;height:24.2pt;flip:x y;z-index:2517749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72928" behindDoc="0" locked="0" layoutInCell="1" allowOverlap="1" wp14:anchorId="4955FC82" wp14:editId="301C0C1B">
                <wp:simplePos x="0" y="0"/>
                <wp:positionH relativeFrom="column">
                  <wp:posOffset>1693916</wp:posOffset>
                </wp:positionH>
                <wp:positionV relativeFrom="paragraph">
                  <wp:posOffset>278501</wp:posOffset>
                </wp:positionV>
                <wp:extent cx="990" cy="307522"/>
                <wp:effectExtent l="76200" t="38100" r="75565" b="16510"/>
                <wp:wrapNone/>
                <wp:docPr id="14" name="Straight Arrow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990" cy="307522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7445FEE" id="Straight Arrow Connector 14" o:spid="_x0000_s1026" type="#_x0000_t32" style="position:absolute;margin-left:133.4pt;margin-top:21.95pt;width:.1pt;height:24.2pt;flip:x y;z-index:2517729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71904" behindDoc="0" locked="0" layoutInCell="1" allowOverlap="1" wp14:anchorId="56C462F1" wp14:editId="393237C8">
                <wp:simplePos x="0" y="0"/>
                <wp:positionH relativeFrom="column">
                  <wp:posOffset>145176</wp:posOffset>
                </wp:positionH>
                <wp:positionV relativeFrom="paragraph">
                  <wp:posOffset>235700</wp:posOffset>
                </wp:positionV>
                <wp:extent cx="0" cy="352392"/>
                <wp:effectExtent l="76200" t="38100" r="57150" b="10160"/>
                <wp:wrapNone/>
                <wp:docPr id="11" name="Straight Arrow Connector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0" cy="352392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62FB81B0" id="Straight Arrow Connector 11" o:spid="_x0000_s1026" type="#_x0000_t32" style="position:absolute;margin-left:11.45pt;margin-top:18.55pt;width:0;height:27.75pt;flip:y;z-index:2517719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" strokecolor="black [3200]" strokeweight=".5pt">
                <v:stroke endarrow="block" joinstyle="miter"/>
              </v:shape>
            </w:pict>
          </mc:Fallback>
        </mc:AlternateContent>
      </w:r>
    </w:p>
    <w:p w14:paraId="37ABFB2F" w14:textId="5262E020" w:rsidR="005A3762" w:rsidRDefault="00BB716F" w:rsidP="00892282">
      <w:pPr>
        <w:spacing w:line="48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78048" behindDoc="0" locked="0" layoutInCell="1" allowOverlap="1" wp14:anchorId="2B4AEFCD" wp14:editId="0FB6CF4D">
                <wp:simplePos x="0" y="0"/>
                <wp:positionH relativeFrom="column">
                  <wp:posOffset>2330813</wp:posOffset>
                </wp:positionH>
                <wp:positionV relativeFrom="paragraph">
                  <wp:posOffset>140970</wp:posOffset>
                </wp:positionV>
                <wp:extent cx="0" cy="314325"/>
                <wp:effectExtent l="76200" t="0" r="57150" b="47625"/>
                <wp:wrapNone/>
                <wp:docPr id="18" name="Straight Arrow Connector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143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644A611E" id="Straight Arrow Connector 18" o:spid="_x0000_s1026" type="#_x0000_t32" style="position:absolute;margin-left:183.55pt;margin-top:11.1pt;width:0;height:24.75pt;z-index:2517780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" strokecolor="black [3200]" strokeweight=".5pt">
                <v:stroke endarrow="block" joinstyle="miter"/>
              </v:shape>
            </w:pict>
          </mc:Fallback>
        </mc:AlternateContent>
      </w:r>
      <w:r w:rsidR="00372983">
        <w:rPr>
          <w:noProof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565A1CD4" wp14:editId="7B923396">
                <wp:simplePos x="0" y="0"/>
                <wp:positionH relativeFrom="margin">
                  <wp:posOffset>140970</wp:posOffset>
                </wp:positionH>
                <wp:positionV relativeFrom="paragraph">
                  <wp:posOffset>118745</wp:posOffset>
                </wp:positionV>
                <wp:extent cx="4524375" cy="24130"/>
                <wp:effectExtent l="0" t="0" r="28575" b="33020"/>
                <wp:wrapNone/>
                <wp:docPr id="1535486318" name="Straight Connector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4524375" cy="2413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B01B894" id="Straight Connector 3" o:spid="_x0000_s1026" style="position:absolute;flip:y;z-index:2517043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11.1pt,9.35pt" to="367.35pt,11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" strokecolor="black [3200]" strokeweight=".5pt">
                <v:stroke joinstyle="miter"/>
                <w10:wrap anchorx="margin"/>
              </v:line>
            </w:pict>
          </mc:Fallback>
        </mc:AlternateContent>
      </w:r>
    </w:p>
    <w:p w14:paraId="6A3C3068" w14:textId="1C852F9F" w:rsidR="0012181B" w:rsidRDefault="0012181B" w:rsidP="0012181B">
      <w:pPr>
        <w:spacing w:line="480" w:lineRule="auto"/>
      </w:pPr>
      <w:bookmarkStart w:id="72" w:name="_Toc188546093"/>
      <w:bookmarkStart w:id="73" w:name="_Toc188561142"/>
      <w:bookmarkStart w:id="74" w:name="_Toc188561717"/>
      <w:bookmarkStart w:id="75" w:name="_Toc188816760"/>
      <w:bookmarkStart w:id="76" w:name="_Toc188863384"/>
      <w:bookmarkStart w:id="77" w:name="_Toc188873977"/>
      <w:bookmarkStart w:id="78" w:name="_Toc192487972"/>
      <w:r>
        <w:rPr>
          <w:noProof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15A9DA80" wp14:editId="3C809DC2">
                <wp:simplePos x="0" y="0"/>
                <wp:positionH relativeFrom="page">
                  <wp:align>center</wp:align>
                </wp:positionH>
                <wp:positionV relativeFrom="paragraph">
                  <wp:posOffset>26670</wp:posOffset>
                </wp:positionV>
                <wp:extent cx="1275907" cy="476250"/>
                <wp:effectExtent l="0" t="0" r="19685" b="19050"/>
                <wp:wrapNone/>
                <wp:docPr id="1483484488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75907" cy="4762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3366473" w14:textId="77777777" w:rsidR="005A3762" w:rsidRPr="006D6B52" w:rsidRDefault="005A3762" w:rsidP="0012181B">
                            <w:pPr>
                              <w:spacing w:after="0" w:line="240" w:lineRule="auto"/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 w:rsidRPr="006D6B5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patuhan Wajib Paja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5A9DA80" id="_x0000_s1031" style="position:absolute;margin-left:0;margin-top:2.1pt;width:100.45pt;height:37.5pt;z-index:251710464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" fillcolor="white [3201]" strokecolor="black [3200]" strokeweight="1pt">
                <v:textbox>
                  <w:txbxContent>
                    <w:p w14:paraId="23366473" w14:textId="77777777" w:rsidR="005A3762" w:rsidRPr="006D6B52" w:rsidRDefault="005A3762" w:rsidP="0012181B">
                      <w:pPr>
                        <w:spacing w:after="0" w:line="240" w:lineRule="auto"/>
                        <w:jc w:val="center"/>
                        <w:rPr>
                          <w:sz w:val="24"/>
                          <w:szCs w:val="24"/>
                        </w:rPr>
                      </w:pPr>
                      <w:r w:rsidRPr="006D6B5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patuhan Wajib Pajak</w:t>
                      </w:r>
                    </w:p>
                  </w:txbxContent>
                </v:textbox>
                <w10:wrap anchorx="page"/>
              </v:rect>
            </w:pict>
          </mc:Fallback>
        </mc:AlternateContent>
      </w:r>
    </w:p>
    <w:p w14:paraId="52E46576" w14:textId="2ED2F415" w:rsidR="00DC29CA" w:rsidRDefault="00942532" w:rsidP="0012181B">
      <w:pPr>
        <w:spacing w:line="48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62688" behindDoc="0" locked="0" layoutInCell="1" allowOverlap="1" wp14:anchorId="6B9485AE" wp14:editId="49F0FEDC">
                <wp:simplePos x="0" y="0"/>
                <wp:positionH relativeFrom="column">
                  <wp:posOffset>1194303</wp:posOffset>
                </wp:positionH>
                <wp:positionV relativeFrom="paragraph">
                  <wp:posOffset>133350</wp:posOffset>
                </wp:positionV>
                <wp:extent cx="2253615" cy="635"/>
                <wp:effectExtent l="0" t="0" r="0" b="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536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FCE5944" w14:textId="1B0F03B5" w:rsidR="00942532" w:rsidRPr="00942532" w:rsidRDefault="00942532" w:rsidP="00942532">
                            <w:pPr>
                              <w:pStyle w:val="Caption"/>
                              <w:keepNext/>
                              <w:rPr>
                                <w:b w:val="0"/>
                                <w:bCs/>
                                <w:i/>
                                <w:iCs w:val="0"/>
                              </w:rPr>
                            </w:pPr>
                            <w:bookmarkStart w:id="79" w:name="_Toc210013333"/>
                            <w:bookmarkStart w:id="80" w:name="_Toc210013361"/>
                            <w:r w:rsidRPr="00942532">
                              <w:rPr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16"/>
                              </w:rPr>
                              <w:t xml:space="preserve">Gambar 2. </w:t>
                            </w:r>
                            <w:r w:rsidRPr="00942532">
                              <w:rPr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16"/>
                              </w:rPr>
                              <w:fldChar w:fldCharType="begin"/>
                            </w:r>
                            <w:r w:rsidRPr="00942532">
                              <w:rPr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16"/>
                              </w:rPr>
                              <w:instrText xml:space="preserve"> SEQ Gambar_2. \* ARABIC </w:instrText>
                            </w:r>
                            <w:r w:rsidRPr="00942532">
                              <w:rPr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16"/>
                              </w:rPr>
                              <w:fldChar w:fldCharType="separate"/>
                            </w:r>
                            <w:r w:rsidR="00DB6280">
                              <w:rPr>
                                <w:b w:val="0"/>
                                <w:bCs/>
                                <w:i/>
                                <w:iCs w:val="0"/>
                                <w:noProof/>
                                <w:sz w:val="22"/>
                                <w:szCs w:val="16"/>
                              </w:rPr>
                              <w:t>1</w:t>
                            </w:r>
                            <w:r w:rsidRPr="00942532">
                              <w:rPr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16"/>
                              </w:rPr>
                              <w:fldChar w:fldCharType="end"/>
                            </w:r>
                            <w:r w:rsidRPr="00942532">
                              <w:rPr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16"/>
                              </w:rPr>
                              <w:t xml:space="preserve"> Kerangka Konsep</w:t>
                            </w:r>
                            <w:r w:rsidR="00FE325C">
                              <w:rPr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16"/>
                              </w:rPr>
                              <w:t>tual</w:t>
                            </w:r>
                            <w:bookmarkEnd w:id="79"/>
                            <w:bookmarkEnd w:id="8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B9485AE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32" type="#_x0000_t202" style="position:absolute;margin-left:94.05pt;margin-top:10.5pt;width:177.45pt;height:.05pt;z-index:2517626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" stroked="f">
                <v:textbox style="mso-fit-shape-to-text:t" inset="0,0,0,0">
                  <w:txbxContent>
                    <w:p w14:paraId="6FCE5944" w14:textId="1B0F03B5" w:rsidR="00942532" w:rsidRPr="00942532" w:rsidRDefault="00942532" w:rsidP="00942532">
                      <w:pPr>
                        <w:pStyle w:val="Caption"/>
                        <w:keepNext/>
                        <w:rPr>
                          <w:b w:val="0"/>
                          <w:bCs/>
                          <w:i/>
                          <w:iCs w:val="0"/>
                        </w:rPr>
                      </w:pPr>
                      <w:bookmarkStart w:id="81" w:name="_Toc210013333"/>
                      <w:bookmarkStart w:id="82" w:name="_Toc210013361"/>
                      <w:r w:rsidRPr="00942532">
                        <w:rPr>
                          <w:b w:val="0"/>
                          <w:bCs/>
                          <w:i/>
                          <w:iCs w:val="0"/>
                          <w:sz w:val="22"/>
                          <w:szCs w:val="16"/>
                        </w:rPr>
                        <w:t xml:space="preserve">Gambar 2. </w:t>
                      </w:r>
                      <w:r w:rsidRPr="00942532">
                        <w:rPr>
                          <w:b w:val="0"/>
                          <w:bCs/>
                          <w:i/>
                          <w:iCs w:val="0"/>
                          <w:sz w:val="22"/>
                          <w:szCs w:val="16"/>
                        </w:rPr>
                        <w:fldChar w:fldCharType="begin"/>
                      </w:r>
                      <w:r w:rsidRPr="00942532">
                        <w:rPr>
                          <w:b w:val="0"/>
                          <w:bCs/>
                          <w:i/>
                          <w:iCs w:val="0"/>
                          <w:sz w:val="22"/>
                          <w:szCs w:val="16"/>
                        </w:rPr>
                        <w:instrText xml:space="preserve"> SEQ Gambar_2. \* ARABIC </w:instrText>
                      </w:r>
                      <w:r w:rsidRPr="00942532">
                        <w:rPr>
                          <w:b w:val="0"/>
                          <w:bCs/>
                          <w:i/>
                          <w:iCs w:val="0"/>
                          <w:sz w:val="22"/>
                          <w:szCs w:val="16"/>
                        </w:rPr>
                        <w:fldChar w:fldCharType="separate"/>
                      </w:r>
                      <w:r w:rsidR="00DB6280">
                        <w:rPr>
                          <w:b w:val="0"/>
                          <w:bCs/>
                          <w:i/>
                          <w:iCs w:val="0"/>
                          <w:noProof/>
                          <w:sz w:val="22"/>
                          <w:szCs w:val="16"/>
                        </w:rPr>
                        <w:t>1</w:t>
                      </w:r>
                      <w:r w:rsidRPr="00942532">
                        <w:rPr>
                          <w:b w:val="0"/>
                          <w:bCs/>
                          <w:i/>
                          <w:iCs w:val="0"/>
                          <w:sz w:val="22"/>
                          <w:szCs w:val="16"/>
                        </w:rPr>
                        <w:fldChar w:fldCharType="end"/>
                      </w:r>
                      <w:r w:rsidRPr="00942532">
                        <w:rPr>
                          <w:b w:val="0"/>
                          <w:bCs/>
                          <w:i/>
                          <w:iCs w:val="0"/>
                          <w:sz w:val="22"/>
                          <w:szCs w:val="16"/>
                        </w:rPr>
                        <w:t xml:space="preserve"> Kerangka Konsep</w:t>
                      </w:r>
                      <w:r w:rsidR="00FE325C">
                        <w:rPr>
                          <w:b w:val="0"/>
                          <w:bCs/>
                          <w:i/>
                          <w:iCs w:val="0"/>
                          <w:sz w:val="22"/>
                          <w:szCs w:val="16"/>
                        </w:rPr>
                        <w:t>tual</w:t>
                      </w:r>
                      <w:bookmarkEnd w:id="81"/>
                      <w:bookmarkEnd w:id="82"/>
                    </w:p>
                  </w:txbxContent>
                </v:textbox>
              </v:shape>
            </w:pict>
          </mc:Fallback>
        </mc:AlternateContent>
      </w:r>
      <w:bookmarkEnd w:id="72"/>
      <w:bookmarkEnd w:id="73"/>
      <w:bookmarkEnd w:id="74"/>
      <w:bookmarkEnd w:id="75"/>
      <w:bookmarkEnd w:id="76"/>
      <w:bookmarkEnd w:id="77"/>
      <w:bookmarkEnd w:id="78"/>
    </w:p>
    <w:p w14:paraId="54A888FB" w14:textId="6687EF64" w:rsidR="005A3762" w:rsidRDefault="005A3762" w:rsidP="00FE325C">
      <w:pPr>
        <w:pStyle w:val="Heading2"/>
        <w:numPr>
          <w:ilvl w:val="1"/>
          <w:numId w:val="4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83" w:name="_Toc188546094"/>
      <w:bookmarkStart w:id="84" w:name="_Toc210724768"/>
      <w:proofErr w:type="spellStart"/>
      <w:r w:rsidRPr="005A3762">
        <w:rPr>
          <w:rFonts w:ascii="Times New Roman" w:hAnsi="Times New Roman" w:cs="Times New Roman"/>
          <w:b/>
          <w:bCs/>
          <w:color w:val="auto"/>
          <w:sz w:val="24"/>
          <w:szCs w:val="24"/>
        </w:rPr>
        <w:t>Pengembangan</w:t>
      </w:r>
      <w:proofErr w:type="spellEnd"/>
      <w:r w:rsidRPr="005A376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5A3762">
        <w:rPr>
          <w:rFonts w:ascii="Times New Roman" w:hAnsi="Times New Roman" w:cs="Times New Roman"/>
          <w:b/>
          <w:bCs/>
          <w:color w:val="auto"/>
          <w:sz w:val="24"/>
          <w:szCs w:val="24"/>
        </w:rPr>
        <w:t>Hipotesis</w:t>
      </w:r>
      <w:bookmarkEnd w:id="83"/>
      <w:bookmarkEnd w:id="84"/>
      <w:proofErr w:type="spellEnd"/>
    </w:p>
    <w:p w14:paraId="1BD91127" w14:textId="046D4B36" w:rsidR="005A3762" w:rsidRDefault="005A3762" w:rsidP="00FE325C">
      <w:pPr>
        <w:pStyle w:val="Heading3"/>
        <w:numPr>
          <w:ilvl w:val="2"/>
          <w:numId w:val="4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85" w:name="_Toc188546095"/>
      <w:bookmarkStart w:id="86" w:name="_Toc210724769"/>
      <w:proofErr w:type="spellStart"/>
      <w:r w:rsidRPr="001028F7">
        <w:rPr>
          <w:rFonts w:ascii="Times New Roman" w:hAnsi="Times New Roman" w:cs="Times New Roman"/>
          <w:b/>
          <w:bCs/>
          <w:color w:val="auto"/>
        </w:rPr>
        <w:t>Pengaruh</w:t>
      </w:r>
      <w:proofErr w:type="spellEnd"/>
      <w:r w:rsidRPr="001028F7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1028F7">
        <w:rPr>
          <w:rFonts w:ascii="Times New Roman" w:hAnsi="Times New Roman" w:cs="Times New Roman"/>
          <w:b/>
          <w:bCs/>
          <w:color w:val="auto"/>
        </w:rPr>
        <w:t>Pengetahuan</w:t>
      </w:r>
      <w:proofErr w:type="spellEnd"/>
      <w:r w:rsidRPr="001028F7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1028F7">
        <w:rPr>
          <w:rFonts w:ascii="Times New Roman" w:hAnsi="Times New Roman" w:cs="Times New Roman"/>
          <w:b/>
          <w:bCs/>
          <w:color w:val="auto"/>
        </w:rPr>
        <w:t>Peraturan</w:t>
      </w:r>
      <w:proofErr w:type="spellEnd"/>
      <w:r w:rsidRPr="001028F7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1028F7">
        <w:rPr>
          <w:rFonts w:ascii="Times New Roman" w:hAnsi="Times New Roman" w:cs="Times New Roman"/>
          <w:b/>
          <w:bCs/>
          <w:color w:val="auto"/>
        </w:rPr>
        <w:t>Pajak</w:t>
      </w:r>
      <w:proofErr w:type="spellEnd"/>
      <w:r w:rsidRPr="001028F7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1028F7">
        <w:rPr>
          <w:rFonts w:ascii="Times New Roman" w:hAnsi="Times New Roman" w:cs="Times New Roman"/>
          <w:b/>
          <w:bCs/>
          <w:color w:val="auto"/>
        </w:rPr>
        <w:t>Terhadap</w:t>
      </w:r>
      <w:proofErr w:type="spellEnd"/>
      <w:r w:rsidRPr="001028F7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1028F7">
        <w:rPr>
          <w:rFonts w:ascii="Times New Roman" w:hAnsi="Times New Roman" w:cs="Times New Roman"/>
          <w:b/>
          <w:bCs/>
          <w:color w:val="auto"/>
        </w:rPr>
        <w:t>Kepatuhan</w:t>
      </w:r>
      <w:proofErr w:type="spellEnd"/>
      <w:r w:rsidRPr="001028F7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1028F7">
        <w:rPr>
          <w:rFonts w:ascii="Times New Roman" w:hAnsi="Times New Roman" w:cs="Times New Roman"/>
          <w:b/>
          <w:bCs/>
          <w:color w:val="auto"/>
        </w:rPr>
        <w:t>Wajib</w:t>
      </w:r>
      <w:proofErr w:type="spellEnd"/>
      <w:r w:rsidRPr="001028F7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1028F7">
        <w:rPr>
          <w:rFonts w:ascii="Times New Roman" w:hAnsi="Times New Roman" w:cs="Times New Roman"/>
          <w:b/>
          <w:bCs/>
          <w:color w:val="auto"/>
        </w:rPr>
        <w:t>Pajak</w:t>
      </w:r>
      <w:bookmarkEnd w:id="85"/>
      <w:bookmarkEnd w:id="86"/>
      <w:proofErr w:type="spellEnd"/>
    </w:p>
    <w:p w14:paraId="2BB822A1" w14:textId="2B2BDE59" w:rsidR="00F2519D" w:rsidRDefault="000D74C1" w:rsidP="000D74C1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59AC">
        <w:rPr>
          <w:rFonts w:ascii="Times New Roman" w:hAnsi="Times New Roman" w:cs="Times New Roman"/>
          <w:sz w:val="24"/>
          <w:szCs w:val="24"/>
        </w:rPr>
        <w:t>Aninda</w:t>
      </w:r>
      <w:proofErr w:type="spellEnd"/>
      <w:r w:rsidR="00A8263F">
        <w:rPr>
          <w:rFonts w:ascii="Times New Roman" w:hAnsi="Times New Roman" w:cs="Times New Roman"/>
          <w:sz w:val="24"/>
          <w:szCs w:val="24"/>
        </w:rPr>
        <w:t xml:space="preserve">, </w:t>
      </w:r>
      <w:r w:rsidR="00A8263F">
        <w:rPr>
          <w:rFonts w:ascii="Times New Roman" w:hAnsi="Times New Roman" w:cs="Times New Roman"/>
          <w:i/>
          <w:iCs/>
          <w:sz w:val="24"/>
          <w:szCs w:val="24"/>
        </w:rPr>
        <w:t xml:space="preserve">et., al </w:t>
      </w:r>
      <w:r w:rsidR="00A8263F">
        <w:rPr>
          <w:rFonts w:ascii="Times New Roman" w:hAnsi="Times New Roman" w:cs="Times New Roman"/>
          <w:sz w:val="24"/>
          <w:szCs w:val="24"/>
        </w:rPr>
        <w:t xml:space="preserve">(2023) </w:t>
      </w:r>
      <w:proofErr w:type="spellStart"/>
      <w:r w:rsidR="00A8263F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A8263F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="00A8263F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A826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8263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826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8263F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A826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8263F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A826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8263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826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8263F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A826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8263F">
        <w:rPr>
          <w:rFonts w:ascii="Times New Roman" w:hAnsi="Times New Roman" w:cs="Times New Roman"/>
          <w:sz w:val="24"/>
          <w:szCs w:val="24"/>
        </w:rPr>
        <w:t>kewajibannya</w:t>
      </w:r>
      <w:proofErr w:type="spellEnd"/>
      <w:r w:rsidR="00A8263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8263F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="00A826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8263F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A826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8263F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A826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8263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mengapa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dibayar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konsekuensi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1A04">
        <w:rPr>
          <w:rFonts w:ascii="Times New Roman" w:hAnsi="Times New Roman" w:cs="Times New Roman"/>
          <w:sz w:val="24"/>
          <w:szCs w:val="24"/>
        </w:rPr>
        <w:t>pahak</w:t>
      </w:r>
      <w:proofErr w:type="spellEnd"/>
      <w:r w:rsidR="00C71A0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10385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038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3858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103858">
        <w:rPr>
          <w:rFonts w:ascii="Times New Roman" w:hAnsi="Times New Roman" w:cs="Times New Roman"/>
          <w:sz w:val="24"/>
          <w:szCs w:val="24"/>
        </w:rPr>
        <w:t xml:space="preserve"> </w:t>
      </w:r>
      <w:r w:rsidR="00F2519D">
        <w:rPr>
          <w:rFonts w:ascii="Times New Roman" w:hAnsi="Times New Roman" w:cs="Times New Roman"/>
          <w:i/>
          <w:iCs/>
          <w:sz w:val="24"/>
          <w:szCs w:val="24"/>
        </w:rPr>
        <w:t xml:space="preserve">Theory of Planned Behavior (TPB) </w:t>
      </w:r>
      <w:r w:rsidR="00F30A17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F30A17"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 w:rsidR="00F30A17">
        <w:rPr>
          <w:rFonts w:ascii="Times New Roman" w:hAnsi="Times New Roman" w:cs="Times New Roman"/>
          <w:sz w:val="24"/>
          <w:szCs w:val="24"/>
        </w:rPr>
        <w:t xml:space="preserve"> oleh Ajze</w:t>
      </w:r>
      <w:r w:rsidR="00F2519D">
        <w:rPr>
          <w:rFonts w:ascii="Times New Roman" w:hAnsi="Times New Roman" w:cs="Times New Roman"/>
          <w:sz w:val="24"/>
          <w:szCs w:val="24"/>
        </w:rPr>
        <w:t xml:space="preserve">n </w:t>
      </w:r>
      <w:r w:rsidR="00F30A17">
        <w:rPr>
          <w:rFonts w:ascii="Times New Roman" w:hAnsi="Times New Roman" w:cs="Times New Roman"/>
          <w:sz w:val="24"/>
          <w:szCs w:val="24"/>
        </w:rPr>
        <w:t>(19</w:t>
      </w:r>
      <w:r w:rsidR="00F2519D">
        <w:rPr>
          <w:rFonts w:ascii="Times New Roman" w:hAnsi="Times New Roman" w:cs="Times New Roman"/>
          <w:sz w:val="24"/>
          <w:szCs w:val="24"/>
        </w:rPr>
        <w:t>91</w:t>
      </w:r>
      <w:r w:rsidR="00F30A17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F30A1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30A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0A17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="00F30A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0A17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FA11A2">
        <w:rPr>
          <w:rFonts w:ascii="Times New Roman" w:hAnsi="Times New Roman" w:cs="Times New Roman"/>
          <w:sz w:val="24"/>
          <w:szCs w:val="24"/>
        </w:rPr>
        <w:t>, norma</w:t>
      </w:r>
      <w:r w:rsidR="00F2519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dipersepsik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2519D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="00F2519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kata lain,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lastRenderedPageBreak/>
        <w:t>akan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termotivasi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yang pada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>.</w:t>
      </w:r>
    </w:p>
    <w:p w14:paraId="27579DEB" w14:textId="20FEA867" w:rsidR="00AD0D6A" w:rsidRDefault="00252E60" w:rsidP="00AD0D6A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n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AD0D6A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="00AD0D6A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AD0D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D0D6A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AD0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0D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AD0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0D6A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AD0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0D6A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AD0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0D6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D0D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D0D6A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AD0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0D6A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AD0D6A">
        <w:rPr>
          <w:rFonts w:ascii="Times New Roman" w:hAnsi="Times New Roman" w:cs="Times New Roman"/>
          <w:sz w:val="24"/>
          <w:szCs w:val="24"/>
        </w:rPr>
        <w:t xml:space="preserve"> oleh</w:t>
      </w:r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r w:rsidR="00AE0227" w:rsidRPr="00DC3C68">
        <w:rPr>
          <w:rFonts w:ascii="Times New Roman" w:hAnsi="Times New Roman" w:cs="Times New Roman"/>
        </w:rPr>
        <w:t>Angelina</w:t>
      </w:r>
      <w:r w:rsidR="00AE0227">
        <w:rPr>
          <w:rFonts w:ascii="Times New Roman" w:hAnsi="Times New Roman" w:cs="Times New Roman"/>
        </w:rPr>
        <w:t xml:space="preserve"> (</w:t>
      </w:r>
      <w:r w:rsidR="00AE0227" w:rsidRPr="00DC3C68">
        <w:rPr>
          <w:rFonts w:ascii="Times New Roman" w:hAnsi="Times New Roman" w:cs="Times New Roman"/>
        </w:rPr>
        <w:t>2023</w:t>
      </w:r>
      <w:r w:rsidR="00AE0227">
        <w:rPr>
          <w:rFonts w:ascii="Times New Roman" w:hAnsi="Times New Roman" w:cs="Times New Roman"/>
        </w:rPr>
        <w:t xml:space="preserve">), dan </w:t>
      </w:r>
      <w:proofErr w:type="spellStart"/>
      <w:r w:rsidR="00B17FC7">
        <w:rPr>
          <w:rFonts w:ascii="Times New Roman" w:hAnsi="Times New Roman" w:cs="Times New Roman"/>
          <w:sz w:val="24"/>
          <w:szCs w:val="24"/>
        </w:rPr>
        <w:t>Hapsari</w:t>
      </w:r>
      <w:proofErr w:type="spellEnd"/>
      <w:r w:rsidR="00AD0D6A">
        <w:rPr>
          <w:rFonts w:ascii="Times New Roman" w:hAnsi="Times New Roman" w:cs="Times New Roman"/>
          <w:sz w:val="24"/>
          <w:szCs w:val="24"/>
        </w:rPr>
        <w:t xml:space="preserve"> </w:t>
      </w:r>
      <w:r w:rsidR="00AD0D6A">
        <w:rPr>
          <w:rFonts w:ascii="Times New Roman" w:hAnsi="Times New Roman" w:cs="Times New Roman"/>
          <w:i/>
          <w:iCs/>
          <w:sz w:val="24"/>
          <w:szCs w:val="24"/>
        </w:rPr>
        <w:t xml:space="preserve">et al., </w:t>
      </w:r>
      <w:r w:rsidR="00AD0D6A">
        <w:rPr>
          <w:rFonts w:ascii="Times New Roman" w:hAnsi="Times New Roman" w:cs="Times New Roman"/>
          <w:sz w:val="24"/>
          <w:szCs w:val="24"/>
        </w:rPr>
        <w:t>(202</w:t>
      </w:r>
      <w:r w:rsidR="005D1212">
        <w:rPr>
          <w:rFonts w:ascii="Times New Roman" w:hAnsi="Times New Roman" w:cs="Times New Roman"/>
          <w:sz w:val="24"/>
          <w:szCs w:val="24"/>
        </w:rPr>
        <w:t>2</w:t>
      </w:r>
      <w:r w:rsidR="00AD0D6A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Sebua</w:t>
      </w:r>
      <w:r w:rsidR="00BA529E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B5776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8B5776">
        <w:rPr>
          <w:rFonts w:ascii="Times New Roman" w:hAnsi="Times New Roman" w:cs="Times New Roman"/>
          <w:sz w:val="24"/>
          <w:szCs w:val="24"/>
        </w:rPr>
        <w:t>:</w:t>
      </w:r>
    </w:p>
    <w:p w14:paraId="3EF802EF" w14:textId="7A95A12F" w:rsidR="008B5776" w:rsidRDefault="008B5776" w:rsidP="00755DED">
      <w:pPr>
        <w:spacing w:line="276" w:lineRule="auto"/>
        <w:ind w:left="993" w:hanging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1: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65A1896" w14:textId="77777777" w:rsidR="00EF03A0" w:rsidRPr="00AD0D6A" w:rsidRDefault="00EF03A0" w:rsidP="005A442D">
      <w:pPr>
        <w:spacing w:line="276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2FEEA21" w14:textId="762E5264" w:rsidR="005A3762" w:rsidRPr="00340DE4" w:rsidRDefault="005A3762" w:rsidP="00FE325C">
      <w:pPr>
        <w:pStyle w:val="Heading3"/>
        <w:numPr>
          <w:ilvl w:val="2"/>
          <w:numId w:val="4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87" w:name="_Toc188546096"/>
      <w:bookmarkStart w:id="88" w:name="_Toc210724770"/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Pengaruh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Digitalisasi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Layanan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Pajak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Terhadap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Kepatuhan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Wajib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Pajak</w:t>
      </w:r>
      <w:bookmarkEnd w:id="87"/>
      <w:bookmarkEnd w:id="88"/>
      <w:proofErr w:type="spellEnd"/>
    </w:p>
    <w:p w14:paraId="3D467F4D" w14:textId="4813BB16" w:rsidR="008B5776" w:rsidRDefault="00430373" w:rsidP="00430373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40DE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Isyrin</w:t>
      </w:r>
      <w:proofErr w:type="spellEnd"/>
      <w:r w:rsidRPr="00340DE4">
        <w:rPr>
          <w:rFonts w:ascii="Times New Roman" w:hAnsi="Times New Roman" w:cs="Times New Roman"/>
          <w:sz w:val="24"/>
          <w:szCs w:val="24"/>
        </w:rPr>
        <w:t xml:space="preserve"> (20</w:t>
      </w:r>
      <w:r w:rsidR="00A01255">
        <w:rPr>
          <w:rFonts w:ascii="Times New Roman" w:hAnsi="Times New Roman" w:cs="Times New Roman"/>
          <w:sz w:val="24"/>
          <w:szCs w:val="24"/>
        </w:rPr>
        <w:t>19</w:t>
      </w:r>
      <w:r w:rsidRPr="00340DE4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di era digital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diartikan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perorangan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1255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A01255">
        <w:rPr>
          <w:rFonts w:ascii="Times New Roman" w:hAnsi="Times New Roman" w:cs="Times New Roman"/>
          <w:sz w:val="24"/>
          <w:szCs w:val="24"/>
        </w:rPr>
        <w:t xml:space="preserve"> internet.</w:t>
      </w:r>
      <w:r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D</w:t>
      </w:r>
      <w:r w:rsidR="00340DE4" w:rsidRPr="00340DE4">
        <w:rPr>
          <w:rFonts w:ascii="Times New Roman" w:hAnsi="Times New Roman" w:cs="Times New Roman"/>
          <w:sz w:val="24"/>
          <w:szCs w:val="24"/>
        </w:rPr>
        <w:t>engan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, proses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pengawasan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akurat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otoritas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 w:rsidRPr="00340DE4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340DE4" w:rsidRPr="00340DE4">
        <w:rPr>
          <w:rFonts w:ascii="Times New Roman" w:hAnsi="Times New Roman" w:cs="Times New Roman"/>
          <w:sz w:val="24"/>
          <w:szCs w:val="24"/>
        </w:rPr>
        <w:t xml:space="preserve"> </w:t>
      </w:r>
      <w:r w:rsidR="007475F4">
        <w:rPr>
          <w:rFonts w:ascii="Times New Roman" w:hAnsi="Times New Roman" w:cs="Times New Roman"/>
          <w:i/>
          <w:iCs/>
          <w:sz w:val="24"/>
          <w:szCs w:val="24"/>
        </w:rPr>
        <w:t xml:space="preserve">Theory of Planned Behavior (TPB) </w:t>
      </w:r>
      <w:r w:rsidR="007475F4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7475F4"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 w:rsidR="007475F4">
        <w:rPr>
          <w:rFonts w:ascii="Times New Roman" w:hAnsi="Times New Roman" w:cs="Times New Roman"/>
          <w:sz w:val="24"/>
          <w:szCs w:val="24"/>
        </w:rPr>
        <w:t xml:space="preserve"> oleh Ajzen (1991) </w:t>
      </w:r>
      <w:proofErr w:type="spellStart"/>
      <w:r w:rsidR="00F30A1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30A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0A17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="00F30A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0A17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340DE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aksebilitas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digital,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lastRenderedPageBreak/>
        <w:t>pajak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0DE4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="00340DE4">
        <w:rPr>
          <w:rFonts w:ascii="Times New Roman" w:hAnsi="Times New Roman" w:cs="Times New Roman"/>
          <w:sz w:val="24"/>
          <w:szCs w:val="24"/>
        </w:rPr>
        <w:t xml:space="preserve">. </w:t>
      </w:r>
      <w:r w:rsidR="00BA529E">
        <w:rPr>
          <w:rFonts w:ascii="Times New Roman" w:hAnsi="Times New Roman" w:cs="Times New Roman"/>
          <w:sz w:val="24"/>
          <w:szCs w:val="24"/>
        </w:rPr>
        <w:t xml:space="preserve">Oleh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memperkenalkan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mengedukasi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digital sangat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reformasi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29E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="00BA529E">
        <w:rPr>
          <w:rFonts w:ascii="Times New Roman" w:hAnsi="Times New Roman" w:cs="Times New Roman"/>
          <w:sz w:val="24"/>
          <w:szCs w:val="24"/>
        </w:rPr>
        <w:t xml:space="preserve"> Kalimantan Timur. </w:t>
      </w:r>
    </w:p>
    <w:p w14:paraId="59BF416B" w14:textId="11E7612F" w:rsidR="00BA529E" w:rsidRDefault="00BA529E" w:rsidP="00430373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par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ksesi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rn dan responsive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29742E"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 xml:space="preserve">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r w:rsidR="00AE0227" w:rsidRPr="00DC3C68">
        <w:rPr>
          <w:rFonts w:ascii="Times New Roman" w:hAnsi="Times New Roman" w:cs="Times New Roman"/>
        </w:rPr>
        <w:t>I Gusti Ayu</w:t>
      </w:r>
      <w:r w:rsidR="00AE0227">
        <w:rPr>
          <w:rFonts w:ascii="Times New Roman" w:hAnsi="Times New Roman" w:cs="Times New Roman"/>
        </w:rPr>
        <w:t xml:space="preserve"> </w:t>
      </w:r>
      <w:proofErr w:type="spellStart"/>
      <w:r w:rsidR="00AE0227">
        <w:rPr>
          <w:rFonts w:ascii="Times New Roman" w:hAnsi="Times New Roman" w:cs="Times New Roman"/>
        </w:rPr>
        <w:t>Mita</w:t>
      </w:r>
      <w:proofErr w:type="spellEnd"/>
      <w:r w:rsidR="00AE0227">
        <w:rPr>
          <w:rFonts w:ascii="Times New Roman" w:hAnsi="Times New Roman" w:cs="Times New Roman"/>
        </w:rPr>
        <w:t xml:space="preserve"> Dewi (</w:t>
      </w:r>
      <w:r w:rsidR="00AE0227" w:rsidRPr="00DC3C68">
        <w:rPr>
          <w:rFonts w:ascii="Times New Roman" w:hAnsi="Times New Roman" w:cs="Times New Roman"/>
        </w:rPr>
        <w:t>2023</w:t>
      </w:r>
      <w:r w:rsidR="00AE0227">
        <w:rPr>
          <w:rFonts w:ascii="Times New Roman" w:hAnsi="Times New Roman" w:cs="Times New Roman"/>
        </w:rPr>
        <w:t xml:space="preserve">), dan </w:t>
      </w:r>
      <w:proofErr w:type="spellStart"/>
      <w:r w:rsidR="00E329F4">
        <w:rPr>
          <w:rFonts w:ascii="Times New Roman" w:hAnsi="Times New Roman" w:cs="Times New Roman"/>
          <w:sz w:val="24"/>
          <w:szCs w:val="24"/>
        </w:rPr>
        <w:t>Tambun</w:t>
      </w:r>
      <w:proofErr w:type="spellEnd"/>
      <w:r w:rsidR="00B00982">
        <w:rPr>
          <w:rFonts w:ascii="Times New Roman" w:hAnsi="Times New Roman" w:cs="Times New Roman"/>
          <w:sz w:val="24"/>
          <w:szCs w:val="24"/>
        </w:rPr>
        <w:t xml:space="preserve"> </w:t>
      </w:r>
      <w:r w:rsidR="00B00982">
        <w:rPr>
          <w:rFonts w:ascii="Times New Roman" w:hAnsi="Times New Roman" w:cs="Times New Roman"/>
          <w:i/>
          <w:iCs/>
          <w:sz w:val="24"/>
          <w:szCs w:val="24"/>
        </w:rPr>
        <w:t xml:space="preserve">et., </w:t>
      </w:r>
      <w:r w:rsidR="00B00982" w:rsidRPr="00B00982">
        <w:rPr>
          <w:rFonts w:ascii="Times New Roman" w:hAnsi="Times New Roman" w:cs="Times New Roman"/>
          <w:i/>
          <w:iCs/>
          <w:sz w:val="24"/>
          <w:szCs w:val="24"/>
        </w:rPr>
        <w:t>al</w:t>
      </w:r>
      <w:r w:rsidR="00B0098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B00982">
        <w:rPr>
          <w:rFonts w:ascii="Times New Roman" w:hAnsi="Times New Roman" w:cs="Times New Roman"/>
          <w:sz w:val="24"/>
          <w:szCs w:val="24"/>
        </w:rPr>
        <w:t xml:space="preserve">(2022), </w:t>
      </w:r>
      <w:proofErr w:type="spellStart"/>
      <w:r w:rsidR="00B00982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="00B00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982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B00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982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B00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982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B00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98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B00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982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B00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73F0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8973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73F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8973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73F0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8973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73F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8973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73F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8973F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973F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8973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73F0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8973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73F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8973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73F0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8973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73F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8973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73F0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8973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73F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973F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973F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8973F0">
        <w:rPr>
          <w:rFonts w:ascii="Times New Roman" w:hAnsi="Times New Roman" w:cs="Times New Roman"/>
          <w:sz w:val="24"/>
          <w:szCs w:val="24"/>
        </w:rPr>
        <w:t>:</w:t>
      </w:r>
    </w:p>
    <w:p w14:paraId="70821878" w14:textId="77758CA4" w:rsidR="008973F0" w:rsidRDefault="008973F0" w:rsidP="00755DED">
      <w:pPr>
        <w:spacing w:line="276" w:lineRule="auto"/>
        <w:ind w:left="993" w:hanging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2: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9EB19FD" w14:textId="77777777" w:rsidR="00803FAD" w:rsidRPr="00B00982" w:rsidRDefault="00803FAD" w:rsidP="00803FAD">
      <w:pPr>
        <w:spacing w:line="276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03F51142" w14:textId="70EF99CD" w:rsidR="005A3762" w:rsidRDefault="005A3762" w:rsidP="00FE325C">
      <w:pPr>
        <w:pStyle w:val="Heading3"/>
        <w:numPr>
          <w:ilvl w:val="2"/>
          <w:numId w:val="4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89" w:name="_Toc188546097"/>
      <w:bookmarkStart w:id="90" w:name="_Toc210724771"/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Pengaruh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Kesadaran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1028F7" w:rsidRPr="00340DE4">
        <w:rPr>
          <w:rFonts w:ascii="Times New Roman" w:hAnsi="Times New Roman" w:cs="Times New Roman"/>
          <w:b/>
          <w:bCs/>
          <w:color w:val="auto"/>
        </w:rPr>
        <w:t>Wajib</w:t>
      </w:r>
      <w:proofErr w:type="spellEnd"/>
      <w:r w:rsidR="001028F7"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1028F7" w:rsidRPr="00340DE4">
        <w:rPr>
          <w:rFonts w:ascii="Times New Roman" w:hAnsi="Times New Roman" w:cs="Times New Roman"/>
          <w:b/>
          <w:bCs/>
          <w:color w:val="auto"/>
        </w:rPr>
        <w:t>Pajak</w:t>
      </w:r>
      <w:proofErr w:type="spellEnd"/>
      <w:r w:rsidR="001028F7"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1028F7" w:rsidRPr="00340DE4">
        <w:rPr>
          <w:rFonts w:ascii="Times New Roman" w:hAnsi="Times New Roman" w:cs="Times New Roman"/>
          <w:b/>
          <w:bCs/>
          <w:color w:val="auto"/>
        </w:rPr>
        <w:t>Terhadap</w:t>
      </w:r>
      <w:proofErr w:type="spellEnd"/>
      <w:r w:rsidR="001028F7"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1028F7" w:rsidRPr="00340DE4">
        <w:rPr>
          <w:rFonts w:ascii="Times New Roman" w:hAnsi="Times New Roman" w:cs="Times New Roman"/>
          <w:b/>
          <w:bCs/>
          <w:color w:val="auto"/>
        </w:rPr>
        <w:t>Kepatuhan</w:t>
      </w:r>
      <w:proofErr w:type="spellEnd"/>
      <w:r w:rsidR="001028F7"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1028F7" w:rsidRPr="00340DE4">
        <w:rPr>
          <w:rFonts w:ascii="Times New Roman" w:hAnsi="Times New Roman" w:cs="Times New Roman"/>
          <w:b/>
          <w:bCs/>
          <w:color w:val="auto"/>
        </w:rPr>
        <w:t>Wajib</w:t>
      </w:r>
      <w:proofErr w:type="spellEnd"/>
      <w:r w:rsidR="001028F7"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1028F7" w:rsidRPr="00340DE4">
        <w:rPr>
          <w:rFonts w:ascii="Times New Roman" w:hAnsi="Times New Roman" w:cs="Times New Roman"/>
          <w:b/>
          <w:bCs/>
          <w:color w:val="auto"/>
        </w:rPr>
        <w:t>Pajak</w:t>
      </w:r>
      <w:bookmarkEnd w:id="89"/>
      <w:bookmarkEnd w:id="90"/>
      <w:proofErr w:type="spellEnd"/>
    </w:p>
    <w:p w14:paraId="7359AB6C" w14:textId="7C771426" w:rsidR="00F70A68" w:rsidRDefault="007E5AAF" w:rsidP="004436E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2BD3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322BD3">
        <w:rPr>
          <w:rFonts w:ascii="Times New Roman" w:hAnsi="Times New Roman" w:cs="Times New Roman"/>
          <w:sz w:val="24"/>
          <w:szCs w:val="24"/>
        </w:rPr>
        <w:t xml:space="preserve"> </w:t>
      </w:r>
      <w:r w:rsidR="00322BD3" w:rsidRPr="00322BD3">
        <w:rPr>
          <w:rFonts w:ascii="Times New Roman" w:hAnsi="Times New Roman" w:cs="Times New Roman"/>
          <w:noProof/>
          <w:sz w:val="24"/>
          <w:szCs w:val="24"/>
        </w:rPr>
        <w:t>Meidiyustiani</w:t>
      </w:r>
      <w:r w:rsidR="0021720C" w:rsidRPr="00322BD3">
        <w:rPr>
          <w:rFonts w:ascii="Times New Roman" w:hAnsi="Times New Roman" w:cs="Times New Roman"/>
          <w:sz w:val="24"/>
          <w:szCs w:val="24"/>
        </w:rPr>
        <w:t xml:space="preserve"> </w:t>
      </w:r>
      <w:r w:rsidR="0021720C" w:rsidRPr="00322BD3">
        <w:rPr>
          <w:rFonts w:ascii="Times New Roman" w:hAnsi="Times New Roman" w:cs="Times New Roman"/>
          <w:i/>
          <w:iCs/>
          <w:sz w:val="24"/>
          <w:szCs w:val="24"/>
        </w:rPr>
        <w:t xml:space="preserve">et., al </w:t>
      </w:r>
      <w:r w:rsidRPr="00322BD3">
        <w:rPr>
          <w:rFonts w:ascii="Times New Roman" w:hAnsi="Times New Roman" w:cs="Times New Roman"/>
          <w:sz w:val="24"/>
          <w:szCs w:val="24"/>
        </w:rPr>
        <w:t>(20</w:t>
      </w:r>
      <w:r w:rsidR="0021720C" w:rsidRPr="00322BD3">
        <w:rPr>
          <w:rFonts w:ascii="Times New Roman" w:hAnsi="Times New Roman" w:cs="Times New Roman"/>
          <w:sz w:val="24"/>
          <w:szCs w:val="24"/>
        </w:rPr>
        <w:t>22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720C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2172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720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2172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720C">
        <w:rPr>
          <w:rFonts w:ascii="Times New Roman" w:hAnsi="Times New Roman" w:cs="Times New Roman"/>
          <w:sz w:val="24"/>
          <w:szCs w:val="24"/>
        </w:rPr>
        <w:t>kerelaan</w:t>
      </w:r>
      <w:proofErr w:type="spellEnd"/>
      <w:r w:rsidR="002172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720C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2172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720C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21720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1720C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2172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720C"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 w:rsidR="002172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720C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21720C">
        <w:rPr>
          <w:rFonts w:ascii="Times New Roman" w:hAnsi="Times New Roman" w:cs="Times New Roman"/>
          <w:sz w:val="24"/>
          <w:szCs w:val="24"/>
        </w:rPr>
        <w:t xml:space="preserve"> negara yang </w:t>
      </w:r>
      <w:proofErr w:type="spellStart"/>
      <w:r w:rsidR="0021720C">
        <w:rPr>
          <w:rFonts w:ascii="Times New Roman" w:hAnsi="Times New Roman" w:cs="Times New Roman"/>
          <w:sz w:val="24"/>
          <w:szCs w:val="24"/>
        </w:rPr>
        <w:t>menunjang</w:t>
      </w:r>
      <w:proofErr w:type="spellEnd"/>
      <w:r w:rsidR="002172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720C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="0021720C">
        <w:rPr>
          <w:rFonts w:ascii="Times New Roman" w:hAnsi="Times New Roman" w:cs="Times New Roman"/>
          <w:sz w:val="24"/>
          <w:szCs w:val="24"/>
        </w:rPr>
        <w:t xml:space="preserve"> negar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1809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9E1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180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9E1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1809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9E1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1809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9E1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1809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9E1809"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 w:rsidR="009E1809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9E1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1809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9E1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1809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9E1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180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9E1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180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E1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1809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9E1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1809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9E1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1809">
        <w:rPr>
          <w:rFonts w:ascii="Times New Roman" w:hAnsi="Times New Roman" w:cs="Times New Roman"/>
          <w:sz w:val="24"/>
          <w:szCs w:val="24"/>
        </w:rPr>
        <w:t>perpajakannya</w:t>
      </w:r>
      <w:proofErr w:type="spellEnd"/>
      <w:r w:rsidR="009E180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Awaloed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3278A">
        <w:rPr>
          <w:rFonts w:ascii="Times New Roman" w:hAnsi="Times New Roman" w:cs="Times New Roman"/>
          <w:i/>
          <w:iCs/>
          <w:sz w:val="24"/>
          <w:szCs w:val="24"/>
        </w:rPr>
        <w:t xml:space="preserve">et., al </w:t>
      </w:r>
      <w:r>
        <w:rPr>
          <w:rFonts w:ascii="Times New Roman" w:hAnsi="Times New Roman" w:cs="Times New Roman"/>
          <w:sz w:val="24"/>
          <w:szCs w:val="24"/>
        </w:rPr>
        <w:t xml:space="preserve">2020). </w:t>
      </w:r>
      <w:proofErr w:type="spellStart"/>
      <w:r w:rsidRPr="00340DE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0DE4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340DE4">
        <w:rPr>
          <w:rFonts w:ascii="Times New Roman" w:hAnsi="Times New Roman" w:cs="Times New Roman"/>
          <w:sz w:val="24"/>
          <w:szCs w:val="24"/>
        </w:rPr>
        <w:t xml:space="preserve"> </w:t>
      </w:r>
      <w:r w:rsidR="004436EE">
        <w:rPr>
          <w:rFonts w:ascii="Times New Roman" w:hAnsi="Times New Roman" w:cs="Times New Roman"/>
          <w:i/>
          <w:iCs/>
          <w:sz w:val="24"/>
          <w:szCs w:val="24"/>
        </w:rPr>
        <w:t xml:space="preserve">Theory of Planned Behavior (TPB) </w:t>
      </w:r>
      <w:r w:rsidR="004436EE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oleh Ajzen (1991)</w:t>
      </w:r>
      <w:r w:rsidR="00F30A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0A1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30A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0A17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="00F30A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0A17"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lastRenderedPageBreak/>
        <w:t>wajib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, norma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dipersepsikan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436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436E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berpendapat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didukung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oleh norma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menganggap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niat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mematuhi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1E18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="00441E1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DE4667B" w14:textId="5FB28939" w:rsidR="00441E18" w:rsidRDefault="0029742E" w:rsidP="007E5AA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artisip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ip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</w:t>
      </w:r>
      <w:r w:rsidR="00AE02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0227">
        <w:rPr>
          <w:rFonts w:ascii="Times New Roman" w:hAnsi="Times New Roman" w:cs="Times New Roman"/>
        </w:rPr>
        <w:t>Ningrum</w:t>
      </w:r>
      <w:proofErr w:type="spellEnd"/>
      <w:r w:rsidR="00AE0227">
        <w:rPr>
          <w:rFonts w:ascii="Times New Roman" w:hAnsi="Times New Roman" w:cs="Times New Roman"/>
        </w:rPr>
        <w:t xml:space="preserve"> (</w:t>
      </w:r>
      <w:r w:rsidR="00AE0227" w:rsidRPr="00DC3C68">
        <w:rPr>
          <w:rFonts w:ascii="Times New Roman" w:hAnsi="Times New Roman" w:cs="Times New Roman"/>
        </w:rPr>
        <w:t>2023</w:t>
      </w:r>
      <w:r w:rsidR="00AE0227">
        <w:rPr>
          <w:rFonts w:ascii="Times New Roman" w:hAnsi="Times New Roman" w:cs="Times New Roman"/>
        </w:rPr>
        <w:t>), 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8628A">
        <w:rPr>
          <w:rFonts w:ascii="Times New Roman" w:hAnsi="Times New Roman" w:cs="Times New Roman"/>
          <w:sz w:val="24"/>
          <w:szCs w:val="24"/>
        </w:rPr>
        <w:t>Sunary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t., al </w:t>
      </w:r>
      <w:r>
        <w:rPr>
          <w:rFonts w:ascii="Times New Roman" w:hAnsi="Times New Roman" w:cs="Times New Roman"/>
          <w:sz w:val="24"/>
          <w:szCs w:val="24"/>
        </w:rPr>
        <w:t>(2020),</w:t>
      </w:r>
      <w:r w:rsidR="006262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43B501A" w14:textId="198DC486" w:rsidR="0029742E" w:rsidRDefault="0029742E" w:rsidP="00755DED">
      <w:pPr>
        <w:spacing w:line="276" w:lineRule="auto"/>
        <w:ind w:left="993" w:hanging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3: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034AABB" w14:textId="77777777" w:rsidR="005A442D" w:rsidRPr="0029742E" w:rsidRDefault="005A442D" w:rsidP="00276EC4">
      <w:pPr>
        <w:spacing w:line="276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2E1F3217" w14:textId="484BD3F4" w:rsidR="001028F7" w:rsidRDefault="001028F7" w:rsidP="00FE325C">
      <w:pPr>
        <w:pStyle w:val="Heading3"/>
        <w:numPr>
          <w:ilvl w:val="2"/>
          <w:numId w:val="4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91" w:name="_Toc188546098"/>
      <w:bookmarkStart w:id="92" w:name="_Toc210724772"/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Pengaruh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Persepsi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Wajib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Pajak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Terhadap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Kepatuhan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Wajib</w:t>
      </w:r>
      <w:proofErr w:type="spellEnd"/>
      <w:r w:rsidRPr="00340DE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40DE4">
        <w:rPr>
          <w:rFonts w:ascii="Times New Roman" w:hAnsi="Times New Roman" w:cs="Times New Roman"/>
          <w:b/>
          <w:bCs/>
          <w:color w:val="auto"/>
        </w:rPr>
        <w:t>Pajak</w:t>
      </w:r>
      <w:bookmarkEnd w:id="91"/>
      <w:bookmarkEnd w:id="92"/>
      <w:proofErr w:type="spellEnd"/>
    </w:p>
    <w:p w14:paraId="50E6852B" w14:textId="7DC5F4D2" w:rsidR="006B440E" w:rsidRDefault="00972428" w:rsidP="00972428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03FBF">
        <w:rPr>
          <w:rFonts w:ascii="Times New Roman" w:hAnsi="Times New Roman" w:cs="Times New Roman"/>
          <w:sz w:val="24"/>
          <w:szCs w:val="24"/>
        </w:rPr>
        <w:t xml:space="preserve">Robbins, Stephen P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Al</w:t>
      </w:r>
      <w:r w:rsidR="0033278A">
        <w:rPr>
          <w:rFonts w:ascii="Times New Roman" w:hAnsi="Times New Roman" w:cs="Times New Roman"/>
          <w:sz w:val="24"/>
          <w:szCs w:val="24"/>
        </w:rPr>
        <w:t>i</w:t>
      </w:r>
      <w:r w:rsidR="00A03FBF">
        <w:rPr>
          <w:rFonts w:ascii="Times New Roman" w:hAnsi="Times New Roman" w:cs="Times New Roman"/>
          <w:sz w:val="24"/>
          <w:szCs w:val="24"/>
        </w:rPr>
        <w:t>ma</w:t>
      </w:r>
      <w:r w:rsidR="0033278A">
        <w:rPr>
          <w:rFonts w:ascii="Times New Roman" w:hAnsi="Times New Roman" w:cs="Times New Roman"/>
          <w:sz w:val="24"/>
          <w:szCs w:val="24"/>
        </w:rPr>
        <w:t>za</w:t>
      </w:r>
      <w:r w:rsidR="00A03FBF">
        <w:rPr>
          <w:rFonts w:ascii="Times New Roman" w:hAnsi="Times New Roman" w:cs="Times New Roman"/>
          <w:sz w:val="24"/>
          <w:szCs w:val="24"/>
        </w:rPr>
        <w:t>r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Nasbahry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(2016:15)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mengartikan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kesan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="00A03F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3FBF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yak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40DE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40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0DE4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340DE4">
        <w:rPr>
          <w:rFonts w:ascii="Times New Roman" w:hAnsi="Times New Roman" w:cs="Times New Roman"/>
          <w:sz w:val="24"/>
          <w:szCs w:val="24"/>
        </w:rPr>
        <w:t xml:space="preserve"> </w:t>
      </w:r>
      <w:r w:rsidR="00906BBF">
        <w:rPr>
          <w:rFonts w:ascii="Times New Roman" w:hAnsi="Times New Roman" w:cs="Times New Roman"/>
          <w:i/>
          <w:iCs/>
          <w:sz w:val="24"/>
          <w:szCs w:val="24"/>
        </w:rPr>
        <w:t xml:space="preserve">Theory of Planned Behavior (TPB) </w:t>
      </w:r>
      <w:r w:rsidR="00906BBF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906BBF"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 w:rsidR="00906BBF">
        <w:rPr>
          <w:rFonts w:ascii="Times New Roman" w:hAnsi="Times New Roman" w:cs="Times New Roman"/>
          <w:sz w:val="24"/>
          <w:szCs w:val="24"/>
        </w:rPr>
        <w:t xml:space="preserve"> oleh Ajzen (1991) </w:t>
      </w:r>
      <w:proofErr w:type="spellStart"/>
      <w:r w:rsidR="00F30A1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30A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0A17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="00F30A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0A17"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914569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914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14569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914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1456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914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pendorong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keyakinan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adil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prosedurnya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berpendapat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35F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F6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B44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buruk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dipersepsikan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patuh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) yang pada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memprediksi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niat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patuh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50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D5501">
        <w:rPr>
          <w:rFonts w:ascii="Times New Roman" w:hAnsi="Times New Roman" w:cs="Times New Roman"/>
          <w:sz w:val="24"/>
          <w:szCs w:val="24"/>
        </w:rPr>
        <w:t>.</w:t>
      </w:r>
    </w:p>
    <w:p w14:paraId="2E28ABFE" w14:textId="34E9F984" w:rsidR="00972428" w:rsidRDefault="006B440E" w:rsidP="00972428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w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kare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. 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r w:rsidR="00DC47D4">
        <w:rPr>
          <w:rFonts w:ascii="Times New Roman" w:hAnsi="Times New Roman" w:cs="Times New Roman"/>
          <w:sz w:val="24"/>
          <w:szCs w:val="24"/>
        </w:rPr>
        <w:t>Rusli</w:t>
      </w:r>
      <w:r w:rsidR="00FC2211">
        <w:rPr>
          <w:rFonts w:ascii="Times New Roman" w:hAnsi="Times New Roman" w:cs="Times New Roman"/>
          <w:sz w:val="24"/>
          <w:szCs w:val="24"/>
        </w:rPr>
        <w:t xml:space="preserve"> (2022)</w:t>
      </w:r>
      <w:r w:rsidR="006C2480">
        <w:rPr>
          <w:rFonts w:ascii="Times New Roman" w:hAnsi="Times New Roman" w:cs="Times New Roman"/>
          <w:sz w:val="24"/>
          <w:szCs w:val="24"/>
        </w:rPr>
        <w:t>,</w:t>
      </w:r>
      <w:r w:rsidR="00AE022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E0227" w:rsidRPr="00DC3C68">
        <w:rPr>
          <w:rFonts w:ascii="Times New Roman" w:hAnsi="Times New Roman" w:cs="Times New Roman"/>
        </w:rPr>
        <w:t>Irwansyah</w:t>
      </w:r>
      <w:proofErr w:type="spellEnd"/>
      <w:r w:rsidR="00AE0227" w:rsidRPr="00DC3C68">
        <w:rPr>
          <w:rFonts w:ascii="Times New Roman" w:hAnsi="Times New Roman" w:cs="Times New Roman"/>
        </w:rPr>
        <w:t xml:space="preserve"> </w:t>
      </w:r>
      <w:r w:rsidR="00AE0227">
        <w:rPr>
          <w:rFonts w:ascii="Times New Roman" w:hAnsi="Times New Roman" w:cs="Times New Roman"/>
        </w:rPr>
        <w:t>(</w:t>
      </w:r>
      <w:r w:rsidR="00AE0227" w:rsidRPr="00DC3C68">
        <w:rPr>
          <w:rFonts w:ascii="Times New Roman" w:hAnsi="Times New Roman" w:cs="Times New Roman"/>
        </w:rPr>
        <w:t>2021</w:t>
      </w:r>
      <w:r w:rsidR="00AE0227">
        <w:rPr>
          <w:rFonts w:ascii="Times New Roman" w:hAnsi="Times New Roman" w:cs="Times New Roman"/>
        </w:rPr>
        <w:t>)</w:t>
      </w:r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C248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6C2480">
        <w:rPr>
          <w:rFonts w:ascii="Times New Roman" w:hAnsi="Times New Roman" w:cs="Times New Roman"/>
          <w:sz w:val="24"/>
          <w:szCs w:val="24"/>
        </w:rPr>
        <w:t>:</w:t>
      </w:r>
    </w:p>
    <w:p w14:paraId="1999B8A6" w14:textId="6A8CA217" w:rsidR="00B43E58" w:rsidRDefault="006C2480" w:rsidP="00755DED">
      <w:pPr>
        <w:spacing w:line="276" w:lineRule="auto"/>
        <w:ind w:left="993" w:hanging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4: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24D4A48" w14:textId="77777777" w:rsidR="00B43E58" w:rsidRDefault="00B43E58" w:rsidP="00D46A7A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C094EF3" w14:textId="77777777" w:rsidR="0001702F" w:rsidRDefault="0001702F" w:rsidP="00D46A7A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5964E41" w14:textId="77777777" w:rsidR="0001702F" w:rsidRDefault="0001702F" w:rsidP="00D46A7A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9944AC7" w14:textId="77777777" w:rsidR="0001702F" w:rsidRDefault="0001702F" w:rsidP="00D46A7A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8791C9B" w14:textId="77777777" w:rsidR="0001702F" w:rsidRDefault="0001702F" w:rsidP="00D46A7A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bookmarkStart w:id="93" w:name="_Toc188546099"/>
    <w:bookmarkStart w:id="94" w:name="_Toc210724773"/>
    <w:p w14:paraId="2E4D038F" w14:textId="73B23656" w:rsidR="00795260" w:rsidRDefault="00F90E85" w:rsidP="00FE325C">
      <w:pPr>
        <w:pStyle w:val="Heading2"/>
        <w:numPr>
          <w:ilvl w:val="1"/>
          <w:numId w:val="4"/>
        </w:numPr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color w:val="auto"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010CC407" wp14:editId="1FFC1F1A">
                <wp:simplePos x="0" y="0"/>
                <wp:positionH relativeFrom="page">
                  <wp:posOffset>3400425</wp:posOffset>
                </wp:positionH>
                <wp:positionV relativeFrom="paragraph">
                  <wp:posOffset>851535</wp:posOffset>
                </wp:positionV>
                <wp:extent cx="1504950" cy="1181100"/>
                <wp:effectExtent l="0" t="0" r="76200" b="57150"/>
                <wp:wrapNone/>
                <wp:docPr id="1017230229" name="Straight Arrow Connecto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04950" cy="11811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du="http://schemas.microsoft.com/office/word/2023/wordml/word16du">
            <w:pict>
              <v:shapetype w14:anchorId="4B593916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21" o:spid="_x0000_s1026" type="#_x0000_t32" style="position:absolute;margin-left:267.75pt;margin-top:67.05pt;width:118.5pt;height:93pt;z-index:2517258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" strokecolor="black [3200]" strokeweight=".5pt">
                <v:stroke endarrow="block" joinstyle="miter"/>
                <w10:wrap anchorx="page"/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color w:val="auto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634EEEE7" wp14:editId="3CEB0942">
                <wp:simplePos x="0" y="0"/>
                <wp:positionH relativeFrom="page">
                  <wp:posOffset>3362325</wp:posOffset>
                </wp:positionH>
                <wp:positionV relativeFrom="paragraph">
                  <wp:posOffset>2175510</wp:posOffset>
                </wp:positionV>
                <wp:extent cx="1552575" cy="1085850"/>
                <wp:effectExtent l="0" t="38100" r="47625" b="19050"/>
                <wp:wrapNone/>
                <wp:docPr id="1473145657" name="Straight Arrow Connecto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552575" cy="10858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du="http://schemas.microsoft.com/office/word/2023/wordml/word16du">
            <w:pict>
              <v:shape w14:anchorId="5B3F25CA" id="Straight Arrow Connector 21" o:spid="_x0000_s1026" type="#_x0000_t32" style="position:absolute;margin-left:264.75pt;margin-top:171.3pt;width:122.25pt;height:85.5pt;flip:y;z-index:2517350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" strokecolor="black [3200]" strokeweight=".5pt">
                <v:stroke endarrow="block" joinstyle="miter"/>
                <w10:wrap anchorx="page"/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color w:val="auto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29920" behindDoc="0" locked="0" layoutInCell="1" allowOverlap="1" wp14:anchorId="6DFF7FFF" wp14:editId="75CF1BA3">
                <wp:simplePos x="0" y="0"/>
                <wp:positionH relativeFrom="page">
                  <wp:posOffset>3400426</wp:posOffset>
                </wp:positionH>
                <wp:positionV relativeFrom="paragraph">
                  <wp:posOffset>2127884</wp:posOffset>
                </wp:positionV>
                <wp:extent cx="1485900" cy="409575"/>
                <wp:effectExtent l="0" t="57150" r="0" b="28575"/>
                <wp:wrapNone/>
                <wp:docPr id="162184253" name="Straight Arrow Connecto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485900" cy="40957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du="http://schemas.microsoft.com/office/word/2023/wordml/word16du">
            <w:pict>
              <v:shape w14:anchorId="516733ED" id="Straight Arrow Connector 21" o:spid="_x0000_s1026" type="#_x0000_t32" style="position:absolute;margin-left:267.75pt;margin-top:167.55pt;width:117pt;height:32.25pt;flip:y;z-index:2517299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" strokecolor="black [3200]" strokeweight=".5pt">
                <v:stroke endarrow="block" joinstyle="miter"/>
                <w10:wrap anchorx="page"/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color w:val="auto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2718F94A" wp14:editId="2405B6EF">
                <wp:simplePos x="0" y="0"/>
                <wp:positionH relativeFrom="page">
                  <wp:posOffset>3371851</wp:posOffset>
                </wp:positionH>
                <wp:positionV relativeFrom="paragraph">
                  <wp:posOffset>1727836</wp:posOffset>
                </wp:positionV>
                <wp:extent cx="1524000" cy="361950"/>
                <wp:effectExtent l="0" t="0" r="38100" b="76200"/>
                <wp:wrapNone/>
                <wp:docPr id="1577459660" name="Straight Arrow Connecto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24000" cy="3619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du="http://schemas.microsoft.com/office/word/2023/wordml/word16du">
            <w:pict>
              <v:shape w14:anchorId="3626194D" id="Straight Arrow Connector 21" o:spid="_x0000_s1026" type="#_x0000_t32" style="position:absolute;margin-left:265.5pt;margin-top:136.05pt;width:120pt;height:28.5pt;z-index:2517278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" strokecolor="black [3200]" strokeweight=".5pt">
                <v:stroke endarrow="block" joinstyle="miter"/>
                <w10:wrap anchorx="page"/>
              </v:shape>
            </w:pict>
          </mc:Fallback>
        </mc:AlternateContent>
      </w:r>
      <w:r w:rsidR="00E240A5">
        <w:rPr>
          <w:rFonts w:ascii="Times New Roman" w:hAnsi="Times New Roman" w:cs="Times New Roman"/>
          <w:b/>
          <w:bCs/>
          <w:noProof/>
          <w:color w:val="auto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47328" behindDoc="0" locked="0" layoutInCell="1" allowOverlap="1" wp14:anchorId="2CE0B046" wp14:editId="06DDFAB4">
                <wp:simplePos x="0" y="0"/>
                <wp:positionH relativeFrom="column">
                  <wp:posOffset>3457575</wp:posOffset>
                </wp:positionH>
                <wp:positionV relativeFrom="paragraph">
                  <wp:posOffset>1685290</wp:posOffset>
                </wp:positionV>
                <wp:extent cx="1609725" cy="828675"/>
                <wp:effectExtent l="0" t="0" r="28575" b="28575"/>
                <wp:wrapNone/>
                <wp:docPr id="89991040" name="Oval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09725" cy="828675"/>
                        </a:xfrm>
                        <a:prstGeom prst="ellipse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0457885" w14:textId="7390FEE0" w:rsidR="002A3B92" w:rsidRPr="00C61746" w:rsidRDefault="002A3B92" w:rsidP="002A3B92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Kepatuhan Wajib</w:t>
                            </w:r>
                            <w:r w:rsidRPr="00C61746">
                              <w:rPr>
                                <w:rFonts w:ascii="Times New Roman" w:hAnsi="Times New Roman" w:cs="Times New Roman"/>
                              </w:rPr>
                              <w:t xml:space="preserve"> Pajak (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Y</w:t>
                            </w:r>
                            <w:r w:rsidRPr="00C61746">
                              <w:rPr>
                                <w:rFonts w:ascii="Times New Roman" w:hAnsi="Times New Roman" w:cs="Times New Roman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2CE0B046" id="Oval 20" o:spid="_x0000_s1033" style="position:absolute;left:0;text-align:left;margin-left:272.25pt;margin-top:132.7pt;width:126.75pt;height:65.25pt;z-index:251747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" fillcolor="white [3201]" strokecolor="black [3200]" strokeweight="1pt">
                <v:stroke joinstyle="miter"/>
                <v:textbox>
                  <w:txbxContent>
                    <w:p w14:paraId="10457885" w14:textId="7390FEE0" w:rsidR="002A3B92" w:rsidRPr="00C61746" w:rsidRDefault="002A3B92" w:rsidP="002A3B92">
                      <w:pPr>
                        <w:spacing w:line="360" w:lineRule="auto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Kepatuhan Wajib</w:t>
                      </w:r>
                      <w:r w:rsidRPr="00C61746">
                        <w:rPr>
                          <w:rFonts w:ascii="Times New Roman" w:hAnsi="Times New Roman" w:cs="Times New Roman"/>
                        </w:rPr>
                        <w:t xml:space="preserve"> Pajak (</w:t>
                      </w:r>
                      <w:r>
                        <w:rPr>
                          <w:rFonts w:ascii="Times New Roman" w:hAnsi="Times New Roman" w:cs="Times New Roman"/>
                        </w:rPr>
                        <w:t>Y</w:t>
                      </w:r>
                      <w:r w:rsidRPr="00C61746">
                        <w:rPr>
                          <w:rFonts w:ascii="Times New Roman" w:hAnsi="Times New Roman" w:cs="Times New Roman"/>
                        </w:rPr>
                        <w:t>)</w:t>
                      </w:r>
                    </w:p>
                  </w:txbxContent>
                </v:textbox>
              </v:oval>
            </w:pict>
          </mc:Fallback>
        </mc:AlternateContent>
      </w:r>
      <w:r w:rsidR="00E240A5">
        <w:rPr>
          <w:rFonts w:ascii="Times New Roman" w:hAnsi="Times New Roman" w:cs="Times New Roman"/>
          <w:b/>
          <w:bCs/>
          <w:noProof/>
          <w:color w:val="auto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53472" behindDoc="0" locked="0" layoutInCell="1" allowOverlap="1" wp14:anchorId="2CF2AA96" wp14:editId="782C670A">
                <wp:simplePos x="0" y="0"/>
                <wp:positionH relativeFrom="margin">
                  <wp:align>left</wp:align>
                </wp:positionH>
                <wp:positionV relativeFrom="paragraph">
                  <wp:posOffset>2966085</wp:posOffset>
                </wp:positionV>
                <wp:extent cx="1962150" cy="847725"/>
                <wp:effectExtent l="0" t="0" r="19050" b="28575"/>
                <wp:wrapNone/>
                <wp:docPr id="336603990" name="Oval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62150" cy="847725"/>
                        </a:xfrm>
                        <a:prstGeom prst="ellipse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0F153B3" w14:textId="3583C508" w:rsidR="00494672" w:rsidRPr="00C61746" w:rsidRDefault="00494672" w:rsidP="00494672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Persepsi Wajib</w:t>
                            </w:r>
                            <w:r w:rsidRPr="00C61746">
                              <w:rPr>
                                <w:rFonts w:ascii="Times New Roman" w:hAnsi="Times New Roman" w:cs="Times New Roman"/>
                              </w:rPr>
                              <w:t xml:space="preserve"> Pajak (X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4</w:t>
                            </w:r>
                            <w:r w:rsidRPr="00C61746">
                              <w:rPr>
                                <w:rFonts w:ascii="Times New Roman" w:hAnsi="Times New Roman" w:cs="Times New Roman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2CF2AA96" id="_x0000_s1034" style="position:absolute;left:0;text-align:left;margin-left:0;margin-top:233.55pt;width:154.5pt;height:66.75pt;z-index:25175347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" fillcolor="white [3201]" strokecolor="black [3200]" strokeweight="1pt">
                <v:stroke joinstyle="miter"/>
                <v:textbox>
                  <w:txbxContent>
                    <w:p w14:paraId="00F153B3" w14:textId="3583C508" w:rsidR="00494672" w:rsidRPr="00C61746" w:rsidRDefault="00494672" w:rsidP="00494672">
                      <w:pPr>
                        <w:spacing w:line="360" w:lineRule="auto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Persepsi Wajib</w:t>
                      </w:r>
                      <w:r w:rsidRPr="00C61746">
                        <w:rPr>
                          <w:rFonts w:ascii="Times New Roman" w:hAnsi="Times New Roman" w:cs="Times New Roman"/>
                        </w:rPr>
                        <w:t xml:space="preserve"> Pajak (X</w:t>
                      </w:r>
                      <w:r>
                        <w:rPr>
                          <w:rFonts w:ascii="Times New Roman" w:hAnsi="Times New Roman" w:cs="Times New Roman"/>
                        </w:rPr>
                        <w:t>4</w:t>
                      </w:r>
                      <w:r w:rsidRPr="00C61746">
                        <w:rPr>
                          <w:rFonts w:ascii="Times New Roman" w:hAnsi="Times New Roman" w:cs="Times New Roman"/>
                        </w:rPr>
                        <w:t>)</w:t>
                      </w:r>
                    </w:p>
                  </w:txbxContent>
                </v:textbox>
                <w10:wrap anchorx="margin"/>
              </v:oval>
            </w:pict>
          </mc:Fallback>
        </mc:AlternateContent>
      </w:r>
      <w:r w:rsidR="00E240A5">
        <w:rPr>
          <w:rFonts w:ascii="Times New Roman" w:hAnsi="Times New Roman" w:cs="Times New Roman"/>
          <w:b/>
          <w:bCs/>
          <w:noProof/>
          <w:color w:val="auto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51424" behindDoc="0" locked="0" layoutInCell="1" allowOverlap="1" wp14:anchorId="603D1739" wp14:editId="177B7AE7">
                <wp:simplePos x="0" y="0"/>
                <wp:positionH relativeFrom="margin">
                  <wp:align>left</wp:align>
                </wp:positionH>
                <wp:positionV relativeFrom="paragraph">
                  <wp:posOffset>2075815</wp:posOffset>
                </wp:positionV>
                <wp:extent cx="1962150" cy="847725"/>
                <wp:effectExtent l="0" t="0" r="19050" b="28575"/>
                <wp:wrapNone/>
                <wp:docPr id="1478762306" name="Oval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62150" cy="847725"/>
                        </a:xfrm>
                        <a:prstGeom prst="ellipse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66DFF6E" w14:textId="3A4614AB" w:rsidR="002A3B92" w:rsidRPr="00C61746" w:rsidRDefault="002A3B92" w:rsidP="002A3B92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Kesadaran Wajib</w:t>
                            </w:r>
                            <w:r w:rsidRPr="00C61746">
                              <w:rPr>
                                <w:rFonts w:ascii="Times New Roman" w:hAnsi="Times New Roman" w:cs="Times New Roman"/>
                              </w:rPr>
                              <w:t xml:space="preserve"> Pajak (X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3</w:t>
                            </w:r>
                            <w:r w:rsidRPr="00C61746">
                              <w:rPr>
                                <w:rFonts w:ascii="Times New Roman" w:hAnsi="Times New Roman" w:cs="Times New Roman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603D1739" id="_x0000_s1035" style="position:absolute;left:0;text-align:left;margin-left:0;margin-top:163.45pt;width:154.5pt;height:66.75pt;z-index:25175142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" fillcolor="white [3201]" strokecolor="black [3200]" strokeweight="1pt">
                <v:stroke joinstyle="miter"/>
                <v:textbox>
                  <w:txbxContent>
                    <w:p w14:paraId="166DFF6E" w14:textId="3A4614AB" w:rsidR="002A3B92" w:rsidRPr="00C61746" w:rsidRDefault="002A3B92" w:rsidP="002A3B92">
                      <w:pPr>
                        <w:spacing w:line="360" w:lineRule="auto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Kesadaran Wajib</w:t>
                      </w:r>
                      <w:r w:rsidRPr="00C61746">
                        <w:rPr>
                          <w:rFonts w:ascii="Times New Roman" w:hAnsi="Times New Roman" w:cs="Times New Roman"/>
                        </w:rPr>
                        <w:t xml:space="preserve"> Pajak (X</w:t>
                      </w:r>
                      <w:r>
                        <w:rPr>
                          <w:rFonts w:ascii="Times New Roman" w:hAnsi="Times New Roman" w:cs="Times New Roman"/>
                        </w:rPr>
                        <w:t>3</w:t>
                      </w:r>
                      <w:r w:rsidRPr="00C61746">
                        <w:rPr>
                          <w:rFonts w:ascii="Times New Roman" w:hAnsi="Times New Roman" w:cs="Times New Roman"/>
                        </w:rPr>
                        <w:t>)</w:t>
                      </w:r>
                    </w:p>
                  </w:txbxContent>
                </v:textbox>
                <w10:wrap anchorx="margin"/>
              </v:oval>
            </w:pict>
          </mc:Fallback>
        </mc:AlternateContent>
      </w:r>
      <w:r w:rsidR="00E240A5">
        <w:rPr>
          <w:rFonts w:ascii="Times New Roman" w:hAnsi="Times New Roman" w:cs="Times New Roman"/>
          <w:b/>
          <w:bCs/>
          <w:noProof/>
          <w:color w:val="auto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49376" behindDoc="0" locked="0" layoutInCell="1" allowOverlap="1" wp14:anchorId="0E961516" wp14:editId="4939D81C">
                <wp:simplePos x="0" y="0"/>
                <wp:positionH relativeFrom="margin">
                  <wp:align>left</wp:align>
                </wp:positionH>
                <wp:positionV relativeFrom="paragraph">
                  <wp:posOffset>1203960</wp:posOffset>
                </wp:positionV>
                <wp:extent cx="1962150" cy="847725"/>
                <wp:effectExtent l="0" t="0" r="19050" b="28575"/>
                <wp:wrapNone/>
                <wp:docPr id="314436236" name="Oval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62150" cy="847725"/>
                        </a:xfrm>
                        <a:prstGeom prst="ellipse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6DCE7C9" w14:textId="054A821B" w:rsidR="002A3B92" w:rsidRPr="00C61746" w:rsidRDefault="002A3B92" w:rsidP="002A3B92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Digitalisasi Layanan</w:t>
                            </w:r>
                            <w:r w:rsidRPr="00C61746">
                              <w:rPr>
                                <w:rFonts w:ascii="Times New Roman" w:hAnsi="Times New Roman" w:cs="Times New Roman"/>
                              </w:rPr>
                              <w:t xml:space="preserve"> Pajak (X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2</w:t>
                            </w:r>
                            <w:r w:rsidRPr="00C61746">
                              <w:rPr>
                                <w:rFonts w:ascii="Times New Roman" w:hAnsi="Times New Roman" w:cs="Times New Roman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0E961516" id="_x0000_s1036" style="position:absolute;left:0;text-align:left;margin-left:0;margin-top:94.8pt;width:154.5pt;height:66.75pt;z-index:25174937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" fillcolor="white [3201]" strokecolor="black [3200]" strokeweight="1pt">
                <v:stroke joinstyle="miter"/>
                <v:textbox>
                  <w:txbxContent>
                    <w:p w14:paraId="66DCE7C9" w14:textId="054A821B" w:rsidR="002A3B92" w:rsidRPr="00C61746" w:rsidRDefault="002A3B92" w:rsidP="002A3B92">
                      <w:pPr>
                        <w:spacing w:line="360" w:lineRule="auto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Digitalisasi Layanan</w:t>
                      </w:r>
                      <w:r w:rsidRPr="00C61746">
                        <w:rPr>
                          <w:rFonts w:ascii="Times New Roman" w:hAnsi="Times New Roman" w:cs="Times New Roman"/>
                        </w:rPr>
                        <w:t xml:space="preserve"> Pajak (X</w:t>
                      </w:r>
                      <w:r>
                        <w:rPr>
                          <w:rFonts w:ascii="Times New Roman" w:hAnsi="Times New Roman" w:cs="Times New Roman"/>
                        </w:rPr>
                        <w:t>2</w:t>
                      </w:r>
                      <w:r w:rsidRPr="00C61746">
                        <w:rPr>
                          <w:rFonts w:ascii="Times New Roman" w:hAnsi="Times New Roman" w:cs="Times New Roman"/>
                        </w:rPr>
                        <w:t>)</w:t>
                      </w:r>
                    </w:p>
                  </w:txbxContent>
                </v:textbox>
                <w10:wrap anchorx="margin"/>
              </v:oval>
            </w:pict>
          </mc:Fallback>
        </mc:AlternateContent>
      </w:r>
      <w:r w:rsidR="00494672">
        <w:rPr>
          <w:rFonts w:ascii="Times New Roman" w:hAnsi="Times New Roman" w:cs="Times New Roman"/>
          <w:b/>
          <w:bCs/>
          <w:noProof/>
          <w:color w:val="auto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5251DBD9" wp14:editId="14C38CF1">
                <wp:simplePos x="0" y="0"/>
                <wp:positionH relativeFrom="margin">
                  <wp:align>left</wp:align>
                </wp:positionH>
                <wp:positionV relativeFrom="paragraph">
                  <wp:posOffset>318135</wp:posOffset>
                </wp:positionV>
                <wp:extent cx="1981200" cy="857250"/>
                <wp:effectExtent l="0" t="0" r="19050" b="19050"/>
                <wp:wrapNone/>
                <wp:docPr id="774565816" name="Oval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81200" cy="857250"/>
                        </a:xfrm>
                        <a:prstGeom prst="ellipse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5C92EF2" w14:textId="4EC8CCC4" w:rsidR="00C61746" w:rsidRPr="00C61746" w:rsidRDefault="00C61746" w:rsidP="002A3B92">
                            <w:pPr>
                              <w:spacing w:line="360" w:lineRule="auto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C61746">
                              <w:rPr>
                                <w:rFonts w:ascii="Times New Roman" w:hAnsi="Times New Roman" w:cs="Times New Roman"/>
                              </w:rPr>
                              <w:t>Pengetahuan Peraturan Pajak (X1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5251DBD9" id="_x0000_s1037" style="position:absolute;left:0;text-align:left;margin-left:0;margin-top:25.05pt;width:156pt;height:67.5pt;z-index:25171251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" fillcolor="white [3201]" strokecolor="black [3200]" strokeweight="1pt">
                <v:stroke joinstyle="miter"/>
                <v:textbox>
                  <w:txbxContent>
                    <w:p w14:paraId="65C92EF2" w14:textId="4EC8CCC4" w:rsidR="00C61746" w:rsidRPr="00C61746" w:rsidRDefault="00C61746" w:rsidP="002A3B92">
                      <w:pPr>
                        <w:spacing w:line="360" w:lineRule="auto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C61746">
                        <w:rPr>
                          <w:rFonts w:ascii="Times New Roman" w:hAnsi="Times New Roman" w:cs="Times New Roman"/>
                        </w:rPr>
                        <w:t>Pengetahuan Peraturan Pajak (X1)</w:t>
                      </w:r>
                    </w:p>
                  </w:txbxContent>
                </v:textbox>
                <w10:wrap anchorx="margin"/>
              </v:oval>
            </w:pict>
          </mc:Fallback>
        </mc:AlternateContent>
      </w:r>
      <w:r w:rsidR="005F7E2C" w:rsidRPr="005F7E2C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Model </w:t>
      </w:r>
      <w:proofErr w:type="spellStart"/>
      <w:r w:rsidR="005F7E2C" w:rsidRPr="005F7E2C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93"/>
      <w:bookmarkEnd w:id="94"/>
      <w:proofErr w:type="spellEnd"/>
    </w:p>
    <w:p w14:paraId="51E560CD" w14:textId="23DC1A8E" w:rsidR="00795260" w:rsidRDefault="006D5501">
      <w:pPr>
        <w:rPr>
          <w:rFonts w:ascii="Times New Roman" w:eastAsiaTheme="majorEastAsia" w:hAnsi="Times New Roman" w:cs="Times New Roman"/>
          <w:b/>
          <w:bCs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80096" behindDoc="0" locked="0" layoutInCell="1" allowOverlap="1" wp14:anchorId="7F0CCAC1" wp14:editId="3BB63928">
                <wp:simplePos x="0" y="0"/>
                <wp:positionH relativeFrom="column">
                  <wp:posOffset>2416810</wp:posOffset>
                </wp:positionH>
                <wp:positionV relativeFrom="paragraph">
                  <wp:posOffset>823595</wp:posOffset>
                </wp:positionV>
                <wp:extent cx="504825" cy="266700"/>
                <wp:effectExtent l="0" t="0" r="0" b="0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482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40EA835" w14:textId="11869D4E" w:rsidR="006D5501" w:rsidRPr="006D5501" w:rsidRDefault="006D5501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6D5501">
                              <w:rPr>
                                <w:rFonts w:ascii="Times New Roman" w:hAnsi="Times New Roman" w:cs="Times New Roman"/>
                              </w:rPr>
                              <w:t>H1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6D5501">
                              <w:rPr>
                                <w:rFonts w:ascii="Times New Roman" w:hAnsi="Times New Roman" w:cs="Times New Roman"/>
                              </w:rPr>
                              <w:t>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0CCAC1" id="Text Box 8" o:spid="_x0000_s1038" type="#_x0000_t202" style="position:absolute;margin-left:190.3pt;margin-top:64.85pt;width:39.75pt;height:21pt;z-index:251780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" filled="f" stroked="f">
                <v:textbox>
                  <w:txbxContent>
                    <w:p w14:paraId="440EA835" w14:textId="11869D4E" w:rsidR="006D5501" w:rsidRPr="006D5501" w:rsidRDefault="006D5501">
                      <w:pPr>
                        <w:rPr>
                          <w:rFonts w:ascii="Times New Roman" w:hAnsi="Times New Roman" w:cs="Times New Roman"/>
                        </w:rPr>
                      </w:pPr>
                      <w:r w:rsidRPr="006D5501">
                        <w:rPr>
                          <w:rFonts w:ascii="Times New Roman" w:hAnsi="Times New Roman" w:cs="Times New Roman"/>
                        </w:rPr>
                        <w:t>H1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6D5501">
                        <w:rPr>
                          <w:rFonts w:ascii="Times New Roman" w:hAnsi="Times New Roman" w:cs="Times New Roman"/>
                        </w:rPr>
                        <w:t>+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82144" behindDoc="0" locked="0" layoutInCell="1" allowOverlap="1" wp14:anchorId="6A7A1DFD" wp14:editId="3AC5D648">
                <wp:simplePos x="0" y="0"/>
                <wp:positionH relativeFrom="column">
                  <wp:posOffset>2084070</wp:posOffset>
                </wp:positionH>
                <wp:positionV relativeFrom="paragraph">
                  <wp:posOffset>2480945</wp:posOffset>
                </wp:positionV>
                <wp:extent cx="571500" cy="266700"/>
                <wp:effectExtent l="0" t="0" r="0" b="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4873F57" w14:textId="264849C2" w:rsidR="006D5501" w:rsidRPr="006D5501" w:rsidRDefault="006D5501" w:rsidP="006D5501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6D5501">
                              <w:rPr>
                                <w:rFonts w:ascii="Times New Roman" w:hAnsi="Times New Roman" w:cs="Times New Roman"/>
                              </w:rPr>
                              <w:t>H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4 </w:t>
                            </w:r>
                            <w:r w:rsidRPr="006D5501">
                              <w:rPr>
                                <w:rFonts w:ascii="Times New Roman" w:hAnsi="Times New Roman" w:cs="Times New Roman"/>
                              </w:rPr>
                              <w:t>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A7A1DFD" id="Text Box 9" o:spid="_x0000_s1039" type="#_x0000_t202" style="position:absolute;margin-left:164.1pt;margin-top:195.35pt;width:45pt;height:21pt;z-index:251782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" filled="f" stroked="f">
                <v:textbox>
                  <w:txbxContent>
                    <w:p w14:paraId="74873F57" w14:textId="264849C2" w:rsidR="006D5501" w:rsidRPr="006D5501" w:rsidRDefault="006D5501" w:rsidP="006D5501">
                      <w:pPr>
                        <w:rPr>
                          <w:rFonts w:ascii="Times New Roman" w:hAnsi="Times New Roman" w:cs="Times New Roman"/>
                        </w:rPr>
                      </w:pPr>
                      <w:r w:rsidRPr="006D5501">
                        <w:rPr>
                          <w:rFonts w:ascii="Times New Roman" w:hAnsi="Times New Roman" w:cs="Times New Roman"/>
                        </w:rPr>
                        <w:t>H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4 </w:t>
                      </w:r>
                      <w:r w:rsidRPr="006D5501">
                        <w:rPr>
                          <w:rFonts w:ascii="Times New Roman" w:hAnsi="Times New Roman" w:cs="Times New Roman"/>
                        </w:rPr>
                        <w:t>+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84192" behindDoc="0" locked="0" layoutInCell="1" allowOverlap="1" wp14:anchorId="6AABF4A9" wp14:editId="652477CC">
                <wp:simplePos x="0" y="0"/>
                <wp:positionH relativeFrom="column">
                  <wp:posOffset>2160270</wp:posOffset>
                </wp:positionH>
                <wp:positionV relativeFrom="paragraph">
                  <wp:posOffset>1918970</wp:posOffset>
                </wp:positionV>
                <wp:extent cx="533400" cy="266700"/>
                <wp:effectExtent l="0" t="0" r="0" b="0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3400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738E825" w14:textId="2E4CBDD3" w:rsidR="006D5501" w:rsidRPr="006D5501" w:rsidRDefault="006D5501" w:rsidP="006D5501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6D5501">
                              <w:rPr>
                                <w:rFonts w:ascii="Times New Roman" w:hAnsi="Times New Roman" w:cs="Times New Roman"/>
                              </w:rPr>
                              <w:t>H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3 </w:t>
                            </w:r>
                            <w:r w:rsidRPr="006D5501">
                              <w:rPr>
                                <w:rFonts w:ascii="Times New Roman" w:hAnsi="Times New Roman" w:cs="Times New Roman"/>
                              </w:rPr>
                              <w:t>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AABF4A9" id="Text Box 10" o:spid="_x0000_s1040" type="#_x0000_t202" style="position:absolute;margin-left:170.1pt;margin-top:151.1pt;width:42pt;height:21pt;z-index:251784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" filled="f" stroked="f">
                <v:textbox>
                  <w:txbxContent>
                    <w:p w14:paraId="1738E825" w14:textId="2E4CBDD3" w:rsidR="006D5501" w:rsidRPr="006D5501" w:rsidRDefault="006D5501" w:rsidP="006D5501">
                      <w:pPr>
                        <w:rPr>
                          <w:rFonts w:ascii="Times New Roman" w:hAnsi="Times New Roman" w:cs="Times New Roman"/>
                        </w:rPr>
                      </w:pPr>
                      <w:r w:rsidRPr="006D5501">
                        <w:rPr>
                          <w:rFonts w:ascii="Times New Roman" w:hAnsi="Times New Roman" w:cs="Times New Roman"/>
                        </w:rPr>
                        <w:t>H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3 </w:t>
                      </w:r>
                      <w:r w:rsidRPr="006D5501">
                        <w:rPr>
                          <w:rFonts w:ascii="Times New Roman" w:hAnsi="Times New Roman" w:cs="Times New Roman"/>
                        </w:rPr>
                        <w:t>+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86240" behindDoc="0" locked="0" layoutInCell="1" allowOverlap="1" wp14:anchorId="604C0DFE" wp14:editId="1269EE86">
                <wp:simplePos x="0" y="0"/>
                <wp:positionH relativeFrom="column">
                  <wp:posOffset>2265045</wp:posOffset>
                </wp:positionH>
                <wp:positionV relativeFrom="paragraph">
                  <wp:posOffset>1356995</wp:posOffset>
                </wp:positionV>
                <wp:extent cx="533400" cy="266700"/>
                <wp:effectExtent l="0" t="0" r="0" b="0"/>
                <wp:wrapNone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3400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1504316" w14:textId="6C87DFBD" w:rsidR="006D5501" w:rsidRPr="006D5501" w:rsidRDefault="006D5501" w:rsidP="006D5501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6D5501">
                              <w:rPr>
                                <w:rFonts w:ascii="Times New Roman" w:hAnsi="Times New Roman" w:cs="Times New Roman"/>
                              </w:rPr>
                              <w:t>H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2 </w:t>
                            </w:r>
                            <w:r w:rsidRPr="006D5501">
                              <w:rPr>
                                <w:rFonts w:ascii="Times New Roman" w:hAnsi="Times New Roman" w:cs="Times New Roman"/>
                              </w:rPr>
                              <w:t>+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04C0DFE" id="Text Box 12" o:spid="_x0000_s1041" type="#_x0000_t202" style="position:absolute;margin-left:178.35pt;margin-top:106.85pt;width:42pt;height:21pt;z-index:251786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" filled="f" stroked="f">
                <v:textbox>
                  <w:txbxContent>
                    <w:p w14:paraId="71504316" w14:textId="6C87DFBD" w:rsidR="006D5501" w:rsidRPr="006D5501" w:rsidRDefault="006D5501" w:rsidP="006D5501">
                      <w:pPr>
                        <w:rPr>
                          <w:rFonts w:ascii="Times New Roman" w:hAnsi="Times New Roman" w:cs="Times New Roman"/>
                        </w:rPr>
                      </w:pPr>
                      <w:r w:rsidRPr="006D5501">
                        <w:rPr>
                          <w:rFonts w:ascii="Times New Roman" w:hAnsi="Times New Roman" w:cs="Times New Roman"/>
                        </w:rPr>
                        <w:t>H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2 </w:t>
                      </w:r>
                      <w:r w:rsidRPr="006D5501">
                        <w:rPr>
                          <w:rFonts w:ascii="Times New Roman" w:hAnsi="Times New Roman" w:cs="Times New Roman"/>
                        </w:rPr>
                        <w:t>+</w:t>
                      </w:r>
                    </w:p>
                  </w:txbxContent>
                </v:textbox>
              </v:shape>
            </w:pict>
          </mc:Fallback>
        </mc:AlternateContent>
      </w:r>
      <w:r w:rsidR="00942532">
        <w:rPr>
          <w:noProof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5C715C6E" wp14:editId="2D11B37D">
                <wp:simplePos x="0" y="0"/>
                <wp:positionH relativeFrom="page">
                  <wp:posOffset>2648197</wp:posOffset>
                </wp:positionH>
                <wp:positionV relativeFrom="paragraph">
                  <wp:posOffset>3592698</wp:posOffset>
                </wp:positionV>
                <wp:extent cx="2253615" cy="356260"/>
                <wp:effectExtent l="0" t="0" r="0" b="5715"/>
                <wp:wrapNone/>
                <wp:docPr id="1635699958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53615" cy="3562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1C34042" w14:textId="7A165F8B" w:rsidR="008B12F4" w:rsidRPr="00942532" w:rsidRDefault="00942532" w:rsidP="00942532">
                            <w:pPr>
                              <w:pStyle w:val="Caption"/>
                              <w:keepNext/>
                              <w:rPr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22"/>
                              </w:rPr>
                            </w:pPr>
                            <w:bookmarkStart w:id="95" w:name="_Toc210013334"/>
                            <w:bookmarkStart w:id="96" w:name="_Toc210013362"/>
                            <w:r w:rsidRPr="00942532">
                              <w:rPr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22"/>
                              </w:rPr>
                              <w:t xml:space="preserve">Gambar 2. </w:t>
                            </w:r>
                            <w:r w:rsidRPr="00942532">
                              <w:rPr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22"/>
                              </w:rPr>
                              <w:fldChar w:fldCharType="begin"/>
                            </w:r>
                            <w:r w:rsidRPr="00942532">
                              <w:rPr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22"/>
                              </w:rPr>
                              <w:instrText xml:space="preserve"> SEQ Gambar_2. \* ARABIC </w:instrText>
                            </w:r>
                            <w:r w:rsidRPr="00942532">
                              <w:rPr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22"/>
                              </w:rPr>
                              <w:fldChar w:fldCharType="separate"/>
                            </w:r>
                            <w:r w:rsidR="00DB6280">
                              <w:rPr>
                                <w:b w:val="0"/>
                                <w:bCs/>
                                <w:i/>
                                <w:iCs w:val="0"/>
                                <w:noProof/>
                                <w:sz w:val="22"/>
                                <w:szCs w:val="22"/>
                              </w:rPr>
                              <w:t>2</w:t>
                            </w:r>
                            <w:r w:rsidRPr="00942532">
                              <w:rPr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22"/>
                              </w:rPr>
                              <w:fldChar w:fldCharType="end"/>
                            </w:r>
                            <w:r w:rsidRPr="00942532">
                              <w:rPr>
                                <w:rFonts w:cs="Times New Roman"/>
                                <w:b w:val="0"/>
                                <w:bCs/>
                                <w:i/>
                                <w:iCs w:val="0"/>
                                <w:sz w:val="22"/>
                                <w:szCs w:val="22"/>
                              </w:rPr>
                              <w:t xml:space="preserve"> Model Penelitian</w:t>
                            </w:r>
                            <w:bookmarkEnd w:id="95"/>
                            <w:bookmarkEnd w:id="96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C715C6E" id="Text Box 6" o:spid="_x0000_s1042" type="#_x0000_t202" style="position:absolute;margin-left:208.5pt;margin-top:282.9pt;width:177.45pt;height:28.05pt;z-index:2517370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" filled="f" stroked="f">
                <v:textbox>
                  <w:txbxContent>
                    <w:p w14:paraId="41C34042" w14:textId="7A165F8B" w:rsidR="008B12F4" w:rsidRPr="00942532" w:rsidRDefault="00942532" w:rsidP="00942532">
                      <w:pPr>
                        <w:pStyle w:val="Caption"/>
                        <w:keepNext/>
                        <w:rPr>
                          <w:b w:val="0"/>
                          <w:bCs/>
                          <w:i/>
                          <w:iCs w:val="0"/>
                          <w:sz w:val="22"/>
                          <w:szCs w:val="22"/>
                        </w:rPr>
                      </w:pPr>
                      <w:bookmarkStart w:id="97" w:name="_Toc210013334"/>
                      <w:bookmarkStart w:id="98" w:name="_Toc210013362"/>
                      <w:r w:rsidRPr="00942532">
                        <w:rPr>
                          <w:b w:val="0"/>
                          <w:bCs/>
                          <w:i/>
                          <w:iCs w:val="0"/>
                          <w:sz w:val="22"/>
                          <w:szCs w:val="22"/>
                        </w:rPr>
                        <w:t xml:space="preserve">Gambar 2. </w:t>
                      </w:r>
                      <w:r w:rsidRPr="00942532">
                        <w:rPr>
                          <w:b w:val="0"/>
                          <w:bCs/>
                          <w:i/>
                          <w:iCs w:val="0"/>
                          <w:sz w:val="22"/>
                          <w:szCs w:val="22"/>
                        </w:rPr>
                        <w:fldChar w:fldCharType="begin"/>
                      </w:r>
                      <w:r w:rsidRPr="00942532">
                        <w:rPr>
                          <w:b w:val="0"/>
                          <w:bCs/>
                          <w:i/>
                          <w:iCs w:val="0"/>
                          <w:sz w:val="22"/>
                          <w:szCs w:val="22"/>
                        </w:rPr>
                        <w:instrText xml:space="preserve"> SEQ Gambar_2. \* ARABIC </w:instrText>
                      </w:r>
                      <w:r w:rsidRPr="00942532">
                        <w:rPr>
                          <w:b w:val="0"/>
                          <w:bCs/>
                          <w:i/>
                          <w:iCs w:val="0"/>
                          <w:sz w:val="22"/>
                          <w:szCs w:val="22"/>
                        </w:rPr>
                        <w:fldChar w:fldCharType="separate"/>
                      </w:r>
                      <w:r w:rsidR="00DB6280">
                        <w:rPr>
                          <w:b w:val="0"/>
                          <w:bCs/>
                          <w:i/>
                          <w:iCs w:val="0"/>
                          <w:noProof/>
                          <w:sz w:val="22"/>
                          <w:szCs w:val="22"/>
                        </w:rPr>
                        <w:t>2</w:t>
                      </w:r>
                      <w:r w:rsidRPr="00942532">
                        <w:rPr>
                          <w:b w:val="0"/>
                          <w:bCs/>
                          <w:i/>
                          <w:iCs w:val="0"/>
                          <w:sz w:val="22"/>
                          <w:szCs w:val="22"/>
                        </w:rPr>
                        <w:fldChar w:fldCharType="end"/>
                      </w:r>
                      <w:r w:rsidRPr="00942532">
                        <w:rPr>
                          <w:rFonts w:cs="Times New Roman"/>
                          <w:b w:val="0"/>
                          <w:bCs/>
                          <w:i/>
                          <w:iCs w:val="0"/>
                          <w:sz w:val="22"/>
                          <w:szCs w:val="22"/>
                        </w:rPr>
                        <w:t xml:space="preserve"> Model Penelitian</w:t>
                      </w:r>
                      <w:bookmarkEnd w:id="97"/>
                      <w:bookmarkEnd w:id="98"/>
                    </w:p>
                  </w:txbxContent>
                </v:textbox>
                <w10:wrap anchorx="page"/>
              </v:shape>
            </w:pict>
          </mc:Fallback>
        </mc:AlternateContent>
      </w:r>
      <w:r w:rsidR="00795260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46CB2CF4" w14:textId="77777777" w:rsidR="003564D9" w:rsidRDefault="003564D9" w:rsidP="00BC4254">
      <w:pPr>
        <w:pStyle w:val="Heading1"/>
        <w:numPr>
          <w:ilvl w:val="0"/>
          <w:numId w:val="0"/>
        </w:numPr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  <w:sectPr w:rsidR="003564D9" w:rsidSect="003564D9">
          <w:footerReference w:type="first" r:id="rId19"/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bookmarkStart w:id="99" w:name="_Toc188546100"/>
    </w:p>
    <w:p w14:paraId="6DBA7E05" w14:textId="7F324698" w:rsidR="005F7E2C" w:rsidRPr="00BC4254" w:rsidRDefault="00795260" w:rsidP="00BC4254">
      <w:pPr>
        <w:pStyle w:val="Heading1"/>
        <w:numPr>
          <w:ilvl w:val="0"/>
          <w:numId w:val="0"/>
        </w:numPr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00" w:name="_Toc210724774"/>
      <w:r w:rsidRPr="00BC4254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BAB III</w:t>
      </w:r>
      <w:bookmarkEnd w:id="99"/>
      <w:bookmarkEnd w:id="100"/>
    </w:p>
    <w:p w14:paraId="334C15D3" w14:textId="41A96612" w:rsidR="004E79FA" w:rsidRPr="004E79FA" w:rsidRDefault="00BC4254" w:rsidP="00731244">
      <w:pPr>
        <w:pStyle w:val="Heading1"/>
        <w:numPr>
          <w:ilvl w:val="0"/>
          <w:numId w:val="0"/>
        </w:numPr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01" w:name="_Toc188546101"/>
      <w:bookmarkStart w:id="102" w:name="_Toc188873985"/>
      <w:bookmarkStart w:id="103" w:name="_Toc198529119"/>
      <w:bookmarkStart w:id="104" w:name="_Toc199792027"/>
      <w:bookmarkStart w:id="105" w:name="_Toc200708684"/>
      <w:bookmarkStart w:id="106" w:name="_Toc201906964"/>
      <w:bookmarkStart w:id="107" w:name="_Toc201985045"/>
      <w:bookmarkStart w:id="108" w:name="_Toc201985205"/>
      <w:bookmarkStart w:id="109" w:name="_Toc202416858"/>
      <w:bookmarkStart w:id="110" w:name="_Toc210013665"/>
      <w:bookmarkStart w:id="111" w:name="_Toc210724775"/>
      <w:r w:rsidRPr="00BC4254">
        <w:rPr>
          <w:rFonts w:ascii="Times New Roman" w:hAnsi="Times New Roman" w:cs="Times New Roman"/>
          <w:b/>
          <w:bCs/>
          <w:color w:val="auto"/>
          <w:sz w:val="24"/>
          <w:szCs w:val="24"/>
        </w:rPr>
        <w:t>METODE PENELITIAN</w:t>
      </w:r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</w:p>
    <w:p w14:paraId="72FA4AF3" w14:textId="6A347722" w:rsidR="00BC4254" w:rsidRPr="00DF45B8" w:rsidRDefault="004E79FA">
      <w:pPr>
        <w:pStyle w:val="Heading2"/>
        <w:numPr>
          <w:ilvl w:val="1"/>
          <w:numId w:val="25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12" w:name="_Toc188546102"/>
      <w:bookmarkStart w:id="113" w:name="_Toc210724776"/>
      <w:proofErr w:type="spellStart"/>
      <w:r w:rsidRPr="00DF45B8">
        <w:rPr>
          <w:rFonts w:ascii="Times New Roman" w:hAnsi="Times New Roman" w:cs="Times New Roman"/>
          <w:b/>
          <w:bCs/>
          <w:color w:val="auto"/>
          <w:sz w:val="24"/>
          <w:szCs w:val="24"/>
        </w:rPr>
        <w:t>Definisi</w:t>
      </w:r>
      <w:proofErr w:type="spellEnd"/>
      <w:r w:rsidRPr="00DF45B8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DF45B8">
        <w:rPr>
          <w:rFonts w:ascii="Times New Roman" w:hAnsi="Times New Roman" w:cs="Times New Roman"/>
          <w:b/>
          <w:bCs/>
          <w:color w:val="auto"/>
          <w:sz w:val="24"/>
          <w:szCs w:val="24"/>
        </w:rPr>
        <w:t>Operasional</w:t>
      </w:r>
      <w:proofErr w:type="spellEnd"/>
      <w:r w:rsidRPr="00DF45B8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dan </w:t>
      </w:r>
      <w:proofErr w:type="spellStart"/>
      <w:r w:rsidRPr="00DF45B8">
        <w:rPr>
          <w:rFonts w:ascii="Times New Roman" w:hAnsi="Times New Roman" w:cs="Times New Roman"/>
          <w:b/>
          <w:bCs/>
          <w:color w:val="auto"/>
          <w:sz w:val="24"/>
          <w:szCs w:val="24"/>
        </w:rPr>
        <w:t>Pengukuran</w:t>
      </w:r>
      <w:proofErr w:type="spellEnd"/>
      <w:r w:rsidRPr="00DF45B8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DF45B8">
        <w:rPr>
          <w:rFonts w:ascii="Times New Roman" w:hAnsi="Times New Roman" w:cs="Times New Roman"/>
          <w:b/>
          <w:bCs/>
          <w:color w:val="auto"/>
          <w:sz w:val="24"/>
          <w:szCs w:val="24"/>
        </w:rPr>
        <w:t>Variabel</w:t>
      </w:r>
      <w:bookmarkEnd w:id="112"/>
      <w:bookmarkEnd w:id="113"/>
      <w:proofErr w:type="spellEnd"/>
    </w:p>
    <w:p w14:paraId="41817AA8" w14:textId="00286C25" w:rsidR="004E79FA" w:rsidRPr="00DF45B8" w:rsidRDefault="00DF45B8" w:rsidP="00DF45B8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ependent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ing-masing </w:t>
      </w: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45B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DF45B8">
        <w:rPr>
          <w:rFonts w:ascii="Times New Roman" w:hAnsi="Times New Roman" w:cs="Times New Roman"/>
          <w:sz w:val="24"/>
          <w:szCs w:val="24"/>
        </w:rPr>
        <w:t>:</w:t>
      </w:r>
    </w:p>
    <w:p w14:paraId="56D2AD5F" w14:textId="27BD37BF" w:rsidR="00DF45B8" w:rsidRPr="00DF45B8" w:rsidRDefault="00DF45B8">
      <w:pPr>
        <w:pStyle w:val="Heading3"/>
        <w:numPr>
          <w:ilvl w:val="2"/>
          <w:numId w:val="25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14" w:name="_Toc188546103"/>
      <w:bookmarkStart w:id="115" w:name="_Toc210724777"/>
      <w:proofErr w:type="spellStart"/>
      <w:r w:rsidRPr="00DF45B8">
        <w:rPr>
          <w:rFonts w:ascii="Times New Roman" w:hAnsi="Times New Roman" w:cs="Times New Roman"/>
          <w:b/>
          <w:bCs/>
          <w:color w:val="auto"/>
        </w:rPr>
        <w:t>Variabel</w:t>
      </w:r>
      <w:proofErr w:type="spellEnd"/>
      <w:r w:rsidRPr="00DF45B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DF45B8">
        <w:rPr>
          <w:rFonts w:ascii="Times New Roman" w:hAnsi="Times New Roman" w:cs="Times New Roman"/>
          <w:b/>
          <w:bCs/>
          <w:color w:val="auto"/>
        </w:rPr>
        <w:t>Dependen</w:t>
      </w:r>
      <w:proofErr w:type="spellEnd"/>
      <w:r w:rsidRPr="00DF45B8">
        <w:rPr>
          <w:rFonts w:ascii="Times New Roman" w:hAnsi="Times New Roman" w:cs="Times New Roman"/>
          <w:b/>
          <w:bCs/>
          <w:color w:val="auto"/>
        </w:rPr>
        <w:t xml:space="preserve"> (Y)</w:t>
      </w:r>
      <w:bookmarkEnd w:id="114"/>
      <w:bookmarkEnd w:id="115"/>
    </w:p>
    <w:p w14:paraId="3F2E0F81" w14:textId="55061D70" w:rsidR="00405C19" w:rsidRDefault="00DF45B8" w:rsidP="00405C1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F45B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DF45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45B8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Pr="00DF45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45B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F45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45B8">
        <w:rPr>
          <w:rFonts w:ascii="Times New Roman" w:hAnsi="Times New Roman" w:cs="Times New Roman"/>
          <w:sz w:val="24"/>
          <w:szCs w:val="24"/>
        </w:rPr>
        <w:t>terikat</w:t>
      </w:r>
      <w:proofErr w:type="spellEnd"/>
      <w:r w:rsidRPr="00DF45B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spesifik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pedagang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UMKM orang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87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A2874">
        <w:rPr>
          <w:rFonts w:ascii="Times New Roman" w:hAnsi="Times New Roman" w:cs="Times New Roman"/>
          <w:sz w:val="24"/>
          <w:szCs w:val="24"/>
        </w:rPr>
        <w:t xml:space="preserve"> </w:t>
      </w:r>
      <w:r w:rsidR="003A2874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3A2874">
        <w:rPr>
          <w:rFonts w:ascii="Times New Roman" w:hAnsi="Times New Roman" w:cs="Times New Roman"/>
          <w:sz w:val="24"/>
          <w:szCs w:val="24"/>
        </w:rPr>
        <w:t xml:space="preserve"> di Kalimantan Timur. </w:t>
      </w:r>
      <w:proofErr w:type="spellStart"/>
      <w:r w:rsidR="00D46A7A" w:rsidRPr="003A287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Erica (2021),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k</w:t>
      </w:r>
      <w:r w:rsidR="00405C19">
        <w:rPr>
          <w:rFonts w:ascii="Times New Roman" w:hAnsi="Times New Roman" w:cs="Times New Roman"/>
          <w:sz w:val="24"/>
          <w:szCs w:val="24"/>
        </w:rPr>
        <w:t>epatuhan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skala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likert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poin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5C1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05C19">
        <w:rPr>
          <w:rFonts w:ascii="Times New Roman" w:hAnsi="Times New Roman" w:cs="Times New Roman"/>
          <w:sz w:val="24"/>
          <w:szCs w:val="24"/>
        </w:rPr>
        <w:t>:</w:t>
      </w:r>
    </w:p>
    <w:p w14:paraId="5ED7E307" w14:textId="3CC2999D" w:rsidR="00D46A7A" w:rsidRPr="00D46A7A" w:rsidRDefault="00D46A7A">
      <w:pPr>
        <w:pStyle w:val="ListParagraph"/>
        <w:numPr>
          <w:ilvl w:val="0"/>
          <w:numId w:val="26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46A7A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(WP)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mendaftarkan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>.</w:t>
      </w:r>
    </w:p>
    <w:p w14:paraId="724DCD85" w14:textId="77777777" w:rsidR="00D46A7A" w:rsidRPr="00D46A7A" w:rsidRDefault="00D46A7A">
      <w:pPr>
        <w:pStyle w:val="ListParagraph"/>
        <w:numPr>
          <w:ilvl w:val="0"/>
          <w:numId w:val="26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46A7A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(WP)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menyetorkan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Surat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Pemberitahuan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(SPT)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A7A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D46A7A">
        <w:rPr>
          <w:rFonts w:ascii="Times New Roman" w:hAnsi="Times New Roman" w:cs="Times New Roman"/>
          <w:sz w:val="24"/>
          <w:szCs w:val="24"/>
        </w:rPr>
        <w:t>.</w:t>
      </w:r>
    </w:p>
    <w:p w14:paraId="4FC65BBA" w14:textId="61F65A73" w:rsidR="00405C19" w:rsidRDefault="00405C19">
      <w:pPr>
        <w:pStyle w:val="ListParagraph"/>
        <w:numPr>
          <w:ilvl w:val="0"/>
          <w:numId w:val="26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46A7A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(WP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BC0D7B5" w14:textId="17152FA3" w:rsidR="00405C19" w:rsidRDefault="00405C19">
      <w:pPr>
        <w:pStyle w:val="ListParagraph"/>
        <w:numPr>
          <w:ilvl w:val="0"/>
          <w:numId w:val="26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(WP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ngg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pada Surat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Tagihan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(STP)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Surat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Ketetapan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6A7A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46A7A">
        <w:rPr>
          <w:rFonts w:ascii="Times New Roman" w:hAnsi="Times New Roman" w:cs="Times New Roman"/>
          <w:sz w:val="24"/>
          <w:szCs w:val="24"/>
        </w:rPr>
        <w:t xml:space="preserve"> (SKP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ECBE4C5" w14:textId="7044865D" w:rsidR="00405C19" w:rsidRDefault="00405C19">
      <w:pPr>
        <w:pStyle w:val="Heading3"/>
        <w:numPr>
          <w:ilvl w:val="2"/>
          <w:numId w:val="25"/>
        </w:numPr>
        <w:spacing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16" w:name="_Toc188546104"/>
      <w:bookmarkStart w:id="117" w:name="_Toc210724778"/>
      <w:proofErr w:type="spellStart"/>
      <w:r w:rsidRPr="00405C19">
        <w:rPr>
          <w:rFonts w:ascii="Times New Roman" w:hAnsi="Times New Roman" w:cs="Times New Roman"/>
          <w:b/>
          <w:bCs/>
          <w:color w:val="auto"/>
        </w:rPr>
        <w:lastRenderedPageBreak/>
        <w:t>Variabel</w:t>
      </w:r>
      <w:proofErr w:type="spellEnd"/>
      <w:r w:rsidRPr="00405C1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405C19">
        <w:rPr>
          <w:rFonts w:ascii="Times New Roman" w:hAnsi="Times New Roman" w:cs="Times New Roman"/>
          <w:b/>
          <w:bCs/>
          <w:color w:val="auto"/>
        </w:rPr>
        <w:t>Independen</w:t>
      </w:r>
      <w:proofErr w:type="spellEnd"/>
      <w:r w:rsidRPr="00405C19">
        <w:rPr>
          <w:rFonts w:ascii="Times New Roman" w:hAnsi="Times New Roman" w:cs="Times New Roman"/>
          <w:b/>
          <w:bCs/>
          <w:color w:val="auto"/>
        </w:rPr>
        <w:t xml:space="preserve"> (X)</w:t>
      </w:r>
      <w:bookmarkEnd w:id="116"/>
      <w:bookmarkEnd w:id="117"/>
    </w:p>
    <w:p w14:paraId="26F0FB10" w14:textId="55CE60C4" w:rsidR="00405C19" w:rsidRDefault="00405C19">
      <w:pPr>
        <w:pStyle w:val="Heading4"/>
        <w:numPr>
          <w:ilvl w:val="3"/>
          <w:numId w:val="25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18" w:name="_Toc210724779"/>
      <w:proofErr w:type="spellStart"/>
      <w:r w:rsidRPr="00405C1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ngetahuan</w:t>
      </w:r>
      <w:proofErr w:type="spellEnd"/>
      <w:r w:rsidRPr="00405C1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405C1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raturan</w:t>
      </w:r>
      <w:proofErr w:type="spellEnd"/>
      <w:r w:rsidRPr="00405C1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405C19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ajak</w:t>
      </w:r>
      <w:proofErr w:type="spellEnd"/>
      <w:r w:rsidR="00BD46E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(X₁)</w:t>
      </w:r>
      <w:bookmarkEnd w:id="118"/>
    </w:p>
    <w:p w14:paraId="74A3004B" w14:textId="77777777" w:rsidR="002449BF" w:rsidRDefault="00BD46E8" w:rsidP="002449BF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D46E8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aturan-aturan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menerapkannya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BD4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449B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49BF">
        <w:rPr>
          <w:rFonts w:ascii="Times New Roman" w:hAnsi="Times New Roman" w:cs="Times New Roman"/>
          <w:sz w:val="24"/>
          <w:szCs w:val="24"/>
        </w:rPr>
        <w:t>Rahayu</w:t>
      </w:r>
      <w:proofErr w:type="spellEnd"/>
      <w:r w:rsidR="002449BF">
        <w:rPr>
          <w:rFonts w:ascii="Times New Roman" w:hAnsi="Times New Roman" w:cs="Times New Roman"/>
          <w:sz w:val="24"/>
          <w:szCs w:val="24"/>
        </w:rPr>
        <w:t xml:space="preserve"> (2020:196) </w:t>
      </w:r>
      <w:proofErr w:type="spellStart"/>
      <w:r w:rsidR="002449BF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ker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>
        <w:rPr>
          <w:rFonts w:ascii="Times New Roman" w:hAnsi="Times New Roman" w:cs="Times New Roman"/>
          <w:sz w:val="24"/>
          <w:szCs w:val="24"/>
        </w:rPr>
        <w:t>po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  <w:r w:rsidR="002449BF" w:rsidRPr="002449B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7C854A0" w14:textId="63402667" w:rsidR="002449BF" w:rsidRDefault="002449BF">
      <w:pPr>
        <w:pStyle w:val="ListParagraph"/>
        <w:numPr>
          <w:ilvl w:val="0"/>
          <w:numId w:val="32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r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261FD53" w14:textId="77777777" w:rsidR="002449BF" w:rsidRDefault="002449BF">
      <w:pPr>
        <w:pStyle w:val="ListParagraph"/>
        <w:numPr>
          <w:ilvl w:val="0"/>
          <w:numId w:val="32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engklasifikasi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contoh-contoh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>.</w:t>
      </w:r>
    </w:p>
    <w:p w14:paraId="075B929E" w14:textId="77777777" w:rsidR="002449BF" w:rsidRDefault="002449BF">
      <w:pPr>
        <w:pStyle w:val="ListParagraph"/>
        <w:numPr>
          <w:ilvl w:val="0"/>
          <w:numId w:val="32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enerjemah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enyimpul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>.</w:t>
      </w:r>
    </w:p>
    <w:p w14:paraId="34E8CB68" w14:textId="77777777" w:rsidR="002449BF" w:rsidRDefault="002449BF">
      <w:pPr>
        <w:pStyle w:val="ListParagraph"/>
        <w:numPr>
          <w:ilvl w:val="0"/>
          <w:numId w:val="32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engeksplorasi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>.</w:t>
      </w:r>
    </w:p>
    <w:p w14:paraId="1D50E3CE" w14:textId="69E223D2" w:rsidR="00BD46E8" w:rsidRPr="002449BF" w:rsidRDefault="002449BF">
      <w:pPr>
        <w:pStyle w:val="ListParagraph"/>
        <w:numPr>
          <w:ilvl w:val="0"/>
          <w:numId w:val="32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duga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>.</w:t>
      </w:r>
    </w:p>
    <w:p w14:paraId="4706EF09" w14:textId="38BA0B2C" w:rsidR="00BD46E8" w:rsidRDefault="00BD46E8">
      <w:pPr>
        <w:pStyle w:val="Heading4"/>
        <w:numPr>
          <w:ilvl w:val="3"/>
          <w:numId w:val="25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19" w:name="_Toc210724780"/>
      <w:proofErr w:type="spellStart"/>
      <w:r w:rsidRPr="00BD46E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Digitalisasi</w:t>
      </w:r>
      <w:proofErr w:type="spellEnd"/>
      <w:r w:rsidRPr="00BD46E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Layanan</w:t>
      </w:r>
      <w:proofErr w:type="spellEnd"/>
      <w:r w:rsidRPr="00BD46E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D46E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(X₂)</w:t>
      </w:r>
      <w:bookmarkEnd w:id="119"/>
    </w:p>
    <w:p w14:paraId="0EDA1D1C" w14:textId="77777777" w:rsidR="002449BF" w:rsidRDefault="00BD46E8" w:rsidP="002449BF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transformasi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online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kemudahan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urusan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449B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49BF">
        <w:rPr>
          <w:rFonts w:ascii="Times New Roman" w:hAnsi="Times New Roman" w:cs="Times New Roman"/>
          <w:sz w:val="24"/>
          <w:szCs w:val="24"/>
        </w:rPr>
        <w:t>Tambun</w:t>
      </w:r>
      <w:proofErr w:type="spellEnd"/>
      <w:r w:rsidR="002449BF">
        <w:rPr>
          <w:rFonts w:ascii="Times New Roman" w:hAnsi="Times New Roman" w:cs="Times New Roman"/>
          <w:sz w:val="24"/>
          <w:szCs w:val="24"/>
        </w:rPr>
        <w:t xml:space="preserve"> </w:t>
      </w:r>
      <w:r w:rsidR="002449BF">
        <w:rPr>
          <w:rFonts w:ascii="Times New Roman" w:hAnsi="Times New Roman" w:cs="Times New Roman"/>
          <w:i/>
          <w:iCs/>
          <w:sz w:val="24"/>
          <w:szCs w:val="24"/>
        </w:rPr>
        <w:t>et., al</w:t>
      </w:r>
      <w:r w:rsidR="002449BF">
        <w:rPr>
          <w:rFonts w:ascii="Times New Roman" w:hAnsi="Times New Roman" w:cs="Times New Roman"/>
          <w:sz w:val="24"/>
          <w:szCs w:val="24"/>
        </w:rPr>
        <w:t xml:space="preserve"> (2020) </w:t>
      </w:r>
      <w:proofErr w:type="spellStart"/>
      <w:r w:rsidR="002449BF">
        <w:rPr>
          <w:rFonts w:ascii="Times New Roman" w:hAnsi="Times New Roman" w:cs="Times New Roman"/>
          <w:sz w:val="24"/>
          <w:szCs w:val="24"/>
        </w:rPr>
        <w:t>d</w:t>
      </w:r>
      <w:r w:rsidR="0022031D">
        <w:rPr>
          <w:rFonts w:ascii="Times New Roman" w:hAnsi="Times New Roman" w:cs="Times New Roman"/>
          <w:sz w:val="24"/>
          <w:szCs w:val="24"/>
        </w:rPr>
        <w:t>igitalisasi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skala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likert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poin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031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2031D">
        <w:rPr>
          <w:rFonts w:ascii="Times New Roman" w:hAnsi="Times New Roman" w:cs="Times New Roman"/>
          <w:sz w:val="24"/>
          <w:szCs w:val="24"/>
        </w:rPr>
        <w:t>:</w:t>
      </w:r>
      <w:r w:rsidR="002449B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19E2A5B" w14:textId="192E4F72" w:rsidR="002449BF" w:rsidRDefault="002449BF">
      <w:pPr>
        <w:pStyle w:val="ListParagraph"/>
        <w:numPr>
          <w:ilvl w:val="0"/>
          <w:numId w:val="33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gital.</w:t>
      </w:r>
    </w:p>
    <w:p w14:paraId="59F1B1A0" w14:textId="77777777" w:rsidR="002449BF" w:rsidRDefault="002449BF">
      <w:pPr>
        <w:pStyle w:val="ListParagraph"/>
        <w:numPr>
          <w:ilvl w:val="0"/>
          <w:numId w:val="33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Kemudah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>.</w:t>
      </w:r>
    </w:p>
    <w:p w14:paraId="5F4CBE35" w14:textId="3BE4F758" w:rsidR="002449BF" w:rsidRPr="002449BF" w:rsidRDefault="002449BF">
      <w:pPr>
        <w:pStyle w:val="ListParagraph"/>
        <w:numPr>
          <w:ilvl w:val="0"/>
          <w:numId w:val="33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>.</w:t>
      </w:r>
    </w:p>
    <w:p w14:paraId="659E2AC0" w14:textId="22F5E157" w:rsidR="0022031D" w:rsidRDefault="0022031D">
      <w:pPr>
        <w:pStyle w:val="Heading4"/>
        <w:numPr>
          <w:ilvl w:val="3"/>
          <w:numId w:val="25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20" w:name="_Toc210724781"/>
      <w:proofErr w:type="spellStart"/>
      <w:r w:rsidRPr="002203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>Kesadaran</w:t>
      </w:r>
      <w:proofErr w:type="spellEnd"/>
      <w:r w:rsidRPr="002203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203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Wajib</w:t>
      </w:r>
      <w:proofErr w:type="spellEnd"/>
      <w:r w:rsidRPr="002203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203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(X₃)</w:t>
      </w:r>
      <w:bookmarkEnd w:id="120"/>
    </w:p>
    <w:p w14:paraId="5C8B3A28" w14:textId="77777777" w:rsidR="002449BF" w:rsidRDefault="008472A6" w:rsidP="002449BF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472A6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8472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72A6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8472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72A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8472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72A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472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kemauan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keberlangsungan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negara. </w:t>
      </w:r>
      <w:proofErr w:type="spellStart"/>
      <w:r w:rsidR="002449B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49BF">
        <w:rPr>
          <w:rFonts w:ascii="Times New Roman" w:hAnsi="Times New Roman" w:cs="Times New Roman"/>
          <w:sz w:val="24"/>
          <w:szCs w:val="24"/>
        </w:rPr>
        <w:t>Nurmantu</w:t>
      </w:r>
      <w:proofErr w:type="spellEnd"/>
      <w:r w:rsidR="002449BF">
        <w:rPr>
          <w:rFonts w:ascii="Times New Roman" w:hAnsi="Times New Roman" w:cs="Times New Roman"/>
          <w:sz w:val="24"/>
          <w:szCs w:val="24"/>
        </w:rPr>
        <w:t xml:space="preserve"> (2015:103) </w:t>
      </w:r>
      <w:proofErr w:type="spellStart"/>
      <w:r w:rsidR="002449BF">
        <w:rPr>
          <w:rFonts w:ascii="Times New Roman" w:hAnsi="Times New Roman" w:cs="Times New Roman"/>
          <w:sz w:val="24"/>
          <w:szCs w:val="24"/>
        </w:rPr>
        <w:t>k</w:t>
      </w:r>
      <w:r w:rsidR="00D65CE4">
        <w:rPr>
          <w:rFonts w:ascii="Times New Roman" w:hAnsi="Times New Roman" w:cs="Times New Roman"/>
          <w:sz w:val="24"/>
          <w:szCs w:val="24"/>
        </w:rPr>
        <w:t>esadaran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skala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likert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poin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5C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65CE4">
        <w:rPr>
          <w:rFonts w:ascii="Times New Roman" w:hAnsi="Times New Roman" w:cs="Times New Roman"/>
          <w:sz w:val="24"/>
          <w:szCs w:val="24"/>
        </w:rPr>
        <w:t>:</w:t>
      </w:r>
      <w:r w:rsidR="002449B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8E8669" w14:textId="4812F09F" w:rsidR="002449BF" w:rsidRDefault="002449BF">
      <w:pPr>
        <w:pStyle w:val="ListParagraph"/>
        <w:numPr>
          <w:ilvl w:val="0"/>
          <w:numId w:val="34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22013A9" w14:textId="77777777" w:rsidR="002449BF" w:rsidRDefault="002449BF">
      <w:pPr>
        <w:pStyle w:val="ListParagraph"/>
        <w:numPr>
          <w:ilvl w:val="0"/>
          <w:numId w:val="34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negara.</w:t>
      </w:r>
    </w:p>
    <w:p w14:paraId="215709D8" w14:textId="77777777" w:rsidR="002449BF" w:rsidRDefault="002449BF">
      <w:pPr>
        <w:pStyle w:val="ListParagraph"/>
        <w:numPr>
          <w:ilvl w:val="0"/>
          <w:numId w:val="34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>.</w:t>
      </w:r>
    </w:p>
    <w:p w14:paraId="78271D2B" w14:textId="10582A2F" w:rsidR="002449BF" w:rsidRPr="002449BF" w:rsidRDefault="002449BF">
      <w:pPr>
        <w:pStyle w:val="ListParagraph"/>
        <w:numPr>
          <w:ilvl w:val="0"/>
          <w:numId w:val="34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negara.</w:t>
      </w:r>
    </w:p>
    <w:p w14:paraId="2C03C9F3" w14:textId="330A953E" w:rsidR="00D65CE4" w:rsidRDefault="00D65CE4">
      <w:pPr>
        <w:pStyle w:val="Heading4"/>
        <w:numPr>
          <w:ilvl w:val="3"/>
          <w:numId w:val="25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21" w:name="_Toc210724782"/>
      <w:proofErr w:type="spellStart"/>
      <w:r w:rsidRPr="00D65CE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rsepsi</w:t>
      </w:r>
      <w:proofErr w:type="spellEnd"/>
      <w:r w:rsidRPr="00D65CE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D65CE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Wajib</w:t>
      </w:r>
      <w:proofErr w:type="spellEnd"/>
      <w:r w:rsidRPr="00D65CE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D65CE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ajak</w:t>
      </w:r>
      <w:proofErr w:type="spellEnd"/>
      <w:r w:rsidRPr="00D65CE4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(X₄)</w:t>
      </w:r>
      <w:bookmarkEnd w:id="121"/>
    </w:p>
    <w:p w14:paraId="0ABBD9B6" w14:textId="77777777" w:rsidR="002449BF" w:rsidRDefault="00D65CE4" w:rsidP="002449BF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609EE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09E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09E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09E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pandang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>.</w:t>
      </w:r>
      <w:r w:rsid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49B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49BF">
        <w:rPr>
          <w:rFonts w:ascii="Times New Roman" w:hAnsi="Times New Roman" w:cs="Times New Roman"/>
          <w:sz w:val="24"/>
          <w:szCs w:val="24"/>
        </w:rPr>
        <w:t>Irmayanti</w:t>
      </w:r>
      <w:proofErr w:type="spellEnd"/>
      <w:r w:rsidR="002449BF">
        <w:rPr>
          <w:rFonts w:ascii="Times New Roman" w:hAnsi="Times New Roman" w:cs="Times New Roman"/>
          <w:sz w:val="24"/>
          <w:szCs w:val="24"/>
        </w:rPr>
        <w:t xml:space="preserve"> (2016) </w:t>
      </w:r>
      <w:proofErr w:type="spellStart"/>
      <w:r w:rsidR="002449BF">
        <w:rPr>
          <w:rFonts w:ascii="Times New Roman" w:hAnsi="Times New Roman" w:cs="Times New Roman"/>
          <w:sz w:val="24"/>
          <w:szCs w:val="24"/>
        </w:rPr>
        <w:t>p</w:t>
      </w:r>
      <w:r w:rsidR="001609EE">
        <w:rPr>
          <w:rFonts w:ascii="Times New Roman" w:hAnsi="Times New Roman" w:cs="Times New Roman"/>
          <w:sz w:val="24"/>
          <w:szCs w:val="24"/>
        </w:rPr>
        <w:t>ersepsi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skala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likert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poin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16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9E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449BF">
        <w:rPr>
          <w:rFonts w:ascii="Times New Roman" w:hAnsi="Times New Roman" w:cs="Times New Roman"/>
          <w:sz w:val="24"/>
          <w:szCs w:val="24"/>
        </w:rPr>
        <w:t>:</w:t>
      </w:r>
    </w:p>
    <w:p w14:paraId="51574CC3" w14:textId="3408B13A" w:rsidR="002449BF" w:rsidRDefault="002449BF">
      <w:pPr>
        <w:pStyle w:val="ListParagraph"/>
        <w:numPr>
          <w:ilvl w:val="0"/>
          <w:numId w:val="35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aham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>.</w:t>
      </w:r>
    </w:p>
    <w:p w14:paraId="6D368937" w14:textId="77777777" w:rsidR="002449BF" w:rsidRDefault="002449BF">
      <w:pPr>
        <w:pStyle w:val="ListParagraph"/>
        <w:numPr>
          <w:ilvl w:val="0"/>
          <w:numId w:val="35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mengecewak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>.</w:t>
      </w:r>
    </w:p>
    <w:p w14:paraId="5C0C0ED9" w14:textId="77777777" w:rsidR="002449BF" w:rsidRDefault="002449BF">
      <w:pPr>
        <w:pStyle w:val="ListParagraph"/>
        <w:numPr>
          <w:ilvl w:val="0"/>
          <w:numId w:val="35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Bersikap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adil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>.</w:t>
      </w:r>
    </w:p>
    <w:p w14:paraId="62EDA6B4" w14:textId="77777777" w:rsidR="002449BF" w:rsidRDefault="002449BF">
      <w:pPr>
        <w:pStyle w:val="ListParagraph"/>
        <w:numPr>
          <w:ilvl w:val="0"/>
          <w:numId w:val="35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Kenyamanan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>.</w:t>
      </w:r>
    </w:p>
    <w:p w14:paraId="67E2A8EF" w14:textId="60C2A341" w:rsidR="00E50B49" w:rsidRPr="002449BF" w:rsidRDefault="002449BF">
      <w:pPr>
        <w:pStyle w:val="ListParagraph"/>
        <w:numPr>
          <w:ilvl w:val="0"/>
          <w:numId w:val="35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49B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49BF">
        <w:rPr>
          <w:rFonts w:ascii="Times New Roman" w:hAnsi="Times New Roman" w:cs="Times New Roman"/>
          <w:sz w:val="24"/>
          <w:szCs w:val="24"/>
        </w:rPr>
        <w:t>dipercaya</w:t>
      </w:r>
      <w:proofErr w:type="spellEnd"/>
      <w:r w:rsidRPr="002449BF">
        <w:rPr>
          <w:rFonts w:ascii="Times New Roman" w:hAnsi="Times New Roman" w:cs="Times New Roman"/>
          <w:sz w:val="24"/>
          <w:szCs w:val="24"/>
        </w:rPr>
        <w:t>.</w:t>
      </w:r>
    </w:p>
    <w:p w14:paraId="73B09C55" w14:textId="33DCD71B" w:rsidR="001B17CD" w:rsidRPr="005B6247" w:rsidRDefault="001B17CD">
      <w:pPr>
        <w:pStyle w:val="Heading2"/>
        <w:numPr>
          <w:ilvl w:val="1"/>
          <w:numId w:val="25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22" w:name="_Toc188546105"/>
      <w:bookmarkStart w:id="123" w:name="_Toc210724783"/>
      <w:proofErr w:type="spellStart"/>
      <w:r w:rsidRPr="001B17CD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P</w:t>
      </w:r>
      <w:r w:rsidRPr="005B6247">
        <w:rPr>
          <w:rFonts w:ascii="Times New Roman" w:hAnsi="Times New Roman" w:cs="Times New Roman"/>
          <w:b/>
          <w:bCs/>
          <w:color w:val="auto"/>
          <w:sz w:val="24"/>
          <w:szCs w:val="24"/>
        </w:rPr>
        <w:t>opulasi</w:t>
      </w:r>
      <w:proofErr w:type="spellEnd"/>
      <w:r w:rsidRPr="005B624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dan </w:t>
      </w:r>
      <w:proofErr w:type="spellStart"/>
      <w:r w:rsidRPr="005B6247">
        <w:rPr>
          <w:rFonts w:ascii="Times New Roman" w:hAnsi="Times New Roman" w:cs="Times New Roman"/>
          <w:b/>
          <w:bCs/>
          <w:color w:val="auto"/>
          <w:sz w:val="24"/>
          <w:szCs w:val="24"/>
        </w:rPr>
        <w:t>Sampel</w:t>
      </w:r>
      <w:bookmarkEnd w:id="122"/>
      <w:bookmarkEnd w:id="123"/>
      <w:proofErr w:type="spellEnd"/>
    </w:p>
    <w:p w14:paraId="2A809E04" w14:textId="2539F934" w:rsidR="005B6247" w:rsidRPr="005B6247" w:rsidRDefault="005B6247">
      <w:pPr>
        <w:pStyle w:val="Heading3"/>
        <w:numPr>
          <w:ilvl w:val="2"/>
          <w:numId w:val="25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24" w:name="_Toc188546106"/>
      <w:bookmarkStart w:id="125" w:name="_Toc210724784"/>
      <w:proofErr w:type="spellStart"/>
      <w:r w:rsidRPr="005B6247">
        <w:rPr>
          <w:rFonts w:ascii="Times New Roman" w:hAnsi="Times New Roman" w:cs="Times New Roman"/>
          <w:b/>
          <w:bCs/>
          <w:color w:val="auto"/>
        </w:rPr>
        <w:t>Populasi</w:t>
      </w:r>
      <w:bookmarkEnd w:id="124"/>
      <w:bookmarkEnd w:id="125"/>
      <w:proofErr w:type="spellEnd"/>
    </w:p>
    <w:p w14:paraId="3B08893A" w14:textId="65025E17" w:rsidR="001B17CD" w:rsidRDefault="001B17CD" w:rsidP="001B17CD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7C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1B17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7CD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 w:rsidRPr="001B17CD">
        <w:rPr>
          <w:rFonts w:ascii="Times New Roman" w:hAnsi="Times New Roman" w:cs="Times New Roman"/>
          <w:sz w:val="24"/>
          <w:szCs w:val="24"/>
        </w:rPr>
        <w:t xml:space="preserve"> (2019:126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ilayah </w:t>
      </w:r>
      <w:proofErr w:type="spellStart"/>
      <w:r>
        <w:rPr>
          <w:rFonts w:ascii="Times New Roman" w:hAnsi="Times New Roman" w:cs="Times New Roman"/>
          <w:sz w:val="24"/>
          <w:szCs w:val="24"/>
        </w:rPr>
        <w:t>gener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obyek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sub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nt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pedagang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F753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5347"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 w:rsidR="00F75347">
        <w:rPr>
          <w:rFonts w:ascii="Times New Roman" w:hAnsi="Times New Roman" w:cs="Times New Roman"/>
          <w:sz w:val="24"/>
          <w:szCs w:val="24"/>
        </w:rPr>
        <w:t xml:space="preserve"> </w:t>
      </w:r>
      <w:r w:rsidR="00F75347" w:rsidRPr="00F75347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F75347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 xml:space="preserve"> </w:t>
      </w:r>
      <w:r w:rsidR="002E07E2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F75347">
        <w:rPr>
          <w:rFonts w:ascii="Times New Roman" w:hAnsi="Times New Roman" w:cs="Times New Roman"/>
          <w:sz w:val="24"/>
          <w:szCs w:val="24"/>
        </w:rPr>
        <w:t>)</w:t>
      </w:r>
      <w:r w:rsidR="002E07E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menjual</w:t>
      </w:r>
      <w:r w:rsidR="005B6247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makana</w:t>
      </w:r>
      <w:r w:rsidR="005B6247">
        <w:rPr>
          <w:rFonts w:ascii="Times New Roman" w:hAnsi="Times New Roman" w:cs="Times New Roman"/>
          <w:sz w:val="24"/>
          <w:szCs w:val="24"/>
        </w:rPr>
        <w:t>nnya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 xml:space="preserve"> di </w:t>
      </w:r>
      <w:r w:rsidR="002E07E2" w:rsidRPr="002E07E2">
        <w:rPr>
          <w:rFonts w:ascii="Times New Roman" w:hAnsi="Times New Roman" w:cs="Times New Roman"/>
          <w:i/>
          <w:iCs/>
          <w:sz w:val="24"/>
          <w:szCs w:val="24"/>
        </w:rPr>
        <w:t>platform</w:t>
      </w:r>
      <w:r w:rsidR="002E07E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E07E2">
        <w:rPr>
          <w:rFonts w:ascii="Times New Roman" w:hAnsi="Times New Roman" w:cs="Times New Roman"/>
          <w:sz w:val="24"/>
          <w:szCs w:val="24"/>
        </w:rPr>
        <w:t xml:space="preserve">media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so</w:t>
      </w:r>
      <w:r w:rsidR="005B6247">
        <w:rPr>
          <w:rFonts w:ascii="Times New Roman" w:hAnsi="Times New Roman" w:cs="Times New Roman"/>
          <w:sz w:val="24"/>
          <w:szCs w:val="24"/>
        </w:rPr>
        <w:t>s</w:t>
      </w:r>
      <w:r w:rsidR="002E07E2">
        <w:rPr>
          <w:rFonts w:ascii="Times New Roman" w:hAnsi="Times New Roman" w:cs="Times New Roman"/>
          <w:sz w:val="24"/>
          <w:szCs w:val="24"/>
        </w:rPr>
        <w:t>ial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>,</w:t>
      </w:r>
      <w:r w:rsidR="002E07E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 xml:space="preserve"> Shopee, </w:t>
      </w:r>
      <w:proofErr w:type="spellStart"/>
      <w:r w:rsidR="002E07E2">
        <w:rPr>
          <w:rFonts w:ascii="Times New Roman" w:hAnsi="Times New Roman" w:cs="Times New Roman"/>
          <w:sz w:val="24"/>
          <w:szCs w:val="24"/>
        </w:rPr>
        <w:t>Tiktok</w:t>
      </w:r>
      <w:proofErr w:type="spellEnd"/>
      <w:r w:rsidR="002E07E2">
        <w:rPr>
          <w:rFonts w:ascii="Times New Roman" w:hAnsi="Times New Roman" w:cs="Times New Roman"/>
          <w:sz w:val="24"/>
          <w:szCs w:val="24"/>
        </w:rPr>
        <w:t xml:space="preserve"> Shop, Lazada, Instagram, dan Marketplace Facebook</w:t>
      </w:r>
      <w:r w:rsidR="005B624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B624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5B6247">
        <w:rPr>
          <w:rFonts w:ascii="Times New Roman" w:hAnsi="Times New Roman" w:cs="Times New Roman"/>
          <w:sz w:val="24"/>
          <w:szCs w:val="24"/>
        </w:rPr>
        <w:t xml:space="preserve"> di Kalimantan Timur.</w:t>
      </w:r>
    </w:p>
    <w:p w14:paraId="56442728" w14:textId="24709C6B" w:rsidR="005B6247" w:rsidRDefault="005B6247">
      <w:pPr>
        <w:pStyle w:val="Heading3"/>
        <w:numPr>
          <w:ilvl w:val="2"/>
          <w:numId w:val="25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26" w:name="_Toc188546107"/>
      <w:bookmarkStart w:id="127" w:name="_Toc210724785"/>
      <w:proofErr w:type="spellStart"/>
      <w:r w:rsidRPr="005B6247">
        <w:rPr>
          <w:rFonts w:ascii="Times New Roman" w:hAnsi="Times New Roman" w:cs="Times New Roman"/>
          <w:b/>
          <w:bCs/>
          <w:color w:val="auto"/>
        </w:rPr>
        <w:t>Sampel</w:t>
      </w:r>
      <w:bookmarkEnd w:id="126"/>
      <w:bookmarkEnd w:id="127"/>
      <w:proofErr w:type="spellEnd"/>
    </w:p>
    <w:p w14:paraId="1D6E3598" w14:textId="3B6AC34A" w:rsidR="001B17CD" w:rsidRDefault="00532BE5" w:rsidP="00F97368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7)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="003D519D">
        <w:rPr>
          <w:rFonts w:ascii="Times New Roman" w:hAnsi="Times New Roman" w:cs="Times New Roman"/>
          <w:sz w:val="24"/>
          <w:szCs w:val="24"/>
        </w:rPr>
        <w:t>ampel</w:t>
      </w:r>
      <w:proofErr w:type="spellEnd"/>
      <w:r w:rsidR="003D5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3D519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9736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F973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7368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F973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736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="00F973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73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973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736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F973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736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736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F973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7368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F97368">
        <w:rPr>
          <w:rFonts w:ascii="Times New Roman" w:hAnsi="Times New Roman" w:cs="Times New Roman"/>
          <w:sz w:val="24"/>
          <w:szCs w:val="24"/>
        </w:rPr>
        <w:t xml:space="preserve"> </w:t>
      </w:r>
      <w:r w:rsidR="00F97368">
        <w:rPr>
          <w:rFonts w:ascii="Times New Roman" w:hAnsi="Times New Roman" w:cs="Times New Roman"/>
          <w:i/>
          <w:iCs/>
          <w:sz w:val="24"/>
          <w:szCs w:val="24"/>
        </w:rPr>
        <w:t xml:space="preserve">Nonprobability sampling </w:t>
      </w:r>
      <w:proofErr w:type="spellStart"/>
      <w:r w:rsidR="00F9736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973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7368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r w:rsidR="00F151ED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F151ED" w:rsidRPr="00F151ED">
        <w:rPr>
          <w:rFonts w:ascii="Times New Roman" w:hAnsi="Times New Roman" w:cs="Times New Roman"/>
          <w:i/>
          <w:iCs/>
          <w:sz w:val="24"/>
          <w:szCs w:val="24"/>
        </w:rPr>
        <w:t>urposive sampling</w:t>
      </w:r>
      <w:r w:rsidR="00F151ED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(2018) </w:t>
      </w:r>
      <w:r w:rsidR="00F151ED">
        <w:rPr>
          <w:rFonts w:ascii="Times New Roman" w:hAnsi="Times New Roman" w:cs="Times New Roman"/>
          <w:i/>
          <w:iCs/>
          <w:sz w:val="24"/>
          <w:szCs w:val="24"/>
        </w:rPr>
        <w:t xml:space="preserve">Nonprobability sampling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merupak</w:t>
      </w:r>
      <w:r w:rsidR="00AE066F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sabagai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r w:rsidR="00F151ED" w:rsidRPr="00F151ED">
        <w:rPr>
          <w:rFonts w:ascii="Times New Roman" w:hAnsi="Times New Roman" w:cs="Times New Roman"/>
          <w:i/>
          <w:iCs/>
          <w:sz w:val="24"/>
          <w:szCs w:val="24"/>
        </w:rPr>
        <w:t>Purposive sampling</w:t>
      </w:r>
      <w:r w:rsidR="00F151E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(2018)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diingink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1ED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="00F151E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42C3904" w14:textId="4B8E5A47" w:rsidR="00C13918" w:rsidRDefault="003A2874" w:rsidP="00C13918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Slovin</m:t>
        </m:r>
      </m:oMath>
      <w:r>
        <w:rPr>
          <w:rFonts w:ascii="Times New Roman" w:hAnsi="Times New Roman" w:cs="Times New Roman"/>
          <w:sz w:val="24"/>
          <w:szCs w:val="24"/>
        </w:rPr>
        <w:t xml:space="preserve"> untuk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="00BE21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E218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BE21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2183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BE2183">
        <w:rPr>
          <w:rFonts w:ascii="Times New Roman" w:hAnsi="Times New Roman" w:cs="Times New Roman"/>
          <w:sz w:val="24"/>
          <w:szCs w:val="24"/>
        </w:rPr>
        <w:t>:</w:t>
      </w:r>
    </w:p>
    <w:p w14:paraId="06AB25D4" w14:textId="0CFA8E0E" w:rsidR="00C13918" w:rsidRPr="00C13918" w:rsidRDefault="00C13918" w:rsidP="00C13918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n=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w:bookmarkStart w:id="128" w:name="_Hlk151468766"/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 N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+N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</m:den>
              </m:f>
              <w:bookmarkEnd w:id="128"/>
            </m:e>
            <m:sup/>
          </m:sSup>
        </m:oMath>
      </m:oMathPara>
    </w:p>
    <w:p w14:paraId="63B18562" w14:textId="200C617D" w:rsidR="00C13918" w:rsidRDefault="00C13918" w:rsidP="00C1391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DA7B63D" w14:textId="4454C806" w:rsidR="00C13918" w:rsidRDefault="002E4AA3" w:rsidP="00C1391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ab/>
      </w:r>
      <w:r w:rsidR="00731244">
        <w:rPr>
          <w:rFonts w:ascii="Times New Roman" w:hAnsi="Times New Roman" w:cs="Times New Roman"/>
          <w:sz w:val="24"/>
          <w:szCs w:val="24"/>
        </w:rPr>
        <w:t>:</w:t>
      </w:r>
      <w:r w:rsidR="00C13918">
        <w:rPr>
          <w:rFonts w:ascii="Times New Roman" w:hAnsi="Times New Roman" w:cs="Times New Roman"/>
          <w:sz w:val="24"/>
          <w:szCs w:val="24"/>
        </w:rPr>
        <w:t xml:space="preserve"> </w:t>
      </w:r>
      <w:r w:rsidR="00D0331B">
        <w:rPr>
          <w:rFonts w:ascii="Times New Roman" w:hAnsi="Times New Roman" w:cs="Times New Roman"/>
          <w:sz w:val="24"/>
          <w:szCs w:val="24"/>
        </w:rPr>
        <w:t xml:space="preserve">Total </w:t>
      </w:r>
      <w:proofErr w:type="spellStart"/>
      <w:r w:rsidR="00D0331B">
        <w:rPr>
          <w:rFonts w:ascii="Times New Roman" w:hAnsi="Times New Roman" w:cs="Times New Roman"/>
          <w:sz w:val="24"/>
          <w:szCs w:val="24"/>
        </w:rPr>
        <w:t>sampel</w:t>
      </w:r>
      <w:proofErr w:type="spellEnd"/>
    </w:p>
    <w:p w14:paraId="43DA6CFD" w14:textId="7CDE0A1E" w:rsidR="00C13918" w:rsidRDefault="002E4AA3" w:rsidP="00C1391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ab/>
      </w:r>
      <w:r w:rsidR="00731244">
        <w:rPr>
          <w:rFonts w:ascii="Times New Roman" w:hAnsi="Times New Roman" w:cs="Times New Roman"/>
          <w:sz w:val="24"/>
          <w:szCs w:val="24"/>
        </w:rPr>
        <w:t>:</w:t>
      </w:r>
      <w:r w:rsidR="00C139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pulasi</w:t>
      </w:r>
      <w:proofErr w:type="spellEnd"/>
    </w:p>
    <w:p w14:paraId="7D11CA34" w14:textId="09F6AE97" w:rsidR="00C13918" w:rsidRDefault="002E4AA3" w:rsidP="00C1391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ab/>
      </w:r>
      <w:r w:rsidR="00731244">
        <w:rPr>
          <w:rFonts w:ascii="Times New Roman" w:hAnsi="Times New Roman" w:cs="Times New Roman"/>
          <w:sz w:val="24"/>
          <w:szCs w:val="24"/>
        </w:rPr>
        <w:t>:</w:t>
      </w:r>
      <w:r w:rsidR="00C139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391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C139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3918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="00C139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391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="00C13918">
        <w:rPr>
          <w:rFonts w:ascii="Times New Roman" w:hAnsi="Times New Roman" w:cs="Times New Roman"/>
          <w:sz w:val="24"/>
          <w:szCs w:val="24"/>
        </w:rPr>
        <w:t xml:space="preserve"> (</w:t>
      </w:r>
      <w:r w:rsidR="00C13918">
        <w:rPr>
          <w:rFonts w:ascii="Times New Roman" w:hAnsi="Times New Roman" w:cs="Times New Roman"/>
          <w:i/>
          <w:iCs/>
          <w:sz w:val="24"/>
          <w:szCs w:val="24"/>
        </w:rPr>
        <w:t>sampling error</w:t>
      </w:r>
      <w:r w:rsidR="00C13918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C13918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C13918">
        <w:rPr>
          <w:rFonts w:ascii="Times New Roman" w:hAnsi="Times New Roman" w:cs="Times New Roman"/>
          <w:sz w:val="24"/>
          <w:szCs w:val="24"/>
        </w:rPr>
        <w:t xml:space="preserve"> 10%</w:t>
      </w:r>
    </w:p>
    <w:p w14:paraId="6FAF6E9E" w14:textId="181A6581" w:rsidR="00AD11BB" w:rsidRDefault="00AD11BB" w:rsidP="00C1391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293C4CD2" w14:textId="095BE1EB" w:rsidR="002E4AA3" w:rsidRDefault="002E4AA3" w:rsidP="00C1391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n=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 N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+Ne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</m:den>
              </m:f>
            </m:e>
            <m:sup/>
          </m:sSup>
        </m:oMath>
      </m:oMathPara>
    </w:p>
    <w:p w14:paraId="7A511A9F" w14:textId="416ACBCF" w:rsidR="00AD11BB" w:rsidRDefault="00AD11BB" w:rsidP="00C1391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n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40.500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1+(140.500 x 0,10²)</m:t>
              </m:r>
            </m:den>
          </m:f>
        </m:oMath>
      </m:oMathPara>
    </w:p>
    <w:p w14:paraId="4F31AF7A" w14:textId="47D9E862" w:rsidR="00C13918" w:rsidRDefault="00AD11BB" w:rsidP="00AD11BB">
      <w:pPr>
        <w:spacing w:line="480" w:lineRule="auto"/>
        <w:ind w:left="3261"/>
        <w:jc w:val="both"/>
        <w:rPr>
          <w:rFonts w:ascii="Cambria Math" w:hAnsi="Cambria Math" w:cs="Times New Roman"/>
          <w:sz w:val="24"/>
          <w:szCs w:val="24"/>
        </w:rPr>
      </w:pPr>
      <w:r w:rsidRPr="00AD11BB">
        <w:rPr>
          <w:rFonts w:ascii="Cambria Math" w:hAnsi="Cambria Math" w:cs="Times New Roman"/>
          <w:i/>
          <w:iCs/>
          <w:sz w:val="24"/>
          <w:szCs w:val="24"/>
        </w:rPr>
        <w:t xml:space="preserve">n </w:t>
      </w:r>
      <w:r w:rsidRPr="00AD11BB">
        <w:rPr>
          <w:rFonts w:ascii="Cambria Math" w:hAnsi="Cambria Math" w:cs="Times New Roman"/>
          <w:sz w:val="24"/>
          <w:szCs w:val="24"/>
        </w:rPr>
        <w:t>= 9</w:t>
      </w:r>
      <w:r w:rsidR="002E4AA3">
        <w:rPr>
          <w:rFonts w:ascii="Cambria Math" w:hAnsi="Cambria Math" w:cs="Times New Roman"/>
          <w:sz w:val="24"/>
          <w:szCs w:val="24"/>
        </w:rPr>
        <w:t>9,92</w:t>
      </w:r>
    </w:p>
    <w:p w14:paraId="1EB27BF1" w14:textId="543EFBE4" w:rsidR="00AD11BB" w:rsidRDefault="0039220A" w:rsidP="0039220A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adi,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9</w:t>
      </w:r>
      <w:r w:rsidR="002E4AA3">
        <w:rPr>
          <w:rFonts w:ascii="Times New Roman" w:hAnsi="Times New Roman" w:cs="Times New Roman"/>
          <w:sz w:val="24"/>
          <w:szCs w:val="24"/>
        </w:rPr>
        <w:t>9,92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tisti</w:t>
      </w:r>
      <w:r w:rsidR="00C15990">
        <w:rPr>
          <w:rFonts w:ascii="Times New Roman" w:hAnsi="Times New Roman" w:cs="Times New Roman"/>
          <w:sz w:val="24"/>
          <w:szCs w:val="24"/>
        </w:rPr>
        <w:t>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l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31244">
        <w:rPr>
          <w:rFonts w:ascii="Times New Roman" w:hAnsi="Times New Roman" w:cs="Times New Roman"/>
          <w:sz w:val="24"/>
          <w:szCs w:val="24"/>
        </w:rPr>
        <w:t>10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05EF819" w14:textId="5FF11607" w:rsidR="00A75A56" w:rsidRDefault="005532E6" w:rsidP="004F7C6E">
      <w:pPr>
        <w:pStyle w:val="Caption"/>
        <w:jc w:val="left"/>
        <w:rPr>
          <w:rFonts w:cs="Times New Roman"/>
          <w:b w:val="0"/>
          <w:bCs/>
          <w:szCs w:val="24"/>
        </w:rPr>
      </w:pPr>
      <w:bookmarkStart w:id="129" w:name="_Toc192487589"/>
      <w:bookmarkStart w:id="130" w:name="_Toc200709847"/>
      <w:proofErr w:type="spellStart"/>
      <w:r>
        <w:t>Tabel</w:t>
      </w:r>
      <w:proofErr w:type="spellEnd"/>
      <w:r>
        <w:t xml:space="preserve"> 3. </w:t>
      </w:r>
      <w:r>
        <w:fldChar w:fldCharType="begin"/>
      </w:r>
      <w:r>
        <w:instrText xml:space="preserve"> SEQ Tabel_3. \* ARABIC </w:instrText>
      </w:r>
      <w:r>
        <w:fldChar w:fldCharType="separate"/>
      </w:r>
      <w:r w:rsidR="00DB6280">
        <w:rPr>
          <w:noProof/>
        </w:rPr>
        <w:t>1</w:t>
      </w:r>
      <w:r>
        <w:rPr>
          <w:noProof/>
        </w:rPr>
        <w:fldChar w:fldCharType="end"/>
      </w:r>
      <w:r w:rsidRPr="005532E6">
        <w:rPr>
          <w:rFonts w:cs="Times New Roman"/>
          <w:bCs/>
          <w:szCs w:val="24"/>
        </w:rPr>
        <w:t xml:space="preserve"> </w:t>
      </w:r>
      <w:r w:rsidRPr="00A75A56">
        <w:rPr>
          <w:rFonts w:cs="Times New Roman"/>
          <w:bCs/>
          <w:szCs w:val="24"/>
        </w:rPr>
        <w:t xml:space="preserve">Mapping </w:t>
      </w:r>
      <w:proofErr w:type="spellStart"/>
      <w:r w:rsidRPr="00A75A56">
        <w:rPr>
          <w:rFonts w:cs="Times New Roman"/>
          <w:bCs/>
          <w:szCs w:val="24"/>
        </w:rPr>
        <w:t>sampel</w:t>
      </w:r>
      <w:proofErr w:type="spellEnd"/>
      <w:r w:rsidRPr="00A75A56">
        <w:rPr>
          <w:rFonts w:cs="Times New Roman"/>
          <w:bCs/>
          <w:szCs w:val="24"/>
        </w:rPr>
        <w:t xml:space="preserve"> </w:t>
      </w:r>
      <w:r w:rsidRPr="00A75A56">
        <w:rPr>
          <w:rFonts w:cs="Times New Roman"/>
          <w:bCs/>
          <w:i/>
          <w:szCs w:val="24"/>
        </w:rPr>
        <w:t>e-commerce</w:t>
      </w:r>
      <w:r w:rsidRPr="00A75A56">
        <w:rPr>
          <w:rFonts w:cs="Times New Roman"/>
          <w:bCs/>
          <w:szCs w:val="24"/>
        </w:rPr>
        <w:t xml:space="preserve"> wilayah Kalimantan Timur</w:t>
      </w:r>
      <w:bookmarkEnd w:id="129"/>
      <w:bookmarkEnd w:id="13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4"/>
        <w:gridCol w:w="1559"/>
      </w:tblGrid>
      <w:tr w:rsidR="00A75A56" w14:paraId="21A6D816" w14:textId="77777777" w:rsidTr="00A830C2">
        <w:trPr>
          <w:trHeight w:val="398"/>
        </w:trPr>
        <w:tc>
          <w:tcPr>
            <w:tcW w:w="3114" w:type="dxa"/>
          </w:tcPr>
          <w:p w14:paraId="0B46A2F2" w14:textId="51A628BC" w:rsidR="00A75A56" w:rsidRPr="00AD3CB1" w:rsidRDefault="00A75A56" w:rsidP="00AD3C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D3CB1">
              <w:rPr>
                <w:rFonts w:ascii="Times New Roman" w:hAnsi="Times New Roman" w:cs="Times New Roman"/>
                <w:b/>
                <w:bCs/>
              </w:rPr>
              <w:t>Wilayah</w:t>
            </w:r>
          </w:p>
        </w:tc>
        <w:tc>
          <w:tcPr>
            <w:tcW w:w="1559" w:type="dxa"/>
          </w:tcPr>
          <w:p w14:paraId="2FE5E59F" w14:textId="276BB3B3" w:rsidR="00A75A56" w:rsidRPr="00AD3CB1" w:rsidRDefault="00A75A56" w:rsidP="00AD3C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AD3CB1">
              <w:rPr>
                <w:rFonts w:ascii="Times New Roman" w:hAnsi="Times New Roman" w:cs="Times New Roman"/>
                <w:b/>
                <w:bCs/>
              </w:rPr>
              <w:t>Sampel</w:t>
            </w:r>
            <w:proofErr w:type="spellEnd"/>
          </w:p>
        </w:tc>
      </w:tr>
      <w:tr w:rsidR="00A75A56" w14:paraId="16A30EEC" w14:textId="77777777" w:rsidTr="00A830C2">
        <w:tc>
          <w:tcPr>
            <w:tcW w:w="3114" w:type="dxa"/>
          </w:tcPr>
          <w:p w14:paraId="01543501" w14:textId="78D8FA0B" w:rsidR="00A75A56" w:rsidRPr="00AD3CB1" w:rsidRDefault="00A75A56" w:rsidP="00A830C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Samarinda</w:t>
            </w:r>
            <w:proofErr w:type="spellEnd"/>
          </w:p>
        </w:tc>
        <w:tc>
          <w:tcPr>
            <w:tcW w:w="1559" w:type="dxa"/>
          </w:tcPr>
          <w:p w14:paraId="16820FC1" w14:textId="7541E230" w:rsidR="00A75A56" w:rsidRPr="00AD3CB1" w:rsidRDefault="00A75A56" w:rsidP="00A830C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="00C45937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A75A56" w14:paraId="6E56A2F7" w14:textId="77777777" w:rsidTr="00A830C2">
        <w:tc>
          <w:tcPr>
            <w:tcW w:w="3114" w:type="dxa"/>
          </w:tcPr>
          <w:p w14:paraId="18BC76DF" w14:textId="2E5DA53A" w:rsidR="00A75A56" w:rsidRPr="00AD3CB1" w:rsidRDefault="00A75A56" w:rsidP="00A830C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Balikpapan</w:t>
            </w:r>
          </w:p>
        </w:tc>
        <w:tc>
          <w:tcPr>
            <w:tcW w:w="1559" w:type="dxa"/>
          </w:tcPr>
          <w:p w14:paraId="1129094E" w14:textId="5A5B2FFA" w:rsidR="00A75A56" w:rsidRPr="00AD3CB1" w:rsidRDefault="00C45937" w:rsidP="00A830C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</w:tr>
      <w:tr w:rsidR="005A5DD2" w14:paraId="18E121A8" w14:textId="77777777" w:rsidTr="00A830C2">
        <w:tc>
          <w:tcPr>
            <w:tcW w:w="3114" w:type="dxa"/>
          </w:tcPr>
          <w:p w14:paraId="0BDDB77A" w14:textId="2AEBF6DD" w:rsidR="005A5DD2" w:rsidRPr="00AD3CB1" w:rsidRDefault="005A5DD2" w:rsidP="00A830C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r w:rsidR="00C45937">
              <w:rPr>
                <w:rFonts w:ascii="Times New Roman" w:hAnsi="Times New Roman" w:cs="Times New Roman"/>
                <w:sz w:val="20"/>
                <w:szCs w:val="20"/>
              </w:rPr>
              <w:t>erau</w:t>
            </w:r>
            <w:proofErr w:type="spellEnd"/>
          </w:p>
        </w:tc>
        <w:tc>
          <w:tcPr>
            <w:tcW w:w="1559" w:type="dxa"/>
          </w:tcPr>
          <w:p w14:paraId="53D476DF" w14:textId="7F406A59" w:rsidR="005A5DD2" w:rsidRPr="00AD3CB1" w:rsidRDefault="00C45937" w:rsidP="00A830C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</w:tr>
      <w:tr w:rsidR="00A75A56" w14:paraId="13F097DA" w14:textId="77777777" w:rsidTr="00A830C2">
        <w:tc>
          <w:tcPr>
            <w:tcW w:w="3114" w:type="dxa"/>
          </w:tcPr>
          <w:p w14:paraId="0CB6CF53" w14:textId="47646F64" w:rsidR="00A75A56" w:rsidRPr="00AD3CB1" w:rsidRDefault="00A75A56" w:rsidP="00A830C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Kutai</w:t>
            </w:r>
            <w:proofErr w:type="spellEnd"/>
            <w:r w:rsidRPr="00AD3CB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Kartanegara</w:t>
            </w:r>
            <w:proofErr w:type="spellEnd"/>
          </w:p>
        </w:tc>
        <w:tc>
          <w:tcPr>
            <w:tcW w:w="1559" w:type="dxa"/>
          </w:tcPr>
          <w:p w14:paraId="5C3C64B7" w14:textId="6A7CAF3E" w:rsidR="00A75A56" w:rsidRPr="00AD3CB1" w:rsidRDefault="00104A77" w:rsidP="00A830C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45937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A75A56" w14:paraId="4F2FF883" w14:textId="77777777" w:rsidTr="00A830C2">
        <w:tc>
          <w:tcPr>
            <w:tcW w:w="3114" w:type="dxa"/>
          </w:tcPr>
          <w:p w14:paraId="0FFE31BB" w14:textId="55058A45" w:rsidR="00A75A56" w:rsidRPr="00AD3CB1" w:rsidRDefault="00C45937" w:rsidP="00A830C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er</w:t>
            </w:r>
            <w:proofErr w:type="spellEnd"/>
          </w:p>
        </w:tc>
        <w:tc>
          <w:tcPr>
            <w:tcW w:w="1559" w:type="dxa"/>
          </w:tcPr>
          <w:p w14:paraId="25C69ADE" w14:textId="1A0E4E57" w:rsidR="00A75A56" w:rsidRPr="00AD3CB1" w:rsidRDefault="00C45937" w:rsidP="00A830C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</w:tr>
      <w:tr w:rsidR="005A5DD2" w14:paraId="42852973" w14:textId="77777777" w:rsidTr="00A830C2">
        <w:tc>
          <w:tcPr>
            <w:tcW w:w="3114" w:type="dxa"/>
          </w:tcPr>
          <w:p w14:paraId="21B03710" w14:textId="34E79AEE" w:rsidR="005A5DD2" w:rsidRPr="00AD3CB1" w:rsidRDefault="00C45937" w:rsidP="00A830C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ontang</w:t>
            </w:r>
            <w:proofErr w:type="spellEnd"/>
          </w:p>
        </w:tc>
        <w:tc>
          <w:tcPr>
            <w:tcW w:w="1559" w:type="dxa"/>
          </w:tcPr>
          <w:p w14:paraId="003D1617" w14:textId="54A0FBA7" w:rsidR="005A5DD2" w:rsidRPr="00AD3CB1" w:rsidRDefault="00C45937" w:rsidP="00A830C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</w:tr>
      <w:tr w:rsidR="00104A77" w14:paraId="11D09AB3" w14:textId="77777777" w:rsidTr="00A830C2">
        <w:tc>
          <w:tcPr>
            <w:tcW w:w="3114" w:type="dxa"/>
          </w:tcPr>
          <w:p w14:paraId="385E8436" w14:textId="32A29C5F" w:rsidR="00104A77" w:rsidRPr="00AD3CB1" w:rsidRDefault="00104A77" w:rsidP="00104A7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uta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imur</w:t>
            </w:r>
          </w:p>
        </w:tc>
        <w:tc>
          <w:tcPr>
            <w:tcW w:w="1559" w:type="dxa"/>
          </w:tcPr>
          <w:p w14:paraId="1D02DC78" w14:textId="27CB406B" w:rsidR="00104A77" w:rsidRPr="00AD3CB1" w:rsidRDefault="00C45937" w:rsidP="00104A7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</w:tr>
      <w:tr w:rsidR="00104A77" w14:paraId="0E016E37" w14:textId="77777777" w:rsidTr="00A830C2">
        <w:tc>
          <w:tcPr>
            <w:tcW w:w="3114" w:type="dxa"/>
          </w:tcPr>
          <w:p w14:paraId="5A74E492" w14:textId="7CF610AC" w:rsidR="00104A77" w:rsidRDefault="00104A77" w:rsidP="00104A7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najam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er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Utara</w:t>
            </w:r>
          </w:p>
        </w:tc>
        <w:tc>
          <w:tcPr>
            <w:tcW w:w="1559" w:type="dxa"/>
          </w:tcPr>
          <w:p w14:paraId="517198D8" w14:textId="47AED854" w:rsidR="00104A77" w:rsidRDefault="00C45937" w:rsidP="00104A7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</w:tr>
      <w:tr w:rsidR="00104A77" w14:paraId="101F91C0" w14:textId="77777777" w:rsidTr="00A830C2">
        <w:tc>
          <w:tcPr>
            <w:tcW w:w="3114" w:type="dxa"/>
          </w:tcPr>
          <w:p w14:paraId="38A6F509" w14:textId="6791BDDB" w:rsidR="00104A77" w:rsidRDefault="00104A77" w:rsidP="00104A7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uta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Barat</w:t>
            </w:r>
          </w:p>
        </w:tc>
        <w:tc>
          <w:tcPr>
            <w:tcW w:w="1559" w:type="dxa"/>
          </w:tcPr>
          <w:p w14:paraId="78131BD4" w14:textId="3FB7BCBB" w:rsidR="00104A77" w:rsidRDefault="00C45937" w:rsidP="00104A7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</w:tr>
      <w:tr w:rsidR="00104A77" w14:paraId="29364012" w14:textId="77777777" w:rsidTr="00A830C2">
        <w:tc>
          <w:tcPr>
            <w:tcW w:w="3114" w:type="dxa"/>
          </w:tcPr>
          <w:p w14:paraId="64C9E8B3" w14:textId="2F3BF503" w:rsidR="00104A77" w:rsidRPr="00AD3CB1" w:rsidRDefault="00104A77" w:rsidP="00104A7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Mah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kam U</w:t>
            </w: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lu</w:t>
            </w:r>
          </w:p>
        </w:tc>
        <w:tc>
          <w:tcPr>
            <w:tcW w:w="1559" w:type="dxa"/>
          </w:tcPr>
          <w:p w14:paraId="30F10414" w14:textId="7B1ADD60" w:rsidR="00104A77" w:rsidRPr="00AD3CB1" w:rsidRDefault="00C45937" w:rsidP="00104A7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</w:tbl>
    <w:p w14:paraId="67FEDE1D" w14:textId="6A449BA9" w:rsidR="00987E92" w:rsidRPr="00A830C2" w:rsidRDefault="00A830C2" w:rsidP="008F3920">
      <w:pPr>
        <w:rPr>
          <w:rFonts w:ascii="Times New Roman" w:hAnsi="Times New Roman" w:cs="Times New Roman"/>
          <w:i/>
          <w:iCs/>
        </w:rPr>
      </w:pPr>
      <w:proofErr w:type="spellStart"/>
      <w:r w:rsidRPr="00A830C2">
        <w:rPr>
          <w:rFonts w:ascii="Times New Roman" w:hAnsi="Times New Roman" w:cs="Times New Roman"/>
          <w:i/>
          <w:iCs/>
        </w:rPr>
        <w:t>Sumber</w:t>
      </w:r>
      <w:proofErr w:type="spellEnd"/>
      <w:r w:rsidRPr="00A830C2">
        <w:rPr>
          <w:rFonts w:ascii="Times New Roman" w:hAnsi="Times New Roman" w:cs="Times New Roman"/>
          <w:i/>
          <w:iCs/>
        </w:rPr>
        <w:t xml:space="preserve">: </w:t>
      </w:r>
      <w:r w:rsidR="008F3920" w:rsidRPr="00372F6C">
        <w:rPr>
          <w:rFonts w:ascii="Times New Roman" w:hAnsi="Times New Roman" w:cs="Times New Roman"/>
          <w:i/>
          <w:iCs/>
        </w:rPr>
        <w:t xml:space="preserve">Data </w:t>
      </w:r>
      <w:proofErr w:type="spellStart"/>
      <w:r w:rsidR="008F3920">
        <w:rPr>
          <w:rFonts w:ascii="Times New Roman" w:hAnsi="Times New Roman" w:cs="Times New Roman"/>
          <w:i/>
          <w:iCs/>
        </w:rPr>
        <w:t>sekunder</w:t>
      </w:r>
      <w:proofErr w:type="spellEnd"/>
      <w:r w:rsidR="008F3920">
        <w:rPr>
          <w:rFonts w:ascii="Times New Roman" w:hAnsi="Times New Roman" w:cs="Times New Roman"/>
          <w:i/>
          <w:iCs/>
        </w:rPr>
        <w:t xml:space="preserve"> </w:t>
      </w:r>
      <w:r w:rsidR="008F3920" w:rsidRPr="00372F6C">
        <w:rPr>
          <w:rFonts w:ascii="Times New Roman" w:hAnsi="Times New Roman" w:cs="Times New Roman"/>
          <w:i/>
          <w:iCs/>
        </w:rPr>
        <w:t xml:space="preserve">yang </w:t>
      </w:r>
      <w:proofErr w:type="spellStart"/>
      <w:r w:rsidR="008F3920" w:rsidRPr="00372F6C">
        <w:rPr>
          <w:rFonts w:ascii="Times New Roman" w:hAnsi="Times New Roman" w:cs="Times New Roman"/>
          <w:i/>
          <w:iCs/>
        </w:rPr>
        <w:t>diolah</w:t>
      </w:r>
      <w:proofErr w:type="spellEnd"/>
      <w:r w:rsidR="008F3920" w:rsidRPr="00372F6C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8F3920" w:rsidRPr="00372F6C">
        <w:rPr>
          <w:rFonts w:ascii="Times New Roman" w:hAnsi="Times New Roman" w:cs="Times New Roman"/>
          <w:i/>
          <w:iCs/>
        </w:rPr>
        <w:t>peneliti</w:t>
      </w:r>
      <w:proofErr w:type="spellEnd"/>
      <w:r w:rsidR="008F3920" w:rsidRPr="00372F6C">
        <w:rPr>
          <w:rFonts w:ascii="Times New Roman" w:hAnsi="Times New Roman" w:cs="Times New Roman"/>
          <w:i/>
          <w:iCs/>
        </w:rPr>
        <w:t>, 202</w:t>
      </w:r>
      <w:r w:rsidR="008F3920">
        <w:rPr>
          <w:rFonts w:ascii="Times New Roman" w:hAnsi="Times New Roman" w:cs="Times New Roman"/>
          <w:i/>
          <w:iCs/>
        </w:rPr>
        <w:t>5</w:t>
      </w:r>
    </w:p>
    <w:p w14:paraId="5AAB6D93" w14:textId="2D0D0829" w:rsidR="00562980" w:rsidRDefault="00562980" w:rsidP="0039220A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c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Has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16)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3F20E00A" w14:textId="77777777" w:rsidR="00562980" w:rsidRDefault="00562980">
      <w:pPr>
        <w:pStyle w:val="ListParagraph"/>
        <w:numPr>
          <w:ilvl w:val="0"/>
          <w:numId w:val="27"/>
        </w:num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D97C1F8" w14:textId="77777777" w:rsidR="00562980" w:rsidRDefault="00562980">
      <w:pPr>
        <w:pStyle w:val="ListParagraph"/>
        <w:numPr>
          <w:ilvl w:val="0"/>
          <w:numId w:val="27"/>
        </w:num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op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inimal 1 (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9720050" w14:textId="27BFE987" w:rsidR="00E50B49" w:rsidRDefault="00562980">
      <w:pPr>
        <w:pStyle w:val="ListParagraph"/>
        <w:numPr>
          <w:ilvl w:val="0"/>
          <w:numId w:val="27"/>
        </w:num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ru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p 4.800.000.000,00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56298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F393C54" w14:textId="77777777" w:rsidR="00731244" w:rsidRPr="00E50B49" w:rsidRDefault="00731244" w:rsidP="00731244">
      <w:pPr>
        <w:pStyle w:val="ListParagraph"/>
        <w:spacing w:line="276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402716BD" w14:textId="2C6560E3" w:rsidR="000810AA" w:rsidRPr="00A92BD1" w:rsidRDefault="000810AA">
      <w:pPr>
        <w:pStyle w:val="Heading2"/>
        <w:numPr>
          <w:ilvl w:val="1"/>
          <w:numId w:val="27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31" w:name="_Toc188546108"/>
      <w:bookmarkStart w:id="132" w:name="_Toc210724786"/>
      <w:proofErr w:type="spellStart"/>
      <w:r w:rsidRPr="000810AA">
        <w:rPr>
          <w:rFonts w:ascii="Times New Roman" w:hAnsi="Times New Roman" w:cs="Times New Roman"/>
          <w:b/>
          <w:bCs/>
          <w:color w:val="auto"/>
          <w:sz w:val="24"/>
          <w:szCs w:val="24"/>
        </w:rPr>
        <w:t>Jenis</w:t>
      </w:r>
      <w:proofErr w:type="spellEnd"/>
      <w:r w:rsidRPr="000810AA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dan </w:t>
      </w:r>
      <w:proofErr w:type="spellStart"/>
      <w:r w:rsidRPr="000810AA">
        <w:rPr>
          <w:rFonts w:ascii="Times New Roman" w:hAnsi="Times New Roman" w:cs="Times New Roman"/>
          <w:b/>
          <w:bCs/>
          <w:color w:val="auto"/>
          <w:sz w:val="24"/>
          <w:szCs w:val="24"/>
        </w:rPr>
        <w:t>Sumber</w:t>
      </w:r>
      <w:proofErr w:type="spellEnd"/>
      <w:r w:rsidRPr="000810AA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Data</w:t>
      </w:r>
      <w:bookmarkEnd w:id="131"/>
      <w:bookmarkEnd w:id="132"/>
    </w:p>
    <w:p w14:paraId="745562B4" w14:textId="3BB2E502" w:rsidR="000810AA" w:rsidRDefault="00A92BD1" w:rsidP="00A92BD1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proofErr w:type="gramEnd"/>
      <w:r w:rsidR="00A75A5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i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D811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10C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D811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10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811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10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D8110C">
        <w:rPr>
          <w:rFonts w:ascii="Times New Roman" w:hAnsi="Times New Roman" w:cs="Times New Roman"/>
          <w:sz w:val="24"/>
          <w:szCs w:val="24"/>
        </w:rPr>
        <w:t xml:space="preserve"> data primer dan </w:t>
      </w:r>
      <w:proofErr w:type="spellStart"/>
      <w:r w:rsidR="00D8110C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D8110C">
        <w:rPr>
          <w:rFonts w:ascii="Times New Roman" w:hAnsi="Times New Roman" w:cs="Times New Roman"/>
          <w:sz w:val="24"/>
          <w:szCs w:val="24"/>
        </w:rPr>
        <w:t xml:space="preserve">. </w:t>
      </w:r>
      <w:r w:rsidR="00E72E7C">
        <w:rPr>
          <w:rFonts w:ascii="Times New Roman" w:hAnsi="Times New Roman" w:cs="Times New Roman"/>
          <w:sz w:val="24"/>
          <w:szCs w:val="24"/>
        </w:rPr>
        <w:t xml:space="preserve">Data yang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pertanyaan-pertanyaan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dibagikan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data primer.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r w:rsidR="00E72E7C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database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E7C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E72E7C">
        <w:rPr>
          <w:rFonts w:ascii="Times New Roman" w:hAnsi="Times New Roman" w:cs="Times New Roman"/>
          <w:sz w:val="24"/>
          <w:szCs w:val="24"/>
        </w:rPr>
        <w:t>.</w:t>
      </w:r>
    </w:p>
    <w:p w14:paraId="45250FCD" w14:textId="77777777" w:rsidR="00E50B49" w:rsidRDefault="00E50B49" w:rsidP="00731244">
      <w:pPr>
        <w:spacing w:after="0" w:line="276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2B2AC9A1" w14:textId="6F7DC3C7" w:rsidR="00E72E7C" w:rsidRPr="00E72E7C" w:rsidRDefault="00E72E7C">
      <w:pPr>
        <w:pStyle w:val="Heading2"/>
        <w:numPr>
          <w:ilvl w:val="1"/>
          <w:numId w:val="27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33" w:name="_Toc188546109"/>
      <w:bookmarkStart w:id="134" w:name="_Toc210724787"/>
      <w:proofErr w:type="spellStart"/>
      <w:r w:rsidRPr="00E72E7C">
        <w:rPr>
          <w:rFonts w:ascii="Times New Roman" w:hAnsi="Times New Roman" w:cs="Times New Roman"/>
          <w:b/>
          <w:bCs/>
          <w:color w:val="auto"/>
          <w:sz w:val="24"/>
          <w:szCs w:val="24"/>
        </w:rPr>
        <w:t>Metode</w:t>
      </w:r>
      <w:proofErr w:type="spellEnd"/>
      <w:r w:rsidRPr="00E72E7C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E72E7C">
        <w:rPr>
          <w:rFonts w:ascii="Times New Roman" w:hAnsi="Times New Roman" w:cs="Times New Roman"/>
          <w:b/>
          <w:bCs/>
          <w:color w:val="auto"/>
          <w:sz w:val="24"/>
          <w:szCs w:val="24"/>
        </w:rPr>
        <w:t>Pengumpulan</w:t>
      </w:r>
      <w:proofErr w:type="spellEnd"/>
      <w:r w:rsidRPr="00E72E7C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Data</w:t>
      </w:r>
      <w:bookmarkEnd w:id="133"/>
      <w:bookmarkEnd w:id="134"/>
    </w:p>
    <w:p w14:paraId="2002C786" w14:textId="21F9BF28" w:rsidR="00E72E7C" w:rsidRDefault="00E72E7C" w:rsidP="0003758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72E7C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72E7C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E72E7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72E7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72E7C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72E7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72E7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72E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72E7C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E72E7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(2017)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seperangkat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dijawabnya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penyebaran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r w:rsidR="0003758E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58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03758E">
        <w:rPr>
          <w:rFonts w:ascii="Times New Roman" w:hAnsi="Times New Roman" w:cs="Times New Roman"/>
          <w:sz w:val="24"/>
          <w:szCs w:val="24"/>
        </w:rPr>
        <w:t xml:space="preserve"> </w:t>
      </w:r>
      <w:r w:rsidR="0003758E">
        <w:rPr>
          <w:rFonts w:ascii="Times New Roman" w:hAnsi="Times New Roman" w:cs="Times New Roman"/>
          <w:i/>
          <w:iCs/>
          <w:sz w:val="24"/>
          <w:szCs w:val="24"/>
        </w:rPr>
        <w:t>Google form</w:t>
      </w:r>
      <w:r w:rsidR="0003758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9FA43F7" w14:textId="6DC76F90" w:rsidR="0003758E" w:rsidRPr="001741BE" w:rsidRDefault="005532E6" w:rsidP="005532E6">
      <w:pPr>
        <w:pStyle w:val="Caption"/>
        <w:jc w:val="left"/>
        <w:rPr>
          <w:rFonts w:cs="Times New Roman"/>
          <w:b w:val="0"/>
          <w:bCs/>
          <w:i/>
          <w:iCs w:val="0"/>
          <w:szCs w:val="24"/>
        </w:rPr>
      </w:pPr>
      <w:bookmarkStart w:id="135" w:name="_Toc200709848"/>
      <w:proofErr w:type="spellStart"/>
      <w:r>
        <w:lastRenderedPageBreak/>
        <w:t>Tabel</w:t>
      </w:r>
      <w:proofErr w:type="spellEnd"/>
      <w:r>
        <w:t xml:space="preserve"> 3. </w:t>
      </w:r>
      <w:r>
        <w:fldChar w:fldCharType="begin"/>
      </w:r>
      <w:r>
        <w:instrText xml:space="preserve"> SEQ Tabel_3. \* ARABIC </w:instrText>
      </w:r>
      <w:r>
        <w:fldChar w:fldCharType="separate"/>
      </w:r>
      <w:r w:rsidR="00DB6280">
        <w:rPr>
          <w:noProof/>
        </w:rPr>
        <w:t>2</w:t>
      </w:r>
      <w:r>
        <w:rPr>
          <w:noProof/>
        </w:rPr>
        <w:fldChar w:fldCharType="end"/>
      </w:r>
      <w:r>
        <w:t xml:space="preserve"> </w:t>
      </w:r>
      <w:r w:rsidRPr="0051787F">
        <w:t>Skala Likert</w:t>
      </w:r>
      <w:bookmarkEnd w:id="135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681"/>
        <w:gridCol w:w="1701"/>
      </w:tblGrid>
      <w:tr w:rsidR="00731244" w:rsidRPr="000D7B9A" w14:paraId="59DDDAD3" w14:textId="77777777" w:rsidTr="008F3920">
        <w:tc>
          <w:tcPr>
            <w:tcW w:w="3681" w:type="dxa"/>
          </w:tcPr>
          <w:p w14:paraId="67FCB4B2" w14:textId="77777777" w:rsidR="00731244" w:rsidRPr="000D7B9A" w:rsidRDefault="00731244" w:rsidP="008F392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0D7B9A">
              <w:rPr>
                <w:rFonts w:ascii="Times New Roman" w:hAnsi="Times New Roman" w:cs="Times New Roman"/>
                <w:b/>
                <w:bCs/>
              </w:rPr>
              <w:t>Alternatif</w:t>
            </w:r>
            <w:proofErr w:type="spellEnd"/>
            <w:r w:rsidRPr="000D7B9A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0D7B9A">
              <w:rPr>
                <w:rFonts w:ascii="Times New Roman" w:hAnsi="Times New Roman" w:cs="Times New Roman"/>
                <w:b/>
                <w:bCs/>
              </w:rPr>
              <w:t>Jawaban</w:t>
            </w:r>
            <w:proofErr w:type="spellEnd"/>
          </w:p>
        </w:tc>
        <w:tc>
          <w:tcPr>
            <w:tcW w:w="1701" w:type="dxa"/>
          </w:tcPr>
          <w:p w14:paraId="64ACF272" w14:textId="77777777" w:rsidR="00731244" w:rsidRPr="000D7B9A" w:rsidRDefault="00731244" w:rsidP="008F392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D7B9A">
              <w:rPr>
                <w:rFonts w:ascii="Times New Roman" w:hAnsi="Times New Roman" w:cs="Times New Roman"/>
                <w:b/>
                <w:bCs/>
              </w:rPr>
              <w:t>Skor</w:t>
            </w:r>
          </w:p>
        </w:tc>
      </w:tr>
      <w:tr w:rsidR="00731244" w:rsidRPr="000D7B9A" w14:paraId="4B12D621" w14:textId="77777777" w:rsidTr="008F3920">
        <w:tc>
          <w:tcPr>
            <w:tcW w:w="3681" w:type="dxa"/>
          </w:tcPr>
          <w:p w14:paraId="2F20C192" w14:textId="6E88811A" w:rsidR="00731244" w:rsidRPr="00AD3CB1" w:rsidRDefault="00731244" w:rsidP="008F3920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 xml:space="preserve">Sangat </w:t>
            </w:r>
            <w:proofErr w:type="spellStart"/>
            <w:r w:rsidR="00352026" w:rsidRPr="00AD3CB1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="00352026" w:rsidRPr="00AD3CB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="00352026" w:rsidRPr="00AD3CB1">
              <w:rPr>
                <w:rFonts w:ascii="Times New Roman" w:hAnsi="Times New Roman" w:cs="Times New Roman"/>
                <w:sz w:val="20"/>
                <w:szCs w:val="20"/>
              </w:rPr>
              <w:t>Baik</w:t>
            </w:r>
            <w:proofErr w:type="spellEnd"/>
            <w:r w:rsidRPr="00AD3CB1">
              <w:rPr>
                <w:rFonts w:ascii="Times New Roman" w:hAnsi="Times New Roman" w:cs="Times New Roman"/>
                <w:sz w:val="20"/>
                <w:szCs w:val="20"/>
              </w:rPr>
              <w:t xml:space="preserve"> (ST</w:t>
            </w:r>
            <w:r w:rsidR="00352026" w:rsidRPr="00AD3CB1"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701" w:type="dxa"/>
          </w:tcPr>
          <w:p w14:paraId="16AECD9E" w14:textId="77777777" w:rsidR="00731244" w:rsidRPr="00AD3CB1" w:rsidRDefault="00731244" w:rsidP="008F3920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731244" w:rsidRPr="000D7B9A" w14:paraId="767AD2D5" w14:textId="77777777" w:rsidTr="008F3920">
        <w:tc>
          <w:tcPr>
            <w:tcW w:w="3681" w:type="dxa"/>
          </w:tcPr>
          <w:p w14:paraId="2CAD7E84" w14:textId="414C9081" w:rsidR="00731244" w:rsidRPr="00AD3CB1" w:rsidRDefault="00731244" w:rsidP="008F3920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AD3CB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="00352026" w:rsidRPr="00AD3CB1">
              <w:rPr>
                <w:rFonts w:ascii="Times New Roman" w:hAnsi="Times New Roman" w:cs="Times New Roman"/>
                <w:sz w:val="20"/>
                <w:szCs w:val="20"/>
              </w:rPr>
              <w:t>Baik</w:t>
            </w:r>
            <w:proofErr w:type="spellEnd"/>
            <w:r w:rsidR="00352026" w:rsidRPr="00AD3CB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(T</w:t>
            </w:r>
            <w:r w:rsidR="00352026" w:rsidRPr="00AD3CB1"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701" w:type="dxa"/>
          </w:tcPr>
          <w:p w14:paraId="16DB4F38" w14:textId="77777777" w:rsidR="00731244" w:rsidRPr="00AD3CB1" w:rsidRDefault="00731244" w:rsidP="008F3920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731244" w:rsidRPr="000D7B9A" w14:paraId="7905A744" w14:textId="77777777" w:rsidTr="008F3920">
        <w:tc>
          <w:tcPr>
            <w:tcW w:w="3681" w:type="dxa"/>
          </w:tcPr>
          <w:p w14:paraId="60F73E1F" w14:textId="76A6C1BE" w:rsidR="00731244" w:rsidRPr="00AD3CB1" w:rsidRDefault="00352026" w:rsidP="008F3920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Baik</w:t>
            </w:r>
            <w:proofErr w:type="spellEnd"/>
            <w:r w:rsidR="00731244" w:rsidRPr="00AD3CB1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r w:rsidR="00731244" w:rsidRPr="00AD3C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701" w:type="dxa"/>
          </w:tcPr>
          <w:p w14:paraId="08171823" w14:textId="77777777" w:rsidR="00731244" w:rsidRPr="00AD3CB1" w:rsidRDefault="00731244" w:rsidP="008F3920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</w:tr>
      <w:tr w:rsidR="00731244" w:rsidRPr="000D7B9A" w14:paraId="32057E85" w14:textId="77777777" w:rsidTr="008F3920">
        <w:tc>
          <w:tcPr>
            <w:tcW w:w="3681" w:type="dxa"/>
          </w:tcPr>
          <w:p w14:paraId="68EED084" w14:textId="64A3EAF5" w:rsidR="00731244" w:rsidRPr="00AD3CB1" w:rsidRDefault="00731244" w:rsidP="008F3920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 xml:space="preserve">Sangat </w:t>
            </w:r>
            <w:proofErr w:type="spellStart"/>
            <w:r w:rsidR="00352026" w:rsidRPr="00AD3CB1">
              <w:rPr>
                <w:rFonts w:ascii="Times New Roman" w:hAnsi="Times New Roman" w:cs="Times New Roman"/>
                <w:sz w:val="20"/>
                <w:szCs w:val="20"/>
              </w:rPr>
              <w:t>Baik</w:t>
            </w:r>
            <w:proofErr w:type="spellEnd"/>
            <w:r w:rsidRPr="00AD3CB1">
              <w:rPr>
                <w:rFonts w:ascii="Times New Roman" w:hAnsi="Times New Roman" w:cs="Times New Roman"/>
                <w:sz w:val="20"/>
                <w:szCs w:val="20"/>
              </w:rPr>
              <w:t xml:space="preserve"> (S</w:t>
            </w:r>
            <w:r w:rsidR="00352026" w:rsidRPr="00AD3CB1"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701" w:type="dxa"/>
          </w:tcPr>
          <w:p w14:paraId="2CC238B0" w14:textId="77777777" w:rsidR="00731244" w:rsidRPr="00AD3CB1" w:rsidRDefault="00731244" w:rsidP="008F3920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CB1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</w:tr>
    </w:tbl>
    <w:p w14:paraId="5894A18E" w14:textId="17CB5724" w:rsidR="00731244" w:rsidRPr="00A830C2" w:rsidRDefault="002F485E" w:rsidP="004F7C6E">
      <w:pPr>
        <w:spacing w:line="240" w:lineRule="auto"/>
        <w:rPr>
          <w:rFonts w:ascii="Times New Roman" w:hAnsi="Times New Roman" w:cs="Times New Roman"/>
          <w:i/>
          <w:iCs/>
        </w:rPr>
      </w:pPr>
      <w:proofErr w:type="spellStart"/>
      <w:r w:rsidRPr="00A830C2">
        <w:rPr>
          <w:rFonts w:ascii="Times New Roman" w:hAnsi="Times New Roman" w:cs="Times New Roman"/>
          <w:i/>
          <w:iCs/>
        </w:rPr>
        <w:t>Sumber</w:t>
      </w:r>
      <w:proofErr w:type="spellEnd"/>
      <w:r w:rsidRPr="00A830C2">
        <w:rPr>
          <w:rFonts w:ascii="Times New Roman" w:hAnsi="Times New Roman" w:cs="Times New Roman"/>
          <w:i/>
          <w:iCs/>
        </w:rPr>
        <w:t xml:space="preserve">: </w:t>
      </w:r>
      <w:proofErr w:type="spellStart"/>
      <w:r w:rsidRPr="00A830C2">
        <w:rPr>
          <w:rFonts w:ascii="Times New Roman" w:hAnsi="Times New Roman" w:cs="Times New Roman"/>
          <w:i/>
          <w:iCs/>
        </w:rPr>
        <w:t>Sugiyono</w:t>
      </w:r>
      <w:proofErr w:type="spellEnd"/>
      <w:r w:rsidRPr="00A830C2">
        <w:rPr>
          <w:rFonts w:ascii="Times New Roman" w:hAnsi="Times New Roman" w:cs="Times New Roman"/>
          <w:i/>
          <w:iCs/>
        </w:rPr>
        <w:t>, 2019.</w:t>
      </w:r>
    </w:p>
    <w:p w14:paraId="74B2A33A" w14:textId="77777777" w:rsidR="002F485E" w:rsidRPr="000D7B9A" w:rsidRDefault="002F485E" w:rsidP="00731244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C90A385" w14:textId="6B7304DB" w:rsidR="0003758E" w:rsidRPr="00C52629" w:rsidRDefault="00C52629">
      <w:pPr>
        <w:pStyle w:val="Heading2"/>
        <w:numPr>
          <w:ilvl w:val="1"/>
          <w:numId w:val="27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36" w:name="_Toc188546110"/>
      <w:bookmarkStart w:id="137" w:name="_Toc210724788"/>
      <w:proofErr w:type="spellStart"/>
      <w:r w:rsidRPr="00C52629">
        <w:rPr>
          <w:rFonts w:ascii="Times New Roman" w:hAnsi="Times New Roman" w:cs="Times New Roman"/>
          <w:b/>
          <w:bCs/>
          <w:color w:val="auto"/>
          <w:sz w:val="24"/>
          <w:szCs w:val="24"/>
        </w:rPr>
        <w:t>Metode</w:t>
      </w:r>
      <w:proofErr w:type="spellEnd"/>
      <w:r w:rsidRPr="00C5262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C52629">
        <w:rPr>
          <w:rFonts w:ascii="Times New Roman" w:hAnsi="Times New Roman" w:cs="Times New Roman"/>
          <w:b/>
          <w:bCs/>
          <w:color w:val="auto"/>
          <w:sz w:val="24"/>
          <w:szCs w:val="24"/>
        </w:rPr>
        <w:t>Analisis</w:t>
      </w:r>
      <w:proofErr w:type="spellEnd"/>
      <w:r w:rsidRPr="00C5262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Data</w:t>
      </w:r>
      <w:bookmarkEnd w:id="136"/>
      <w:bookmarkEnd w:id="137"/>
    </w:p>
    <w:p w14:paraId="11853506" w14:textId="1907BCE1" w:rsidR="005551F7" w:rsidRPr="005551F7" w:rsidRDefault="00CD710B" w:rsidP="00825927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oftware </w:t>
      </w:r>
      <w:proofErr w:type="spellStart"/>
      <w:r>
        <w:rPr>
          <w:rFonts w:ascii="Times New Roman" w:hAnsi="Times New Roman" w:cs="Times New Roman"/>
          <w:sz w:val="24"/>
          <w:szCs w:val="24"/>
        </w:rPr>
        <w:t>SmartPL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er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tructu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Equation Modelling </w:t>
      </w:r>
      <w:r>
        <w:rPr>
          <w:rFonts w:ascii="Times New Roman" w:hAnsi="Times New Roman" w:cs="Times New Roman"/>
          <w:sz w:val="24"/>
          <w:szCs w:val="24"/>
        </w:rPr>
        <w:t xml:space="preserve">(SEM)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artial Least Square </w:t>
      </w:r>
      <w:r>
        <w:rPr>
          <w:rFonts w:ascii="Times New Roman" w:hAnsi="Times New Roman" w:cs="Times New Roman"/>
          <w:sz w:val="24"/>
          <w:szCs w:val="24"/>
        </w:rPr>
        <w:t xml:space="preserve">(PLS). </w:t>
      </w:r>
      <w:r w:rsidR="00423C16">
        <w:rPr>
          <w:rFonts w:ascii="Times New Roman" w:hAnsi="Times New Roman" w:cs="Times New Roman"/>
          <w:sz w:val="24"/>
          <w:szCs w:val="24"/>
        </w:rPr>
        <w:t xml:space="preserve">SEM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simultan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dibentuk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C16">
        <w:rPr>
          <w:rFonts w:ascii="Times New Roman" w:hAnsi="Times New Roman" w:cs="Times New Roman"/>
          <w:sz w:val="24"/>
          <w:szCs w:val="24"/>
        </w:rPr>
        <w:t>terukur</w:t>
      </w:r>
      <w:proofErr w:type="spellEnd"/>
      <w:r w:rsidR="00423C16">
        <w:rPr>
          <w:rFonts w:ascii="Times New Roman" w:hAnsi="Times New Roman" w:cs="Times New Roman"/>
          <w:sz w:val="24"/>
          <w:szCs w:val="24"/>
        </w:rPr>
        <w:t xml:space="preserve"> (Nisa </w:t>
      </w:r>
      <w:r w:rsidR="00423C16">
        <w:rPr>
          <w:rFonts w:ascii="Times New Roman" w:hAnsi="Times New Roman" w:cs="Times New Roman"/>
          <w:i/>
          <w:iCs/>
          <w:sz w:val="24"/>
          <w:szCs w:val="24"/>
        </w:rPr>
        <w:t xml:space="preserve">et al., </w:t>
      </w:r>
      <w:r w:rsidR="00423C16">
        <w:rPr>
          <w:rFonts w:ascii="Times New Roman" w:hAnsi="Times New Roman" w:cs="Times New Roman"/>
          <w:sz w:val="24"/>
          <w:szCs w:val="24"/>
        </w:rPr>
        <w:t>2021).</w:t>
      </w:r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r w:rsidR="001566F1">
        <w:rPr>
          <w:rFonts w:ascii="Times New Roman" w:hAnsi="Times New Roman" w:cs="Times New Roman"/>
          <w:i/>
          <w:iCs/>
          <w:sz w:val="24"/>
          <w:szCs w:val="24"/>
        </w:rPr>
        <w:t xml:space="preserve">Partial Least Square </w:t>
      </w:r>
      <w:r w:rsidR="001566F1">
        <w:rPr>
          <w:rFonts w:ascii="Times New Roman" w:hAnsi="Times New Roman" w:cs="Times New Roman"/>
          <w:sz w:val="24"/>
          <w:szCs w:val="24"/>
        </w:rPr>
        <w:t xml:space="preserve">(PLS)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konstruk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6F1">
        <w:rPr>
          <w:rFonts w:ascii="Times New Roman" w:hAnsi="Times New Roman" w:cs="Times New Roman"/>
          <w:sz w:val="24"/>
          <w:szCs w:val="24"/>
        </w:rPr>
        <w:t>prediktif</w:t>
      </w:r>
      <w:proofErr w:type="spellEnd"/>
      <w:r w:rsidR="001566F1">
        <w:rPr>
          <w:rFonts w:ascii="Times New Roman" w:hAnsi="Times New Roman" w:cs="Times New Roman"/>
          <w:sz w:val="24"/>
          <w:szCs w:val="24"/>
        </w:rPr>
        <w:t xml:space="preserve"> (Hamid &amp; Anwar, 2019).</w:t>
      </w:r>
      <w:r w:rsidR="008448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SmartPLS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memprediksi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variabel-variabel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lain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SmartPLS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448E9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="008448E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7502E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475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02E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="00475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02E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475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02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475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02E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475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02E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75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02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75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502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4750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7502E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47502E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47502E"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 w:rsidR="0047502E">
        <w:rPr>
          <w:rFonts w:ascii="Times New Roman" w:hAnsi="Times New Roman" w:cs="Times New Roman"/>
          <w:sz w:val="24"/>
          <w:szCs w:val="24"/>
        </w:rPr>
        <w:t>:</w:t>
      </w:r>
      <w:bookmarkStart w:id="138" w:name="_Toc188546111"/>
      <w:bookmarkStart w:id="139" w:name="_Hlk193406729"/>
    </w:p>
    <w:p w14:paraId="045BE1EA" w14:textId="62776D07" w:rsidR="00BE3D6F" w:rsidRPr="00572B9A" w:rsidRDefault="00BE3D6F">
      <w:pPr>
        <w:pStyle w:val="Heading2"/>
        <w:numPr>
          <w:ilvl w:val="1"/>
          <w:numId w:val="27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40" w:name="_Toc210724789"/>
      <w:proofErr w:type="spellStart"/>
      <w:r w:rsidRPr="00572B9A">
        <w:rPr>
          <w:rFonts w:ascii="Times New Roman" w:hAnsi="Times New Roman" w:cs="Times New Roman"/>
          <w:b/>
          <w:bCs/>
          <w:color w:val="auto"/>
          <w:sz w:val="24"/>
          <w:szCs w:val="24"/>
        </w:rPr>
        <w:t>Metode</w:t>
      </w:r>
      <w:proofErr w:type="spellEnd"/>
      <w:r w:rsidRPr="00572B9A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Pr="003337CC">
        <w:rPr>
          <w:rFonts w:ascii="Times New Roman" w:hAnsi="Times New Roman" w:cs="Times New Roman"/>
          <w:b/>
          <w:bCs/>
          <w:i/>
          <w:iCs/>
          <w:color w:val="auto"/>
          <w:sz w:val="24"/>
          <w:szCs w:val="24"/>
        </w:rPr>
        <w:t>Partial Least Square</w:t>
      </w:r>
      <w:r w:rsidRPr="00572B9A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(PLS)</w:t>
      </w:r>
      <w:bookmarkEnd w:id="140"/>
    </w:p>
    <w:p w14:paraId="71EB9C9B" w14:textId="45DD5A53" w:rsidR="00BF3BDE" w:rsidRDefault="00B54DE8" w:rsidP="008C500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artial Least Square </w:t>
      </w:r>
      <w:r>
        <w:rPr>
          <w:rFonts w:ascii="Times New Roman" w:hAnsi="Times New Roman" w:cs="Times New Roman"/>
          <w:sz w:val="24"/>
          <w:szCs w:val="24"/>
        </w:rPr>
        <w:t xml:space="preserve">(PLS)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tructu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Equation Modelling </w:t>
      </w:r>
      <w:r>
        <w:rPr>
          <w:rFonts w:ascii="Times New Roman" w:hAnsi="Times New Roman" w:cs="Times New Roman"/>
          <w:sz w:val="24"/>
          <w:szCs w:val="24"/>
        </w:rPr>
        <w:t xml:space="preserve">(SEM)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r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ten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i/>
          <w:iCs/>
          <w:sz w:val="24"/>
          <w:szCs w:val="24"/>
        </w:rPr>
        <w:t>outer model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r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i/>
          <w:iCs/>
          <w:sz w:val="24"/>
          <w:szCs w:val="24"/>
        </w:rPr>
        <w:t>inner model</w:t>
      </w:r>
      <w:r>
        <w:rPr>
          <w:rFonts w:ascii="Times New Roman" w:hAnsi="Times New Roman" w:cs="Times New Roman"/>
          <w:sz w:val="24"/>
          <w:szCs w:val="24"/>
        </w:rPr>
        <w:t>).</w:t>
      </w:r>
      <w:bookmarkEnd w:id="138"/>
      <w:bookmarkEnd w:id="139"/>
      <w:r w:rsidR="008C50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009">
        <w:rPr>
          <w:rFonts w:ascii="Times New Roman" w:hAnsi="Times New Roman" w:cs="Times New Roman"/>
          <w:sz w:val="24"/>
          <w:szCs w:val="24"/>
        </w:rPr>
        <w:t>M</w:t>
      </w:r>
      <w:r w:rsidR="00767F17">
        <w:rPr>
          <w:rFonts w:ascii="Times New Roman" w:hAnsi="Times New Roman" w:cs="Times New Roman"/>
          <w:sz w:val="24"/>
          <w:szCs w:val="24"/>
        </w:rPr>
        <w:t>enurut</w:t>
      </w:r>
      <w:proofErr w:type="spellEnd"/>
      <w:r w:rsidR="00767F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7F17">
        <w:rPr>
          <w:rFonts w:ascii="Times New Roman" w:hAnsi="Times New Roman" w:cs="Times New Roman"/>
          <w:sz w:val="24"/>
          <w:szCs w:val="24"/>
        </w:rPr>
        <w:t>Musyaffi</w:t>
      </w:r>
      <w:proofErr w:type="spellEnd"/>
      <w:r w:rsidR="00767F17">
        <w:rPr>
          <w:rFonts w:ascii="Times New Roman" w:hAnsi="Times New Roman" w:cs="Times New Roman"/>
          <w:sz w:val="24"/>
          <w:szCs w:val="24"/>
        </w:rPr>
        <w:t xml:space="preserve"> </w:t>
      </w:r>
      <w:r w:rsidR="00767F17">
        <w:rPr>
          <w:rFonts w:ascii="Times New Roman" w:hAnsi="Times New Roman" w:cs="Times New Roman"/>
          <w:i/>
          <w:iCs/>
          <w:sz w:val="24"/>
          <w:szCs w:val="24"/>
        </w:rPr>
        <w:t>et al.,</w:t>
      </w:r>
      <w:r w:rsidR="00767F17">
        <w:rPr>
          <w:rFonts w:ascii="Times New Roman" w:hAnsi="Times New Roman" w:cs="Times New Roman"/>
          <w:sz w:val="24"/>
          <w:szCs w:val="24"/>
        </w:rPr>
        <w:t xml:space="preserve"> (2022)</w:t>
      </w:r>
      <w:r w:rsidR="008C50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00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8C50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009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="008C50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009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8C50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00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C50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5009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8C5009">
        <w:rPr>
          <w:rFonts w:ascii="Times New Roman" w:hAnsi="Times New Roman" w:cs="Times New Roman"/>
          <w:sz w:val="24"/>
          <w:szCs w:val="24"/>
        </w:rPr>
        <w:t xml:space="preserve"> PLS, </w:t>
      </w:r>
      <w:proofErr w:type="spellStart"/>
      <w:r w:rsidR="008C500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8C5009">
        <w:rPr>
          <w:rFonts w:ascii="Times New Roman" w:hAnsi="Times New Roman" w:cs="Times New Roman"/>
          <w:sz w:val="24"/>
          <w:szCs w:val="24"/>
        </w:rPr>
        <w:t>:</w:t>
      </w:r>
    </w:p>
    <w:p w14:paraId="22C60253" w14:textId="77777777" w:rsidR="008C5009" w:rsidRPr="008C5009" w:rsidRDefault="008C5009">
      <w:pPr>
        <w:pStyle w:val="ListParagraph"/>
        <w:numPr>
          <w:ilvl w:val="0"/>
          <w:numId w:val="4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Outer Model</w:t>
      </w:r>
    </w:p>
    <w:p w14:paraId="57350377" w14:textId="77777777" w:rsidR="008C5009" w:rsidRPr="008C5009" w:rsidRDefault="008C5009">
      <w:pPr>
        <w:pStyle w:val="ListParagraph"/>
        <w:numPr>
          <w:ilvl w:val="0"/>
          <w:numId w:val="4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Inner Model</w:t>
      </w:r>
    </w:p>
    <w:p w14:paraId="786B06CF" w14:textId="0C4E382B" w:rsidR="008C5009" w:rsidRPr="008C5009" w:rsidRDefault="008C5009">
      <w:pPr>
        <w:pStyle w:val="ListParagraph"/>
        <w:numPr>
          <w:ilvl w:val="0"/>
          <w:numId w:val="4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</w:p>
    <w:p w14:paraId="4C3B14E2" w14:textId="078D37AA" w:rsidR="008C5009" w:rsidRPr="00572B9A" w:rsidRDefault="008C5009">
      <w:pPr>
        <w:pStyle w:val="Heading3"/>
        <w:numPr>
          <w:ilvl w:val="2"/>
          <w:numId w:val="27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141" w:name="_Toc210724790"/>
      <w:proofErr w:type="spellStart"/>
      <w:r w:rsidRPr="00572B9A">
        <w:rPr>
          <w:rFonts w:ascii="Times New Roman" w:hAnsi="Times New Roman" w:cs="Times New Roman"/>
          <w:b/>
          <w:bCs/>
          <w:color w:val="auto"/>
        </w:rPr>
        <w:t>Metode</w:t>
      </w:r>
      <w:proofErr w:type="spellEnd"/>
      <w:r w:rsidRPr="00572B9A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72B9A">
        <w:rPr>
          <w:rFonts w:ascii="Times New Roman" w:hAnsi="Times New Roman" w:cs="Times New Roman"/>
          <w:b/>
          <w:bCs/>
          <w:color w:val="auto"/>
        </w:rPr>
        <w:t>Analisis</w:t>
      </w:r>
      <w:proofErr w:type="spellEnd"/>
      <w:r w:rsidRPr="00572B9A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572B9A">
        <w:rPr>
          <w:rFonts w:ascii="Times New Roman" w:hAnsi="Times New Roman" w:cs="Times New Roman"/>
          <w:b/>
          <w:bCs/>
          <w:i/>
          <w:iCs/>
          <w:color w:val="auto"/>
        </w:rPr>
        <w:t>Outer Model</w:t>
      </w:r>
      <w:bookmarkEnd w:id="141"/>
    </w:p>
    <w:p w14:paraId="44E0C8B0" w14:textId="22345D95" w:rsidR="008C5009" w:rsidRPr="00DD6DD1" w:rsidRDefault="00DD6DD1">
      <w:pPr>
        <w:pStyle w:val="Heading4"/>
        <w:numPr>
          <w:ilvl w:val="3"/>
          <w:numId w:val="27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42" w:name="_Toc210724791"/>
      <w:r w:rsidRPr="00DD6DD1">
        <w:rPr>
          <w:rFonts w:ascii="Times New Roman" w:hAnsi="Times New Roman" w:cs="Times New Roman"/>
          <w:b/>
          <w:bCs/>
          <w:color w:val="auto"/>
          <w:sz w:val="24"/>
          <w:szCs w:val="24"/>
        </w:rPr>
        <w:t>Convergent Validity</w:t>
      </w:r>
      <w:bookmarkEnd w:id="142"/>
    </w:p>
    <w:p w14:paraId="27DA8C30" w14:textId="1808D6FA" w:rsidR="00DD6DD1" w:rsidRPr="00B57500" w:rsidRDefault="00357E77" w:rsidP="00DD6DD1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357E77">
        <w:rPr>
          <w:rFonts w:ascii="Times New Roman" w:hAnsi="Times New Roman" w:cs="Times New Roman"/>
          <w:i/>
          <w:iCs/>
          <w:sz w:val="24"/>
          <w:szCs w:val="24"/>
        </w:rPr>
        <w:t>Convergent Valid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mengukur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konstruk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korelasi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keduanya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Korelasi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67AC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="00B667AC">
        <w:rPr>
          <w:rFonts w:ascii="Times New Roman" w:hAnsi="Times New Roman" w:cs="Times New Roman"/>
          <w:sz w:val="24"/>
          <w:szCs w:val="24"/>
        </w:rPr>
        <w:t xml:space="preserve"> </w:t>
      </w:r>
      <w:r w:rsidR="00B667AC">
        <w:rPr>
          <w:rFonts w:ascii="Times New Roman" w:hAnsi="Times New Roman" w:cs="Times New Roman"/>
          <w:i/>
          <w:iCs/>
          <w:sz w:val="24"/>
          <w:szCs w:val="24"/>
        </w:rPr>
        <w:t>loading factor (outer loading)</w:t>
      </w:r>
      <w:r w:rsidR="00B667AC">
        <w:rPr>
          <w:rFonts w:ascii="Times New Roman" w:hAnsi="Times New Roman" w:cs="Times New Roman"/>
          <w:sz w:val="24"/>
          <w:szCs w:val="24"/>
        </w:rPr>
        <w:t>.</w:t>
      </w:r>
      <w:r w:rsidR="00B57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7500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B57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7500">
        <w:rPr>
          <w:rFonts w:ascii="Times New Roman" w:hAnsi="Times New Roman" w:cs="Times New Roman"/>
          <w:sz w:val="24"/>
          <w:szCs w:val="24"/>
        </w:rPr>
        <w:t>Musyaffi</w:t>
      </w:r>
      <w:proofErr w:type="spellEnd"/>
      <w:r w:rsidR="00B57500">
        <w:rPr>
          <w:rFonts w:ascii="Times New Roman" w:hAnsi="Times New Roman" w:cs="Times New Roman"/>
          <w:sz w:val="24"/>
          <w:szCs w:val="24"/>
        </w:rPr>
        <w:t xml:space="preserve"> </w:t>
      </w:r>
      <w:r w:rsidR="00B57500">
        <w:rPr>
          <w:rFonts w:ascii="Times New Roman" w:hAnsi="Times New Roman" w:cs="Times New Roman"/>
          <w:i/>
          <w:iCs/>
          <w:sz w:val="24"/>
          <w:szCs w:val="24"/>
        </w:rPr>
        <w:t>et al.,</w:t>
      </w:r>
      <w:r w:rsidR="00B57500">
        <w:rPr>
          <w:rFonts w:ascii="Times New Roman" w:hAnsi="Times New Roman" w:cs="Times New Roman"/>
          <w:sz w:val="24"/>
          <w:szCs w:val="24"/>
        </w:rPr>
        <w:t xml:space="preserve"> (2022) </w:t>
      </w:r>
      <w:proofErr w:type="spellStart"/>
      <w:r w:rsidR="00B5750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57500">
        <w:rPr>
          <w:rFonts w:ascii="Times New Roman" w:hAnsi="Times New Roman" w:cs="Times New Roman"/>
          <w:sz w:val="24"/>
          <w:szCs w:val="24"/>
        </w:rPr>
        <w:t xml:space="preserve"> </w:t>
      </w:r>
      <w:r w:rsidR="00B57500">
        <w:rPr>
          <w:rFonts w:ascii="Times New Roman" w:hAnsi="Times New Roman" w:cs="Times New Roman"/>
          <w:i/>
          <w:iCs/>
          <w:sz w:val="24"/>
          <w:szCs w:val="24"/>
        </w:rPr>
        <w:t xml:space="preserve">loading factor </w:t>
      </w:r>
      <w:r w:rsidR="00B57500">
        <w:rPr>
          <w:rFonts w:ascii="Times New Roman" w:hAnsi="Times New Roman" w:cs="Times New Roman"/>
          <w:sz w:val="24"/>
          <w:szCs w:val="24"/>
        </w:rPr>
        <w:t xml:space="preserve">&gt;0,7 </w:t>
      </w:r>
      <w:proofErr w:type="spellStart"/>
      <w:r w:rsidR="00B57500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="00B57500">
        <w:rPr>
          <w:rFonts w:ascii="Times New Roman" w:hAnsi="Times New Roman" w:cs="Times New Roman"/>
          <w:sz w:val="24"/>
          <w:szCs w:val="24"/>
        </w:rPr>
        <w:t xml:space="preserve"> ideal dan </w:t>
      </w:r>
      <w:proofErr w:type="spellStart"/>
      <w:r w:rsidR="00B5750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57500">
        <w:rPr>
          <w:rFonts w:ascii="Times New Roman" w:hAnsi="Times New Roman" w:cs="Times New Roman"/>
          <w:sz w:val="24"/>
          <w:szCs w:val="24"/>
        </w:rPr>
        <w:t xml:space="preserve"> </w:t>
      </w:r>
      <w:r w:rsidR="00B57500">
        <w:rPr>
          <w:rFonts w:ascii="Times New Roman" w:hAnsi="Times New Roman" w:cs="Times New Roman"/>
          <w:i/>
          <w:iCs/>
          <w:sz w:val="24"/>
          <w:szCs w:val="24"/>
        </w:rPr>
        <w:t xml:space="preserve">loading factor </w:t>
      </w:r>
      <w:r w:rsidR="00B57500">
        <w:rPr>
          <w:rFonts w:ascii="Times New Roman" w:hAnsi="Times New Roman" w:cs="Times New Roman"/>
          <w:sz w:val="24"/>
          <w:szCs w:val="24"/>
        </w:rPr>
        <w:t xml:space="preserve">&gt;0,5 </w:t>
      </w:r>
      <w:proofErr w:type="spellStart"/>
      <w:r w:rsidR="00B57500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B57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750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57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7500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="00B57500">
        <w:rPr>
          <w:rFonts w:ascii="Times New Roman" w:hAnsi="Times New Roman" w:cs="Times New Roman"/>
          <w:sz w:val="24"/>
          <w:szCs w:val="24"/>
        </w:rPr>
        <w:t>.</w:t>
      </w:r>
    </w:p>
    <w:p w14:paraId="3E3798C8" w14:textId="2A3A1D73" w:rsidR="00DD6DD1" w:rsidRPr="00357E77" w:rsidRDefault="00DD6DD1">
      <w:pPr>
        <w:pStyle w:val="Heading4"/>
        <w:numPr>
          <w:ilvl w:val="3"/>
          <w:numId w:val="27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43" w:name="_Toc210724792"/>
      <w:r w:rsidRPr="00357E77">
        <w:rPr>
          <w:rFonts w:ascii="Times New Roman" w:hAnsi="Times New Roman" w:cs="Times New Roman"/>
          <w:b/>
          <w:bCs/>
          <w:color w:val="auto"/>
          <w:sz w:val="24"/>
          <w:szCs w:val="24"/>
        </w:rPr>
        <w:t>Discriminant Validity</w:t>
      </w:r>
      <w:bookmarkEnd w:id="143"/>
    </w:p>
    <w:p w14:paraId="7F12CD35" w14:textId="79227237" w:rsidR="00DD6DD1" w:rsidRPr="00E40009" w:rsidRDefault="00E40009" w:rsidP="00DD6DD1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krim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cross-loadi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ru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ana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t al., </w:t>
      </w:r>
      <w:r>
        <w:rPr>
          <w:rFonts w:ascii="Times New Roman" w:hAnsi="Times New Roman" w:cs="Times New Roman"/>
          <w:sz w:val="24"/>
          <w:szCs w:val="24"/>
        </w:rPr>
        <w:t xml:space="preserve">(2022)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re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ing-masing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ru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re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alid.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krim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r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-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r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. </w:t>
      </w:r>
    </w:p>
    <w:p w14:paraId="1E0BE724" w14:textId="62BC7FB3" w:rsidR="00DD6DD1" w:rsidRPr="00357E77" w:rsidRDefault="00DD6DD1">
      <w:pPr>
        <w:pStyle w:val="Heading4"/>
        <w:numPr>
          <w:ilvl w:val="3"/>
          <w:numId w:val="27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44" w:name="_Toc210724793"/>
      <w:r w:rsidRPr="00357E77">
        <w:rPr>
          <w:rFonts w:ascii="Times New Roman" w:hAnsi="Times New Roman" w:cs="Times New Roman"/>
          <w:b/>
          <w:bCs/>
          <w:color w:val="auto"/>
          <w:sz w:val="24"/>
          <w:szCs w:val="24"/>
        </w:rPr>
        <w:t>Cronbach</w:t>
      </w:r>
      <w:r w:rsidR="00373D04">
        <w:rPr>
          <w:rFonts w:ascii="Times New Roman" w:hAnsi="Times New Roman" w:cs="Times New Roman"/>
          <w:b/>
          <w:bCs/>
          <w:color w:val="auto"/>
          <w:sz w:val="24"/>
          <w:szCs w:val="24"/>
        </w:rPr>
        <w:t>’s</w:t>
      </w:r>
      <w:r w:rsidRPr="00357E7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Alpha</w:t>
      </w:r>
      <w:bookmarkEnd w:id="144"/>
    </w:p>
    <w:p w14:paraId="3CC5A971" w14:textId="2F8FE41B" w:rsidR="00DD6DD1" w:rsidRPr="006715CF" w:rsidRDefault="006715CF" w:rsidP="00DD6DD1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Cronbach</w:t>
      </w:r>
      <w:r w:rsidR="00373D04">
        <w:rPr>
          <w:rFonts w:ascii="Times New Roman" w:hAnsi="Times New Roman" w:cs="Times New Roman"/>
          <w:i/>
          <w:iCs/>
          <w:sz w:val="24"/>
          <w:szCs w:val="24"/>
        </w:rPr>
        <w:t>’s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alph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k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k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cronbach</w:t>
      </w:r>
      <w:r w:rsidR="00373D04">
        <w:rPr>
          <w:rFonts w:ascii="Times New Roman" w:hAnsi="Times New Roman" w:cs="Times New Roman"/>
          <w:i/>
          <w:iCs/>
          <w:sz w:val="24"/>
          <w:szCs w:val="24"/>
        </w:rPr>
        <w:t>’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alpha.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syaff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t al.,</w:t>
      </w:r>
      <w:r>
        <w:rPr>
          <w:rFonts w:ascii="Times New Roman" w:hAnsi="Times New Roman" w:cs="Times New Roman"/>
          <w:sz w:val="24"/>
          <w:szCs w:val="24"/>
        </w:rPr>
        <w:t xml:space="preserve"> (2022)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3D04">
        <w:rPr>
          <w:rFonts w:ascii="Times New Roman" w:hAnsi="Times New Roman" w:cs="Times New Roman"/>
          <w:i/>
          <w:iCs/>
          <w:sz w:val="24"/>
          <w:szCs w:val="24"/>
        </w:rPr>
        <w:t>cronbach’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alpha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gt;0,70.</w:t>
      </w:r>
    </w:p>
    <w:p w14:paraId="37AC5F93" w14:textId="4FE2C389" w:rsidR="008C5009" w:rsidRPr="00357E77" w:rsidRDefault="008C5009">
      <w:pPr>
        <w:pStyle w:val="Heading3"/>
        <w:numPr>
          <w:ilvl w:val="2"/>
          <w:numId w:val="27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145" w:name="_Toc210724794"/>
      <w:proofErr w:type="spellStart"/>
      <w:r w:rsidRPr="00357E77">
        <w:rPr>
          <w:rFonts w:ascii="Times New Roman" w:hAnsi="Times New Roman" w:cs="Times New Roman"/>
          <w:b/>
          <w:bCs/>
          <w:color w:val="auto"/>
        </w:rPr>
        <w:lastRenderedPageBreak/>
        <w:t>Motode</w:t>
      </w:r>
      <w:proofErr w:type="spellEnd"/>
      <w:r w:rsidRPr="00357E77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7E77">
        <w:rPr>
          <w:rFonts w:ascii="Times New Roman" w:hAnsi="Times New Roman" w:cs="Times New Roman"/>
          <w:b/>
          <w:bCs/>
          <w:color w:val="auto"/>
        </w:rPr>
        <w:t>Analisis</w:t>
      </w:r>
      <w:proofErr w:type="spellEnd"/>
      <w:r w:rsidRPr="00357E77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357E77">
        <w:rPr>
          <w:rFonts w:ascii="Times New Roman" w:hAnsi="Times New Roman" w:cs="Times New Roman"/>
          <w:b/>
          <w:bCs/>
          <w:i/>
          <w:iCs/>
          <w:color w:val="auto"/>
        </w:rPr>
        <w:t>Inner Model</w:t>
      </w:r>
      <w:bookmarkEnd w:id="145"/>
    </w:p>
    <w:p w14:paraId="287BBBC5" w14:textId="1A87BDFC" w:rsidR="008C5009" w:rsidRDefault="00B57C3D">
      <w:pPr>
        <w:pStyle w:val="Heading4"/>
        <w:numPr>
          <w:ilvl w:val="3"/>
          <w:numId w:val="27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46" w:name="_Toc210724795"/>
      <w:r w:rsidRPr="00B57C3D">
        <w:rPr>
          <w:rFonts w:ascii="Times New Roman" w:hAnsi="Times New Roman" w:cs="Times New Roman"/>
          <w:b/>
          <w:bCs/>
          <w:color w:val="auto"/>
          <w:sz w:val="24"/>
          <w:szCs w:val="24"/>
        </w:rPr>
        <w:t>R-Square</w:t>
      </w:r>
      <w:bookmarkEnd w:id="146"/>
    </w:p>
    <w:p w14:paraId="0FC44431" w14:textId="5245186B" w:rsidR="00B57C3D" w:rsidRPr="009356D0" w:rsidRDefault="005D0E79" w:rsidP="009356D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lai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R-Square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56D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3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56D0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93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56D0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="009356D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93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56D0">
        <w:rPr>
          <w:rFonts w:ascii="Times New Roman" w:hAnsi="Times New Roman" w:cs="Times New Roman"/>
          <w:sz w:val="24"/>
          <w:szCs w:val="24"/>
        </w:rPr>
        <w:t>sejauh</w:t>
      </w:r>
      <w:proofErr w:type="spellEnd"/>
      <w:r w:rsidR="009356D0">
        <w:rPr>
          <w:rFonts w:ascii="Times New Roman" w:hAnsi="Times New Roman" w:cs="Times New Roman"/>
          <w:sz w:val="24"/>
          <w:szCs w:val="24"/>
        </w:rPr>
        <w:t xml:space="preserve"> mana model </w:t>
      </w:r>
      <w:proofErr w:type="spellStart"/>
      <w:r w:rsidR="009356D0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="0093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56D0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="0093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56D0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93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56D0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="0093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56D0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="0093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56D0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93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56D0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="009356D0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="009356D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9356D0">
        <w:rPr>
          <w:rFonts w:ascii="Times New Roman" w:hAnsi="Times New Roman" w:cs="Times New Roman"/>
          <w:sz w:val="24"/>
          <w:szCs w:val="24"/>
        </w:rPr>
        <w:t xml:space="preserve"> </w:t>
      </w:r>
      <w:r w:rsidR="009356D0">
        <w:rPr>
          <w:rFonts w:ascii="Times New Roman" w:hAnsi="Times New Roman" w:cs="Times New Roman"/>
          <w:i/>
          <w:iCs/>
          <w:sz w:val="24"/>
          <w:szCs w:val="24"/>
        </w:rPr>
        <w:t xml:space="preserve">R-Square </w:t>
      </w:r>
      <w:r w:rsidR="004A0972">
        <w:rPr>
          <w:rFonts w:ascii="Times New Roman" w:hAnsi="Times New Roman" w:cs="Times New Roman"/>
          <w:sz w:val="24"/>
          <w:szCs w:val="24"/>
        </w:rPr>
        <w:t>0,25 (</w:t>
      </w:r>
      <w:proofErr w:type="spellStart"/>
      <w:r w:rsidR="004A0972">
        <w:rPr>
          <w:rFonts w:ascii="Times New Roman" w:hAnsi="Times New Roman" w:cs="Times New Roman"/>
          <w:sz w:val="24"/>
          <w:szCs w:val="24"/>
        </w:rPr>
        <w:t>lemah</w:t>
      </w:r>
      <w:proofErr w:type="spellEnd"/>
      <w:r w:rsidR="004A0972">
        <w:rPr>
          <w:rFonts w:ascii="Times New Roman" w:hAnsi="Times New Roman" w:cs="Times New Roman"/>
          <w:sz w:val="24"/>
          <w:szCs w:val="24"/>
        </w:rPr>
        <w:t>), 0,50 (</w:t>
      </w:r>
      <w:proofErr w:type="spellStart"/>
      <w:r w:rsidR="004A0972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4A0972">
        <w:rPr>
          <w:rFonts w:ascii="Times New Roman" w:hAnsi="Times New Roman" w:cs="Times New Roman"/>
          <w:sz w:val="24"/>
          <w:szCs w:val="24"/>
        </w:rPr>
        <w:t>), dan 0,75 (</w:t>
      </w:r>
      <w:proofErr w:type="spellStart"/>
      <w:r w:rsidR="004A0972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="004A0972">
        <w:rPr>
          <w:rFonts w:ascii="Times New Roman" w:hAnsi="Times New Roman" w:cs="Times New Roman"/>
          <w:sz w:val="24"/>
          <w:szCs w:val="24"/>
        </w:rPr>
        <w:t>) (</w:t>
      </w:r>
      <w:proofErr w:type="spellStart"/>
      <w:r w:rsidR="004A0972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="004A0972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4A0972">
        <w:rPr>
          <w:rFonts w:ascii="Times New Roman" w:hAnsi="Times New Roman" w:cs="Times New Roman"/>
          <w:sz w:val="24"/>
          <w:szCs w:val="24"/>
        </w:rPr>
        <w:t>Latan</w:t>
      </w:r>
      <w:proofErr w:type="spellEnd"/>
      <w:r w:rsidR="004A0972">
        <w:rPr>
          <w:rFonts w:ascii="Times New Roman" w:hAnsi="Times New Roman" w:cs="Times New Roman"/>
          <w:sz w:val="24"/>
          <w:szCs w:val="24"/>
        </w:rPr>
        <w:t>, 2015).</w:t>
      </w:r>
    </w:p>
    <w:p w14:paraId="65AC1D3B" w14:textId="58A61585" w:rsidR="00B57C3D" w:rsidRPr="00B57C3D" w:rsidRDefault="00B57C3D">
      <w:pPr>
        <w:pStyle w:val="Heading4"/>
        <w:numPr>
          <w:ilvl w:val="3"/>
          <w:numId w:val="27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47" w:name="_Toc210724796"/>
      <w:r w:rsidRPr="00B57C3D">
        <w:rPr>
          <w:rFonts w:ascii="Times New Roman" w:hAnsi="Times New Roman" w:cs="Times New Roman"/>
          <w:b/>
          <w:bCs/>
          <w:color w:val="auto"/>
          <w:sz w:val="24"/>
          <w:szCs w:val="24"/>
        </w:rPr>
        <w:t>F-Square</w:t>
      </w:r>
      <w:bookmarkEnd w:id="147"/>
    </w:p>
    <w:p w14:paraId="70A4BD90" w14:textId="54BD5D03" w:rsidR="00B57C3D" w:rsidRPr="00E8293B" w:rsidRDefault="004A0972" w:rsidP="00E8293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lai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F-Square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besarnya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r w:rsidR="00E8293B">
        <w:rPr>
          <w:rFonts w:ascii="Times New Roman" w:hAnsi="Times New Roman" w:cs="Times New Roman"/>
          <w:i/>
          <w:iCs/>
          <w:sz w:val="24"/>
          <w:szCs w:val="24"/>
        </w:rPr>
        <w:t>effect size</w:t>
      </w:r>
      <w:r w:rsidR="00E8293B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</w:t>
      </w:r>
      <w:r w:rsidR="00E8293B">
        <w:rPr>
          <w:rFonts w:ascii="Times New Roman" w:hAnsi="Times New Roman" w:cs="Times New Roman"/>
          <w:i/>
          <w:iCs/>
          <w:sz w:val="24"/>
          <w:szCs w:val="24"/>
        </w:rPr>
        <w:t xml:space="preserve">F-Square </w:t>
      </w:r>
      <w:r w:rsidR="00E8293B">
        <w:rPr>
          <w:rFonts w:ascii="Times New Roman" w:hAnsi="Times New Roman" w:cs="Times New Roman"/>
          <w:sz w:val="24"/>
          <w:szCs w:val="24"/>
        </w:rPr>
        <w:t>0,02 (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lemah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>), 0,15 (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>), dan 0,35 (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>) (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E8293B">
        <w:rPr>
          <w:rFonts w:ascii="Times New Roman" w:hAnsi="Times New Roman" w:cs="Times New Roman"/>
          <w:sz w:val="24"/>
          <w:szCs w:val="24"/>
        </w:rPr>
        <w:t>Latan</w:t>
      </w:r>
      <w:proofErr w:type="spellEnd"/>
      <w:r w:rsidR="00E8293B">
        <w:rPr>
          <w:rFonts w:ascii="Times New Roman" w:hAnsi="Times New Roman" w:cs="Times New Roman"/>
          <w:sz w:val="24"/>
          <w:szCs w:val="24"/>
        </w:rPr>
        <w:t>, 2015).</w:t>
      </w:r>
    </w:p>
    <w:p w14:paraId="35D554BE" w14:textId="7E33C523" w:rsidR="00B57C3D" w:rsidRPr="00B57C3D" w:rsidRDefault="00B57C3D">
      <w:pPr>
        <w:pStyle w:val="Heading4"/>
        <w:numPr>
          <w:ilvl w:val="3"/>
          <w:numId w:val="27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48" w:name="_Toc210724797"/>
      <w:r w:rsidRPr="00B57C3D">
        <w:rPr>
          <w:rFonts w:ascii="Times New Roman" w:hAnsi="Times New Roman" w:cs="Times New Roman"/>
          <w:b/>
          <w:bCs/>
          <w:color w:val="auto"/>
          <w:sz w:val="24"/>
          <w:szCs w:val="24"/>
        </w:rPr>
        <w:t>Path Analysis</w:t>
      </w:r>
      <w:bookmarkEnd w:id="148"/>
    </w:p>
    <w:p w14:paraId="2B9705E9" w14:textId="5439D4C7" w:rsidR="00B57C3D" w:rsidRPr="00E8293B" w:rsidRDefault="00E8293B" w:rsidP="00E8293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lai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ath Analysis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l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bootstrapp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C668DA6" w14:textId="38A667B5" w:rsidR="008C5009" w:rsidRPr="00887424" w:rsidRDefault="008C5009">
      <w:pPr>
        <w:pStyle w:val="Heading3"/>
        <w:numPr>
          <w:ilvl w:val="2"/>
          <w:numId w:val="27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149" w:name="_Toc210724798"/>
      <w:proofErr w:type="spellStart"/>
      <w:r w:rsidRPr="00572B9A">
        <w:rPr>
          <w:rFonts w:ascii="Times New Roman" w:hAnsi="Times New Roman" w:cs="Times New Roman"/>
          <w:b/>
          <w:bCs/>
          <w:color w:val="auto"/>
        </w:rPr>
        <w:t>Metode</w:t>
      </w:r>
      <w:proofErr w:type="spellEnd"/>
      <w:r w:rsidRPr="00572B9A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72B9A">
        <w:rPr>
          <w:rFonts w:ascii="Times New Roman" w:hAnsi="Times New Roman" w:cs="Times New Roman"/>
          <w:b/>
          <w:bCs/>
          <w:color w:val="auto"/>
        </w:rPr>
        <w:t>Pengujian</w:t>
      </w:r>
      <w:proofErr w:type="spellEnd"/>
      <w:r w:rsidRPr="00572B9A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72B9A">
        <w:rPr>
          <w:rFonts w:ascii="Times New Roman" w:hAnsi="Times New Roman" w:cs="Times New Roman"/>
          <w:b/>
          <w:bCs/>
          <w:color w:val="auto"/>
        </w:rPr>
        <w:t>Hipotesis</w:t>
      </w:r>
      <w:bookmarkEnd w:id="149"/>
      <w:proofErr w:type="spellEnd"/>
    </w:p>
    <w:p w14:paraId="0AB4E826" w14:textId="17F73DDF" w:rsidR="00887424" w:rsidRPr="00570019" w:rsidRDefault="00887424" w:rsidP="00887424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  <w:sectPr w:rsidR="00887424" w:rsidRPr="00570019" w:rsidSect="003564D9">
          <w:footerReference w:type="first" r:id="rId20"/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um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k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n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martPL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t-statistics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r>
        <w:rPr>
          <w:rFonts w:ascii="Times New Roman" w:hAnsi="Times New Roman" w:cs="Times New Roman"/>
          <w:i/>
          <w:iCs/>
          <w:sz w:val="24"/>
          <w:szCs w:val="24"/>
        </w:rPr>
        <w:t>p-valu</w:t>
      </w:r>
      <w:r w:rsidR="00570019">
        <w:rPr>
          <w:rFonts w:ascii="Times New Roman" w:hAnsi="Times New Roman" w:cs="Times New Roman"/>
          <w:i/>
          <w:iCs/>
          <w:sz w:val="24"/>
          <w:szCs w:val="24"/>
        </w:rPr>
        <w:t xml:space="preserve">e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lastRenderedPageBreak/>
        <w:t>diterima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</w:t>
      </w:r>
      <w:r w:rsidR="00570019">
        <w:rPr>
          <w:rFonts w:ascii="Times New Roman" w:hAnsi="Times New Roman" w:cs="Times New Roman"/>
          <w:i/>
          <w:iCs/>
          <w:sz w:val="24"/>
          <w:szCs w:val="24"/>
        </w:rPr>
        <w:t>p-</w:t>
      </w:r>
      <w:proofErr w:type="spellStart"/>
      <w:r w:rsidR="00570019">
        <w:rPr>
          <w:rFonts w:ascii="Times New Roman" w:hAnsi="Times New Roman" w:cs="Times New Roman"/>
          <w:i/>
          <w:iCs/>
          <w:sz w:val="24"/>
          <w:szCs w:val="24"/>
        </w:rPr>
        <w:t>vallue</w:t>
      </w:r>
      <w:proofErr w:type="spellEnd"/>
      <w:r w:rsidR="0057001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570019">
        <w:rPr>
          <w:rFonts w:ascii="Times New Roman" w:hAnsi="Times New Roman" w:cs="Times New Roman"/>
          <w:sz w:val="24"/>
          <w:szCs w:val="24"/>
        </w:rPr>
        <w:t xml:space="preserve">&lt;0,05 dan </w:t>
      </w:r>
      <w:r w:rsidR="00570019">
        <w:rPr>
          <w:rFonts w:ascii="Times New Roman" w:hAnsi="Times New Roman" w:cs="Times New Roman"/>
          <w:i/>
          <w:iCs/>
          <w:sz w:val="24"/>
          <w:szCs w:val="24"/>
        </w:rPr>
        <w:t xml:space="preserve">t-statistic </w:t>
      </w:r>
      <w:r w:rsidR="00570019">
        <w:rPr>
          <w:rFonts w:ascii="Times New Roman" w:hAnsi="Times New Roman" w:cs="Times New Roman"/>
          <w:sz w:val="24"/>
          <w:szCs w:val="24"/>
        </w:rPr>
        <w:t xml:space="preserve">&gt;1,96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sebaliknya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</w:t>
      </w:r>
      <w:r w:rsidR="00570019">
        <w:rPr>
          <w:rFonts w:ascii="Times New Roman" w:hAnsi="Times New Roman" w:cs="Times New Roman"/>
          <w:i/>
          <w:iCs/>
          <w:sz w:val="24"/>
          <w:szCs w:val="24"/>
        </w:rPr>
        <w:t>p-value</w:t>
      </w:r>
      <w:r w:rsidR="00570019">
        <w:rPr>
          <w:rFonts w:ascii="Times New Roman" w:hAnsi="Times New Roman" w:cs="Times New Roman"/>
          <w:sz w:val="24"/>
          <w:szCs w:val="24"/>
        </w:rPr>
        <w:t xml:space="preserve"> &gt;0,05 dan </w:t>
      </w:r>
      <w:r w:rsidR="00570019">
        <w:rPr>
          <w:rFonts w:ascii="Times New Roman" w:hAnsi="Times New Roman" w:cs="Times New Roman"/>
          <w:i/>
          <w:iCs/>
          <w:sz w:val="24"/>
          <w:szCs w:val="24"/>
        </w:rPr>
        <w:t xml:space="preserve">t-statistic </w:t>
      </w:r>
      <w:r w:rsidR="00570019">
        <w:rPr>
          <w:rFonts w:ascii="Times New Roman" w:hAnsi="Times New Roman" w:cs="Times New Roman"/>
          <w:sz w:val="24"/>
          <w:szCs w:val="24"/>
        </w:rPr>
        <w:t>&lt;1,96 (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570019">
        <w:rPr>
          <w:rFonts w:ascii="Times New Roman" w:hAnsi="Times New Roman" w:cs="Times New Roman"/>
          <w:sz w:val="24"/>
          <w:szCs w:val="24"/>
        </w:rPr>
        <w:t>Latan</w:t>
      </w:r>
      <w:proofErr w:type="spellEnd"/>
      <w:r w:rsidR="00570019">
        <w:rPr>
          <w:rFonts w:ascii="Times New Roman" w:hAnsi="Times New Roman" w:cs="Times New Roman"/>
          <w:sz w:val="24"/>
          <w:szCs w:val="24"/>
        </w:rPr>
        <w:t>, 2015).</w:t>
      </w:r>
    </w:p>
    <w:p w14:paraId="3A634990" w14:textId="3CF1188A" w:rsidR="003564D9" w:rsidRPr="00967EF0" w:rsidRDefault="00967EF0" w:rsidP="00967EF0">
      <w:pPr>
        <w:pStyle w:val="Heading1"/>
        <w:numPr>
          <w:ilvl w:val="0"/>
          <w:numId w:val="0"/>
        </w:numPr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50" w:name="_Toc210724799"/>
      <w:r w:rsidRPr="00967EF0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BAB IV</w:t>
      </w:r>
      <w:bookmarkEnd w:id="150"/>
    </w:p>
    <w:p w14:paraId="1635BAAA" w14:textId="4018A5DF" w:rsidR="00967EF0" w:rsidRPr="00967EF0" w:rsidRDefault="00967EF0" w:rsidP="00967EF0">
      <w:pPr>
        <w:pStyle w:val="Heading1"/>
        <w:numPr>
          <w:ilvl w:val="0"/>
          <w:numId w:val="0"/>
        </w:numPr>
        <w:ind w:left="432" w:hanging="432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51" w:name="_Toc198529138"/>
      <w:bookmarkStart w:id="152" w:name="_Toc199792046"/>
      <w:bookmarkStart w:id="153" w:name="_Toc200708703"/>
      <w:bookmarkStart w:id="154" w:name="_Toc201906983"/>
      <w:bookmarkStart w:id="155" w:name="_Toc201985064"/>
      <w:bookmarkStart w:id="156" w:name="_Toc201985224"/>
      <w:bookmarkStart w:id="157" w:name="_Toc202416877"/>
      <w:bookmarkStart w:id="158" w:name="_Toc209957432"/>
      <w:bookmarkStart w:id="159" w:name="_Toc210013690"/>
      <w:bookmarkStart w:id="160" w:name="_Toc210724800"/>
      <w:r w:rsidRPr="00967EF0">
        <w:rPr>
          <w:rFonts w:ascii="Times New Roman" w:hAnsi="Times New Roman" w:cs="Times New Roman"/>
          <w:b/>
          <w:bCs/>
          <w:color w:val="auto"/>
          <w:sz w:val="24"/>
          <w:szCs w:val="24"/>
        </w:rPr>
        <w:t>HASIL DAN PEMBAHASAN</w:t>
      </w:r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</w:p>
    <w:p w14:paraId="7A949492" w14:textId="77777777" w:rsidR="00967EF0" w:rsidRDefault="00967EF0" w:rsidP="00967EF0"/>
    <w:p w14:paraId="15D55D63" w14:textId="52E5B78A" w:rsidR="00B57DE0" w:rsidRDefault="00B57DE0">
      <w:pPr>
        <w:pStyle w:val="Heading2"/>
        <w:numPr>
          <w:ilvl w:val="1"/>
          <w:numId w:val="34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61" w:name="_Toc210724801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Gambaran </w:t>
      </w:r>
      <w:proofErr w:type="spellStart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Umum</w:t>
      </w:r>
      <w:bookmarkEnd w:id="161"/>
      <w:proofErr w:type="spellEnd"/>
    </w:p>
    <w:p w14:paraId="55EF9B56" w14:textId="5267AD86" w:rsidR="00212F27" w:rsidRDefault="00212F27" w:rsidP="00212F27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data prime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Google Form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di Kalimantan Timu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0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ACD2804" w14:textId="38DE9F49" w:rsidR="00212F27" w:rsidRDefault="00212F27" w:rsidP="00212F27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1</w:t>
      </w:r>
      <w:r w:rsidR="002834EC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0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>, 1</w:t>
      </w:r>
      <w:r w:rsidR="002834EC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y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17946F1" w14:textId="10B6D387" w:rsidR="00212F27" w:rsidRPr="00194D7F" w:rsidRDefault="00194D7F" w:rsidP="00194D7F">
      <w:pPr>
        <w:pStyle w:val="Caption"/>
        <w:keepNext/>
        <w:spacing w:after="0" w:line="276" w:lineRule="auto"/>
        <w:jc w:val="left"/>
      </w:pPr>
      <w:bookmarkStart w:id="162" w:name="_Toc210013224"/>
      <w:proofErr w:type="spellStart"/>
      <w:r w:rsidRPr="00194D7F">
        <w:t>Tabel</w:t>
      </w:r>
      <w:proofErr w:type="spellEnd"/>
      <w:r w:rsidRPr="00194D7F">
        <w:t xml:space="preserve"> 4. </w:t>
      </w:r>
      <w:r w:rsidRPr="00194D7F">
        <w:fldChar w:fldCharType="begin"/>
      </w:r>
      <w:r w:rsidRPr="00194D7F">
        <w:instrText xml:space="preserve"> SEQ Tabel_4. \* ARABIC </w:instrText>
      </w:r>
      <w:r w:rsidRPr="00194D7F">
        <w:fldChar w:fldCharType="separate"/>
      </w:r>
      <w:r w:rsidR="00DB6280">
        <w:rPr>
          <w:noProof/>
        </w:rPr>
        <w:t>1</w:t>
      </w:r>
      <w:r w:rsidRPr="00194D7F">
        <w:fldChar w:fldCharType="end"/>
      </w:r>
      <w:r w:rsidRPr="00194D7F">
        <w:t xml:space="preserve"> </w:t>
      </w:r>
      <w:r w:rsidRPr="00194D7F">
        <w:rPr>
          <w:rFonts w:cs="Times New Roman"/>
          <w:szCs w:val="24"/>
        </w:rPr>
        <w:t xml:space="preserve">Hasil </w:t>
      </w:r>
      <w:proofErr w:type="spellStart"/>
      <w:r w:rsidRPr="00194D7F">
        <w:rPr>
          <w:rFonts w:cs="Times New Roman"/>
          <w:szCs w:val="24"/>
        </w:rPr>
        <w:t>Pengumpulan</w:t>
      </w:r>
      <w:proofErr w:type="spellEnd"/>
      <w:r w:rsidRPr="00194D7F">
        <w:rPr>
          <w:rFonts w:cs="Times New Roman"/>
          <w:szCs w:val="24"/>
        </w:rPr>
        <w:t xml:space="preserve"> Data</w:t>
      </w:r>
      <w:bookmarkEnd w:id="16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63"/>
        <w:gridCol w:w="3964"/>
      </w:tblGrid>
      <w:tr w:rsidR="00212F27" w:rsidRPr="00212F27" w14:paraId="7B76B114" w14:textId="77777777" w:rsidTr="00212F27">
        <w:tc>
          <w:tcPr>
            <w:tcW w:w="3963" w:type="dxa"/>
          </w:tcPr>
          <w:p w14:paraId="5BBAC0F4" w14:textId="2AC6A1FE" w:rsidR="00212F27" w:rsidRPr="00212F27" w:rsidRDefault="00212F27" w:rsidP="00212F2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212F27">
              <w:rPr>
                <w:rFonts w:ascii="Times New Roman" w:hAnsi="Times New Roman" w:cs="Times New Roman"/>
                <w:b/>
                <w:bCs/>
              </w:rPr>
              <w:t>Keterangan</w:t>
            </w:r>
            <w:proofErr w:type="spellEnd"/>
          </w:p>
        </w:tc>
        <w:tc>
          <w:tcPr>
            <w:tcW w:w="3964" w:type="dxa"/>
          </w:tcPr>
          <w:p w14:paraId="26894707" w14:textId="7452AF01" w:rsidR="00212F27" w:rsidRPr="00212F27" w:rsidRDefault="00212F27" w:rsidP="00212F2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212F27">
              <w:rPr>
                <w:rFonts w:ascii="Times New Roman" w:hAnsi="Times New Roman" w:cs="Times New Roman"/>
                <w:b/>
                <w:bCs/>
              </w:rPr>
              <w:t>Jumlah</w:t>
            </w:r>
            <w:proofErr w:type="spellEnd"/>
          </w:p>
        </w:tc>
      </w:tr>
      <w:tr w:rsidR="00212F27" w:rsidRPr="00212F27" w14:paraId="38ADC172" w14:textId="77777777" w:rsidTr="00212F27">
        <w:tc>
          <w:tcPr>
            <w:tcW w:w="3963" w:type="dxa"/>
          </w:tcPr>
          <w:p w14:paraId="13744ECB" w14:textId="56CBE823" w:rsidR="00212F27" w:rsidRPr="00212F27" w:rsidRDefault="00212F27" w:rsidP="00212F27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212F27">
              <w:rPr>
                <w:rFonts w:ascii="Times New Roman" w:hAnsi="Times New Roman" w:cs="Times New Roman"/>
              </w:rPr>
              <w:t>Kuesioner</w:t>
            </w:r>
            <w:proofErr w:type="spellEnd"/>
            <w:r w:rsidRPr="00212F2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12F27">
              <w:rPr>
                <w:rFonts w:ascii="Times New Roman" w:hAnsi="Times New Roman" w:cs="Times New Roman"/>
              </w:rPr>
              <w:t>disebar</w:t>
            </w:r>
            <w:proofErr w:type="spellEnd"/>
          </w:p>
        </w:tc>
        <w:tc>
          <w:tcPr>
            <w:tcW w:w="3964" w:type="dxa"/>
          </w:tcPr>
          <w:p w14:paraId="6FFF8567" w14:textId="111B5163" w:rsidR="00212F27" w:rsidRPr="00212F27" w:rsidRDefault="00212F27" w:rsidP="00212F27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12F27">
              <w:rPr>
                <w:rFonts w:ascii="Times New Roman" w:hAnsi="Times New Roman" w:cs="Times New Roman"/>
              </w:rPr>
              <w:t>11</w:t>
            </w:r>
            <w:r w:rsidR="002834EC">
              <w:rPr>
                <w:rFonts w:ascii="Times New Roman" w:hAnsi="Times New Roman" w:cs="Times New Roman"/>
              </w:rPr>
              <w:t>2</w:t>
            </w:r>
          </w:p>
        </w:tc>
      </w:tr>
      <w:tr w:rsidR="00212F27" w:rsidRPr="00212F27" w14:paraId="67EF7CDD" w14:textId="77777777" w:rsidTr="00212F27">
        <w:tc>
          <w:tcPr>
            <w:tcW w:w="3963" w:type="dxa"/>
          </w:tcPr>
          <w:p w14:paraId="7CE30428" w14:textId="5872F5CD" w:rsidR="00212F27" w:rsidRPr="00212F27" w:rsidRDefault="00212F27" w:rsidP="00212F27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212F27">
              <w:rPr>
                <w:rFonts w:ascii="Times New Roman" w:hAnsi="Times New Roman" w:cs="Times New Roman"/>
              </w:rPr>
              <w:t>Kuesioner</w:t>
            </w:r>
            <w:proofErr w:type="spellEnd"/>
            <w:r w:rsidRPr="00212F2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12F27">
              <w:rPr>
                <w:rFonts w:ascii="Times New Roman" w:hAnsi="Times New Roman" w:cs="Times New Roman"/>
              </w:rPr>
              <w:t>terisi</w:t>
            </w:r>
            <w:proofErr w:type="spellEnd"/>
          </w:p>
        </w:tc>
        <w:tc>
          <w:tcPr>
            <w:tcW w:w="3964" w:type="dxa"/>
          </w:tcPr>
          <w:p w14:paraId="2C237941" w14:textId="1B6AB0CE" w:rsidR="00212F27" w:rsidRPr="00212F27" w:rsidRDefault="00212F27" w:rsidP="00212F27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12F27">
              <w:rPr>
                <w:rFonts w:ascii="Times New Roman" w:hAnsi="Times New Roman" w:cs="Times New Roman"/>
              </w:rPr>
              <w:t>11</w:t>
            </w:r>
            <w:r w:rsidR="002834EC">
              <w:rPr>
                <w:rFonts w:ascii="Times New Roman" w:hAnsi="Times New Roman" w:cs="Times New Roman"/>
              </w:rPr>
              <w:t>2</w:t>
            </w:r>
          </w:p>
        </w:tc>
      </w:tr>
      <w:tr w:rsidR="00212F27" w:rsidRPr="00212F27" w14:paraId="09306FB2" w14:textId="77777777" w:rsidTr="00212F27">
        <w:tc>
          <w:tcPr>
            <w:tcW w:w="3963" w:type="dxa"/>
          </w:tcPr>
          <w:p w14:paraId="69962AB6" w14:textId="75402C90" w:rsidR="00212F27" w:rsidRPr="00212F27" w:rsidRDefault="00212F27" w:rsidP="00212F27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212F27">
              <w:rPr>
                <w:rFonts w:ascii="Times New Roman" w:hAnsi="Times New Roman" w:cs="Times New Roman"/>
              </w:rPr>
              <w:t>Kuesioner</w:t>
            </w:r>
            <w:proofErr w:type="spellEnd"/>
            <w:r w:rsidRPr="00212F2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12F27">
              <w:rPr>
                <w:rFonts w:ascii="Times New Roman" w:hAnsi="Times New Roman" w:cs="Times New Roman"/>
              </w:rPr>
              <w:t>tidak</w:t>
            </w:r>
            <w:proofErr w:type="spellEnd"/>
            <w:r w:rsidRPr="00212F2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12F27">
              <w:rPr>
                <w:rFonts w:ascii="Times New Roman" w:hAnsi="Times New Roman" w:cs="Times New Roman"/>
              </w:rPr>
              <w:t>dapat</w:t>
            </w:r>
            <w:proofErr w:type="spellEnd"/>
            <w:r w:rsidRPr="00212F2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12F27">
              <w:rPr>
                <w:rFonts w:ascii="Times New Roman" w:hAnsi="Times New Roman" w:cs="Times New Roman"/>
              </w:rPr>
              <w:t>diolah</w:t>
            </w:r>
            <w:proofErr w:type="spellEnd"/>
          </w:p>
        </w:tc>
        <w:tc>
          <w:tcPr>
            <w:tcW w:w="3964" w:type="dxa"/>
          </w:tcPr>
          <w:p w14:paraId="40F16EB2" w14:textId="12C55DF3" w:rsidR="00212F27" w:rsidRPr="00212F27" w:rsidRDefault="00212F27" w:rsidP="00212F27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12F27">
              <w:rPr>
                <w:rFonts w:ascii="Times New Roman" w:hAnsi="Times New Roman" w:cs="Times New Roman"/>
              </w:rPr>
              <w:t>1</w:t>
            </w:r>
            <w:r w:rsidR="002834EC">
              <w:rPr>
                <w:rFonts w:ascii="Times New Roman" w:hAnsi="Times New Roman" w:cs="Times New Roman"/>
              </w:rPr>
              <w:t>2</w:t>
            </w:r>
          </w:p>
        </w:tc>
      </w:tr>
      <w:tr w:rsidR="00212F27" w:rsidRPr="00212F27" w14:paraId="0134B0E1" w14:textId="77777777" w:rsidTr="00212F27">
        <w:tc>
          <w:tcPr>
            <w:tcW w:w="3963" w:type="dxa"/>
          </w:tcPr>
          <w:p w14:paraId="1FE7C5F6" w14:textId="6B7C7868" w:rsidR="00212F27" w:rsidRPr="00212F27" w:rsidRDefault="00212F27" w:rsidP="00212F27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212F27">
              <w:rPr>
                <w:rFonts w:ascii="Times New Roman" w:hAnsi="Times New Roman" w:cs="Times New Roman"/>
              </w:rPr>
              <w:t>Kuesioner</w:t>
            </w:r>
            <w:proofErr w:type="spellEnd"/>
            <w:r w:rsidRPr="00212F2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12F27">
              <w:rPr>
                <w:rFonts w:ascii="Times New Roman" w:hAnsi="Times New Roman" w:cs="Times New Roman"/>
              </w:rPr>
              <w:t>dapat</w:t>
            </w:r>
            <w:proofErr w:type="spellEnd"/>
            <w:r w:rsidRPr="00212F2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12F27">
              <w:rPr>
                <w:rFonts w:ascii="Times New Roman" w:hAnsi="Times New Roman" w:cs="Times New Roman"/>
              </w:rPr>
              <w:t>diolah</w:t>
            </w:r>
            <w:proofErr w:type="spellEnd"/>
          </w:p>
        </w:tc>
        <w:tc>
          <w:tcPr>
            <w:tcW w:w="3964" w:type="dxa"/>
          </w:tcPr>
          <w:p w14:paraId="19A244C3" w14:textId="759CA63A" w:rsidR="00212F27" w:rsidRPr="00212F27" w:rsidRDefault="00212F27" w:rsidP="00212F27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12F27">
              <w:rPr>
                <w:rFonts w:ascii="Times New Roman" w:hAnsi="Times New Roman" w:cs="Times New Roman"/>
              </w:rPr>
              <w:t>100</w:t>
            </w:r>
          </w:p>
        </w:tc>
      </w:tr>
    </w:tbl>
    <w:p w14:paraId="42660ADE" w14:textId="0651C791" w:rsidR="00212F27" w:rsidRPr="00212F27" w:rsidRDefault="00212F27" w:rsidP="00212F27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: Dat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iol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>, 2025</w:t>
      </w:r>
    </w:p>
    <w:p w14:paraId="397CDDB2" w14:textId="101ABE0C" w:rsidR="00212F27" w:rsidRDefault="00212F27">
      <w:pPr>
        <w:pStyle w:val="Heading2"/>
        <w:numPr>
          <w:ilvl w:val="1"/>
          <w:numId w:val="34"/>
        </w:numPr>
        <w:spacing w:line="48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63" w:name="_Toc210724802"/>
      <w:proofErr w:type="spellStart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Responden</w:t>
      </w:r>
      <w:bookmarkEnd w:id="163"/>
      <w:proofErr w:type="spellEnd"/>
    </w:p>
    <w:p w14:paraId="3CA707DF" w14:textId="2E4AFFDE" w:rsidR="00212F27" w:rsidRDefault="00212F27" w:rsidP="00212F27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omisi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platfor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PWP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mp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2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612B7F4B" w14:textId="77777777" w:rsidR="00212F27" w:rsidRDefault="00212F27" w:rsidP="00212F27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33D2D9BC" w14:textId="77777777" w:rsidR="00212F27" w:rsidRDefault="00212F27" w:rsidP="00212F27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68EA2BA" w14:textId="7AE81721" w:rsidR="00212F27" w:rsidRPr="00194D7F" w:rsidRDefault="00194D7F" w:rsidP="00194D7F">
      <w:pPr>
        <w:pStyle w:val="Caption"/>
        <w:spacing w:after="0" w:line="276" w:lineRule="auto"/>
        <w:jc w:val="left"/>
        <w:rPr>
          <w:rFonts w:cs="Times New Roman"/>
          <w:szCs w:val="24"/>
        </w:rPr>
      </w:pPr>
      <w:bookmarkStart w:id="164" w:name="_Toc210013225"/>
      <w:proofErr w:type="spellStart"/>
      <w:r w:rsidRPr="00194D7F">
        <w:lastRenderedPageBreak/>
        <w:t>Tabel</w:t>
      </w:r>
      <w:proofErr w:type="spellEnd"/>
      <w:r w:rsidRPr="00194D7F">
        <w:t xml:space="preserve"> 4. </w:t>
      </w:r>
      <w:r w:rsidRPr="00194D7F">
        <w:fldChar w:fldCharType="begin"/>
      </w:r>
      <w:r w:rsidRPr="00194D7F">
        <w:instrText xml:space="preserve"> SEQ Tabel_4. \* ARABIC </w:instrText>
      </w:r>
      <w:r w:rsidRPr="00194D7F">
        <w:fldChar w:fldCharType="separate"/>
      </w:r>
      <w:r w:rsidR="00DB6280">
        <w:rPr>
          <w:noProof/>
        </w:rPr>
        <w:t>2</w:t>
      </w:r>
      <w:r w:rsidRPr="00194D7F">
        <w:fldChar w:fldCharType="end"/>
      </w:r>
      <w:r w:rsidRPr="00194D7F">
        <w:t xml:space="preserve"> </w:t>
      </w:r>
      <w:proofErr w:type="spellStart"/>
      <w:r w:rsidRPr="00194D7F">
        <w:rPr>
          <w:rFonts w:cs="Times New Roman"/>
          <w:szCs w:val="24"/>
        </w:rPr>
        <w:t>Karakteristik</w:t>
      </w:r>
      <w:proofErr w:type="spellEnd"/>
      <w:r w:rsidRPr="00194D7F">
        <w:rPr>
          <w:rFonts w:cs="Times New Roman"/>
          <w:szCs w:val="24"/>
        </w:rPr>
        <w:t xml:space="preserve"> </w:t>
      </w:r>
      <w:proofErr w:type="spellStart"/>
      <w:r w:rsidRPr="00194D7F">
        <w:rPr>
          <w:rFonts w:cs="Times New Roman"/>
          <w:szCs w:val="24"/>
        </w:rPr>
        <w:t>Responden</w:t>
      </w:r>
      <w:bookmarkEnd w:id="164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3401"/>
        <w:gridCol w:w="1419"/>
        <w:gridCol w:w="1701"/>
      </w:tblGrid>
      <w:tr w:rsidR="00B501B6" w:rsidRPr="00B501B6" w14:paraId="0572ADFF" w14:textId="77777777" w:rsidTr="00BB5175">
        <w:tc>
          <w:tcPr>
            <w:tcW w:w="562" w:type="dxa"/>
          </w:tcPr>
          <w:p w14:paraId="7D422177" w14:textId="265BFCDF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B501B6">
              <w:rPr>
                <w:rFonts w:ascii="Times New Roman" w:hAnsi="Times New Roman" w:cs="Times New Roman"/>
              </w:rPr>
              <w:t>No.</w:t>
            </w:r>
          </w:p>
        </w:tc>
        <w:tc>
          <w:tcPr>
            <w:tcW w:w="3401" w:type="dxa"/>
          </w:tcPr>
          <w:p w14:paraId="68B1A10A" w14:textId="1A0756F8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501B6">
              <w:rPr>
                <w:rFonts w:ascii="Times New Roman" w:hAnsi="Times New Roman" w:cs="Times New Roman"/>
              </w:rPr>
              <w:t>Keterangan</w:t>
            </w:r>
            <w:proofErr w:type="spellEnd"/>
          </w:p>
        </w:tc>
        <w:tc>
          <w:tcPr>
            <w:tcW w:w="1419" w:type="dxa"/>
          </w:tcPr>
          <w:p w14:paraId="6D0ABBCD" w14:textId="788C68E8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501B6">
              <w:rPr>
                <w:rFonts w:ascii="Times New Roman" w:hAnsi="Times New Roman" w:cs="Times New Roman"/>
              </w:rPr>
              <w:t>Jumlah</w:t>
            </w:r>
            <w:proofErr w:type="spellEnd"/>
          </w:p>
        </w:tc>
        <w:tc>
          <w:tcPr>
            <w:tcW w:w="1701" w:type="dxa"/>
          </w:tcPr>
          <w:p w14:paraId="4FD3A520" w14:textId="61BB86F7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501B6">
              <w:rPr>
                <w:rFonts w:ascii="Times New Roman" w:hAnsi="Times New Roman" w:cs="Times New Roman"/>
              </w:rPr>
              <w:t>Persentase</w:t>
            </w:r>
            <w:proofErr w:type="spellEnd"/>
          </w:p>
        </w:tc>
      </w:tr>
      <w:tr w:rsidR="00B501B6" w:rsidRPr="00B501B6" w14:paraId="011330B8" w14:textId="77777777" w:rsidTr="00BB5175">
        <w:tc>
          <w:tcPr>
            <w:tcW w:w="562" w:type="dxa"/>
          </w:tcPr>
          <w:p w14:paraId="1B89BC4C" w14:textId="51FC1BF4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B501B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401" w:type="dxa"/>
          </w:tcPr>
          <w:p w14:paraId="0C4EF30A" w14:textId="4BDD8A6F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B501B6">
              <w:rPr>
                <w:rFonts w:ascii="Times New Roman" w:hAnsi="Times New Roman" w:cs="Times New Roman"/>
              </w:rPr>
              <w:t>Jenis</w:t>
            </w:r>
            <w:proofErr w:type="spellEnd"/>
            <w:r w:rsidRPr="00B501B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501B6">
              <w:rPr>
                <w:rFonts w:ascii="Times New Roman" w:hAnsi="Times New Roman" w:cs="Times New Roman"/>
              </w:rPr>
              <w:t>Kelamin</w:t>
            </w:r>
            <w:proofErr w:type="spellEnd"/>
          </w:p>
        </w:tc>
        <w:tc>
          <w:tcPr>
            <w:tcW w:w="1419" w:type="dxa"/>
          </w:tcPr>
          <w:p w14:paraId="0E096CFB" w14:textId="017BFABE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01" w:type="dxa"/>
          </w:tcPr>
          <w:p w14:paraId="1AA68398" w14:textId="77777777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B501B6" w:rsidRPr="00B501B6" w14:paraId="261875FF" w14:textId="77777777" w:rsidTr="00BB5175">
        <w:tc>
          <w:tcPr>
            <w:tcW w:w="562" w:type="dxa"/>
          </w:tcPr>
          <w:p w14:paraId="5840B5CB" w14:textId="07EFACFE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401" w:type="dxa"/>
          </w:tcPr>
          <w:p w14:paraId="763A8C29" w14:textId="3F1FF09D" w:rsidR="00B501B6" w:rsidRPr="00B501B6" w:rsidRDefault="00B501B6" w:rsidP="00B501B6">
            <w:pPr>
              <w:pStyle w:val="ListParagraph"/>
              <w:numPr>
                <w:ilvl w:val="1"/>
                <w:numId w:val="42"/>
              </w:numPr>
              <w:spacing w:line="276" w:lineRule="auto"/>
              <w:ind w:left="319" w:hanging="319"/>
              <w:rPr>
                <w:rFonts w:ascii="Times New Roman" w:hAnsi="Times New Roman" w:cs="Times New Roman"/>
              </w:rPr>
            </w:pPr>
            <w:proofErr w:type="spellStart"/>
            <w:r w:rsidRPr="00B501B6">
              <w:rPr>
                <w:rFonts w:ascii="Times New Roman" w:hAnsi="Times New Roman" w:cs="Times New Roman"/>
              </w:rPr>
              <w:t>Pria</w:t>
            </w:r>
            <w:proofErr w:type="spellEnd"/>
          </w:p>
          <w:p w14:paraId="4539DC0F" w14:textId="77777777" w:rsidR="00B501B6" w:rsidRDefault="00B501B6" w:rsidP="00B501B6">
            <w:pPr>
              <w:pStyle w:val="ListParagraph"/>
              <w:numPr>
                <w:ilvl w:val="1"/>
                <w:numId w:val="42"/>
              </w:numPr>
              <w:spacing w:line="276" w:lineRule="auto"/>
              <w:ind w:left="319" w:hanging="31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anita</w:t>
            </w:r>
          </w:p>
          <w:p w14:paraId="4B29A19A" w14:textId="52620BD3" w:rsidR="00B501B6" w:rsidRPr="00B501B6" w:rsidRDefault="00B501B6" w:rsidP="00B501B6">
            <w:pPr>
              <w:pStyle w:val="ListParagraph"/>
              <w:spacing w:line="276" w:lineRule="auto"/>
              <w:ind w:left="31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TAL</w:t>
            </w:r>
          </w:p>
        </w:tc>
        <w:tc>
          <w:tcPr>
            <w:tcW w:w="1419" w:type="dxa"/>
          </w:tcPr>
          <w:p w14:paraId="7C4806A9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  <w:p w14:paraId="458B1A5E" w14:textId="453981E2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9</w:t>
            </w:r>
          </w:p>
        </w:tc>
        <w:tc>
          <w:tcPr>
            <w:tcW w:w="1701" w:type="dxa"/>
          </w:tcPr>
          <w:p w14:paraId="46EB7E01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%</w:t>
            </w:r>
          </w:p>
          <w:p w14:paraId="32321321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9%</w:t>
            </w:r>
          </w:p>
          <w:p w14:paraId="047F637D" w14:textId="37596411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</w:tr>
      <w:tr w:rsidR="00B501B6" w:rsidRPr="00B501B6" w14:paraId="2DBEBBF8" w14:textId="77777777" w:rsidTr="00BB5175">
        <w:tc>
          <w:tcPr>
            <w:tcW w:w="562" w:type="dxa"/>
          </w:tcPr>
          <w:p w14:paraId="382096BB" w14:textId="3D787A64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401" w:type="dxa"/>
          </w:tcPr>
          <w:p w14:paraId="6630720E" w14:textId="0898F275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Domisili</w:t>
            </w:r>
            <w:proofErr w:type="spellEnd"/>
          </w:p>
        </w:tc>
        <w:tc>
          <w:tcPr>
            <w:tcW w:w="1419" w:type="dxa"/>
          </w:tcPr>
          <w:p w14:paraId="55434E43" w14:textId="0696E734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01" w:type="dxa"/>
          </w:tcPr>
          <w:p w14:paraId="121E4160" w14:textId="77777777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B501B6" w:rsidRPr="00B501B6" w14:paraId="35AEB09C" w14:textId="77777777" w:rsidTr="00BB5175">
        <w:tc>
          <w:tcPr>
            <w:tcW w:w="562" w:type="dxa"/>
          </w:tcPr>
          <w:p w14:paraId="093DE680" w14:textId="77777777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401" w:type="dxa"/>
          </w:tcPr>
          <w:p w14:paraId="31165D01" w14:textId="77777777" w:rsidR="00B501B6" w:rsidRDefault="00B501B6" w:rsidP="00B501B6">
            <w:pPr>
              <w:pStyle w:val="ListParagraph"/>
              <w:numPr>
                <w:ilvl w:val="1"/>
                <w:numId w:val="41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proofErr w:type="spellStart"/>
            <w:r w:rsidRPr="00B501B6">
              <w:rPr>
                <w:rFonts w:ascii="Times New Roman" w:hAnsi="Times New Roman" w:cs="Times New Roman"/>
              </w:rPr>
              <w:t>Samarinda</w:t>
            </w:r>
            <w:proofErr w:type="spellEnd"/>
          </w:p>
          <w:p w14:paraId="141BEDA0" w14:textId="77777777" w:rsidR="00B501B6" w:rsidRDefault="00B501B6" w:rsidP="00B501B6">
            <w:pPr>
              <w:pStyle w:val="ListParagraph"/>
              <w:numPr>
                <w:ilvl w:val="1"/>
                <w:numId w:val="41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alikpapan</w:t>
            </w:r>
          </w:p>
          <w:p w14:paraId="3896FDD5" w14:textId="4B8A5964" w:rsidR="00B501B6" w:rsidRDefault="00B501B6" w:rsidP="00B501B6">
            <w:pPr>
              <w:pStyle w:val="ListParagraph"/>
              <w:numPr>
                <w:ilvl w:val="1"/>
                <w:numId w:val="41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Bontang</w:t>
            </w:r>
            <w:proofErr w:type="spellEnd"/>
          </w:p>
          <w:p w14:paraId="57D64ADF" w14:textId="77777777" w:rsidR="00B501B6" w:rsidRDefault="00B501B6" w:rsidP="00B501B6">
            <w:pPr>
              <w:pStyle w:val="ListParagraph"/>
              <w:numPr>
                <w:ilvl w:val="1"/>
                <w:numId w:val="41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uta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Kartanegara</w:t>
            </w:r>
            <w:proofErr w:type="spellEnd"/>
          </w:p>
          <w:p w14:paraId="6D550723" w14:textId="7C51155B" w:rsidR="00B501B6" w:rsidRDefault="00B501B6" w:rsidP="00B501B6">
            <w:pPr>
              <w:pStyle w:val="ListParagraph"/>
              <w:numPr>
                <w:ilvl w:val="1"/>
                <w:numId w:val="41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Berau</w:t>
            </w:r>
            <w:proofErr w:type="spellEnd"/>
          </w:p>
          <w:p w14:paraId="54327486" w14:textId="3FCC1413" w:rsidR="00B501B6" w:rsidRDefault="00B501B6" w:rsidP="00B501B6">
            <w:pPr>
              <w:pStyle w:val="ListParagraph"/>
              <w:numPr>
                <w:ilvl w:val="1"/>
                <w:numId w:val="41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aser</w:t>
            </w:r>
            <w:proofErr w:type="spellEnd"/>
          </w:p>
          <w:p w14:paraId="4DB41A85" w14:textId="77777777" w:rsidR="00B501B6" w:rsidRDefault="00B501B6" w:rsidP="00B501B6">
            <w:pPr>
              <w:pStyle w:val="ListParagraph"/>
              <w:numPr>
                <w:ilvl w:val="1"/>
                <w:numId w:val="41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utai</w:t>
            </w:r>
            <w:proofErr w:type="spellEnd"/>
            <w:r>
              <w:rPr>
                <w:rFonts w:ascii="Times New Roman" w:hAnsi="Times New Roman" w:cs="Times New Roman"/>
              </w:rPr>
              <w:t xml:space="preserve"> Timur</w:t>
            </w:r>
          </w:p>
          <w:p w14:paraId="64B003FC" w14:textId="77777777" w:rsidR="00B501B6" w:rsidRDefault="00B501B6" w:rsidP="00B501B6">
            <w:pPr>
              <w:pStyle w:val="ListParagraph"/>
              <w:numPr>
                <w:ilvl w:val="1"/>
                <w:numId w:val="41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enaja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aser</w:t>
            </w:r>
            <w:proofErr w:type="spellEnd"/>
            <w:r>
              <w:rPr>
                <w:rFonts w:ascii="Times New Roman" w:hAnsi="Times New Roman" w:cs="Times New Roman"/>
              </w:rPr>
              <w:t xml:space="preserve"> Utara</w:t>
            </w:r>
          </w:p>
          <w:p w14:paraId="1EC4CF5E" w14:textId="77777777" w:rsidR="00B501B6" w:rsidRDefault="00B501B6" w:rsidP="00B501B6">
            <w:pPr>
              <w:pStyle w:val="ListParagraph"/>
              <w:numPr>
                <w:ilvl w:val="1"/>
                <w:numId w:val="41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utai</w:t>
            </w:r>
            <w:proofErr w:type="spellEnd"/>
            <w:r>
              <w:rPr>
                <w:rFonts w:ascii="Times New Roman" w:hAnsi="Times New Roman" w:cs="Times New Roman"/>
              </w:rPr>
              <w:t xml:space="preserve"> Barat</w:t>
            </w:r>
          </w:p>
          <w:p w14:paraId="3488B0CE" w14:textId="77777777" w:rsidR="00B501B6" w:rsidRDefault="00B501B6" w:rsidP="00B501B6">
            <w:pPr>
              <w:pStyle w:val="ListParagraph"/>
              <w:numPr>
                <w:ilvl w:val="1"/>
                <w:numId w:val="41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hakam Ulu</w:t>
            </w:r>
          </w:p>
          <w:p w14:paraId="3AABA8FF" w14:textId="4E2C3D74" w:rsidR="00B501B6" w:rsidRPr="00B501B6" w:rsidRDefault="00B501B6" w:rsidP="00B501B6">
            <w:pPr>
              <w:pStyle w:val="ListParagraph"/>
              <w:spacing w:line="276" w:lineRule="auto"/>
              <w:ind w:left="31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TAL</w:t>
            </w:r>
          </w:p>
        </w:tc>
        <w:tc>
          <w:tcPr>
            <w:tcW w:w="1419" w:type="dxa"/>
          </w:tcPr>
          <w:p w14:paraId="046C0069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6</w:t>
            </w:r>
          </w:p>
          <w:p w14:paraId="055EC07E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</w:t>
            </w:r>
          </w:p>
          <w:p w14:paraId="6C459DD8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  <w:p w14:paraId="34873234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  <w:p w14:paraId="66B77168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  <w:p w14:paraId="14189B46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  <w:p w14:paraId="5AB7B1B8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  <w:p w14:paraId="07680592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  <w:p w14:paraId="7A9270DE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  <w:p w14:paraId="26C061F7" w14:textId="5F00FD3E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701" w:type="dxa"/>
          </w:tcPr>
          <w:p w14:paraId="7E98D7B6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6%</w:t>
            </w:r>
          </w:p>
          <w:p w14:paraId="48228AFC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%</w:t>
            </w:r>
          </w:p>
          <w:p w14:paraId="6C5A7187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%</w:t>
            </w:r>
          </w:p>
          <w:p w14:paraId="516F249E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%</w:t>
            </w:r>
          </w:p>
          <w:p w14:paraId="2DCA16CC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%</w:t>
            </w:r>
          </w:p>
          <w:p w14:paraId="11424D09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%</w:t>
            </w:r>
          </w:p>
          <w:p w14:paraId="4E75297E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%</w:t>
            </w:r>
          </w:p>
          <w:p w14:paraId="74A19655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%</w:t>
            </w:r>
          </w:p>
          <w:p w14:paraId="6B9B015A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%</w:t>
            </w:r>
          </w:p>
          <w:p w14:paraId="73AE155C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%</w:t>
            </w:r>
          </w:p>
          <w:p w14:paraId="3D7B13AD" w14:textId="6B27FA14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</w:tr>
      <w:tr w:rsidR="00B501B6" w:rsidRPr="00B501B6" w14:paraId="4C52BAC7" w14:textId="77777777" w:rsidTr="00BB5175">
        <w:tc>
          <w:tcPr>
            <w:tcW w:w="562" w:type="dxa"/>
          </w:tcPr>
          <w:p w14:paraId="09BA2592" w14:textId="227A2195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401" w:type="dxa"/>
          </w:tcPr>
          <w:p w14:paraId="33E39D1E" w14:textId="6D91DC70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  <w:i/>
                <w:iCs/>
              </w:rPr>
            </w:pPr>
            <w:r w:rsidRPr="00B501B6">
              <w:rPr>
                <w:rFonts w:ascii="Times New Roman" w:hAnsi="Times New Roman" w:cs="Times New Roman"/>
                <w:i/>
                <w:iCs/>
              </w:rPr>
              <w:t xml:space="preserve">Platform </w:t>
            </w:r>
            <w:proofErr w:type="spellStart"/>
            <w:r>
              <w:rPr>
                <w:rFonts w:ascii="Times New Roman" w:hAnsi="Times New Roman" w:cs="Times New Roman"/>
              </w:rPr>
              <w:t>Transaks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</w:rPr>
              <w:t>E-Commerce</w:t>
            </w:r>
          </w:p>
        </w:tc>
        <w:tc>
          <w:tcPr>
            <w:tcW w:w="1419" w:type="dxa"/>
          </w:tcPr>
          <w:p w14:paraId="453FFDCC" w14:textId="667F1208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01" w:type="dxa"/>
          </w:tcPr>
          <w:p w14:paraId="42F857F2" w14:textId="77777777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B501B6" w:rsidRPr="00B501B6" w14:paraId="154C1EFE" w14:textId="77777777" w:rsidTr="00BB5175">
        <w:tc>
          <w:tcPr>
            <w:tcW w:w="562" w:type="dxa"/>
          </w:tcPr>
          <w:p w14:paraId="4DE40F37" w14:textId="77777777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401" w:type="dxa"/>
          </w:tcPr>
          <w:p w14:paraId="6C27E4C5" w14:textId="77777777" w:rsidR="00B501B6" w:rsidRDefault="00B501B6" w:rsidP="00B501B6">
            <w:pPr>
              <w:pStyle w:val="ListParagraph"/>
              <w:numPr>
                <w:ilvl w:val="0"/>
                <w:numId w:val="54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hopee</w:t>
            </w:r>
          </w:p>
          <w:p w14:paraId="1D21497C" w14:textId="77777777" w:rsidR="00B501B6" w:rsidRDefault="00B501B6" w:rsidP="00B501B6">
            <w:pPr>
              <w:pStyle w:val="ListParagraph"/>
              <w:numPr>
                <w:ilvl w:val="0"/>
                <w:numId w:val="54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Tiktok</w:t>
            </w:r>
            <w:proofErr w:type="spellEnd"/>
            <w:r>
              <w:rPr>
                <w:rFonts w:ascii="Times New Roman" w:hAnsi="Times New Roman" w:cs="Times New Roman"/>
              </w:rPr>
              <w:t xml:space="preserve"> Shop</w:t>
            </w:r>
          </w:p>
          <w:p w14:paraId="322D4B88" w14:textId="2D305336" w:rsidR="00B501B6" w:rsidRDefault="00B501B6" w:rsidP="00B501B6">
            <w:pPr>
              <w:pStyle w:val="ListParagraph"/>
              <w:numPr>
                <w:ilvl w:val="0"/>
                <w:numId w:val="54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zada</w:t>
            </w:r>
          </w:p>
          <w:p w14:paraId="59B6D474" w14:textId="0CCEC604" w:rsidR="00B501B6" w:rsidRDefault="00B501B6" w:rsidP="00B501B6">
            <w:pPr>
              <w:pStyle w:val="ListParagraph"/>
              <w:numPr>
                <w:ilvl w:val="0"/>
                <w:numId w:val="54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stagram</w:t>
            </w:r>
          </w:p>
          <w:p w14:paraId="77B20587" w14:textId="77777777" w:rsidR="00B501B6" w:rsidRDefault="00B501B6" w:rsidP="00B501B6">
            <w:pPr>
              <w:pStyle w:val="ListParagraph"/>
              <w:numPr>
                <w:ilvl w:val="0"/>
                <w:numId w:val="54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rketplace Facebook</w:t>
            </w:r>
          </w:p>
          <w:p w14:paraId="6AB3148B" w14:textId="6D9D37BA" w:rsidR="00B501B6" w:rsidRPr="00B501B6" w:rsidRDefault="00B501B6" w:rsidP="00B501B6">
            <w:pPr>
              <w:pStyle w:val="ListParagraph"/>
              <w:spacing w:line="276" w:lineRule="auto"/>
              <w:ind w:left="31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TAL</w:t>
            </w:r>
          </w:p>
        </w:tc>
        <w:tc>
          <w:tcPr>
            <w:tcW w:w="1419" w:type="dxa"/>
          </w:tcPr>
          <w:p w14:paraId="4334395C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</w:t>
            </w:r>
          </w:p>
          <w:p w14:paraId="099D0F58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  <w:p w14:paraId="11BB18A5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  <w:p w14:paraId="673C93AB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</w:t>
            </w:r>
          </w:p>
          <w:p w14:paraId="4128A2A6" w14:textId="22D627EE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701" w:type="dxa"/>
          </w:tcPr>
          <w:p w14:paraId="154528D8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%</w:t>
            </w:r>
          </w:p>
          <w:p w14:paraId="5947B443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%</w:t>
            </w:r>
          </w:p>
          <w:p w14:paraId="74CD5071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%</w:t>
            </w:r>
          </w:p>
          <w:p w14:paraId="30E255AD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%</w:t>
            </w:r>
          </w:p>
          <w:p w14:paraId="63FBE0B2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%</w:t>
            </w:r>
          </w:p>
          <w:p w14:paraId="4EF482D6" w14:textId="6E0517EA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</w:tr>
      <w:tr w:rsidR="00B501B6" w:rsidRPr="00B501B6" w14:paraId="5473E7DF" w14:textId="77777777" w:rsidTr="00BB5175">
        <w:tc>
          <w:tcPr>
            <w:tcW w:w="562" w:type="dxa"/>
          </w:tcPr>
          <w:p w14:paraId="244DA22F" w14:textId="3EEF16C5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401" w:type="dxa"/>
          </w:tcPr>
          <w:p w14:paraId="6190BBFF" w14:textId="3D33FA6E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</w:rPr>
              <w:t xml:space="preserve"> NPWP</w:t>
            </w:r>
          </w:p>
        </w:tc>
        <w:tc>
          <w:tcPr>
            <w:tcW w:w="1419" w:type="dxa"/>
          </w:tcPr>
          <w:p w14:paraId="5153A97C" w14:textId="73280690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01" w:type="dxa"/>
          </w:tcPr>
          <w:p w14:paraId="1199CDAC" w14:textId="77777777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B501B6" w:rsidRPr="00B501B6" w14:paraId="4E8500CB" w14:textId="77777777" w:rsidTr="00BB5175">
        <w:tc>
          <w:tcPr>
            <w:tcW w:w="562" w:type="dxa"/>
          </w:tcPr>
          <w:p w14:paraId="7D932C2D" w14:textId="77777777" w:rsidR="00B501B6" w:rsidRPr="00B501B6" w:rsidRDefault="00B501B6" w:rsidP="00B501B6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401" w:type="dxa"/>
          </w:tcPr>
          <w:p w14:paraId="282E845C" w14:textId="77777777" w:rsidR="00B501B6" w:rsidRDefault="00B501B6" w:rsidP="00B501B6">
            <w:pPr>
              <w:pStyle w:val="ListParagraph"/>
              <w:numPr>
                <w:ilvl w:val="0"/>
                <w:numId w:val="55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a</w:t>
            </w:r>
          </w:p>
          <w:p w14:paraId="2E57E41D" w14:textId="77777777" w:rsidR="00B501B6" w:rsidRDefault="00B501B6" w:rsidP="00B501B6">
            <w:pPr>
              <w:pStyle w:val="ListParagraph"/>
              <w:numPr>
                <w:ilvl w:val="0"/>
                <w:numId w:val="55"/>
              </w:numPr>
              <w:spacing w:line="276" w:lineRule="auto"/>
              <w:ind w:left="319" w:hanging="284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Tidak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</w:p>
          <w:p w14:paraId="0AA6BE08" w14:textId="6D338002" w:rsidR="00B501B6" w:rsidRPr="00B501B6" w:rsidRDefault="00B501B6" w:rsidP="00B501B6">
            <w:pPr>
              <w:pStyle w:val="ListParagraph"/>
              <w:spacing w:line="276" w:lineRule="auto"/>
              <w:ind w:left="31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TAL</w:t>
            </w:r>
          </w:p>
        </w:tc>
        <w:tc>
          <w:tcPr>
            <w:tcW w:w="1419" w:type="dxa"/>
          </w:tcPr>
          <w:p w14:paraId="3C4D82A8" w14:textId="77777777" w:rsid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3</w:t>
            </w:r>
          </w:p>
          <w:p w14:paraId="1212B635" w14:textId="2BA3891A" w:rsidR="00B501B6" w:rsidRPr="00B501B6" w:rsidRDefault="00B501B6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</w:t>
            </w:r>
          </w:p>
        </w:tc>
        <w:tc>
          <w:tcPr>
            <w:tcW w:w="1701" w:type="dxa"/>
          </w:tcPr>
          <w:p w14:paraId="4D6FA671" w14:textId="77777777" w:rsidR="00B501B6" w:rsidRDefault="00BB5175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3%</w:t>
            </w:r>
          </w:p>
          <w:p w14:paraId="093CE19A" w14:textId="77777777" w:rsidR="00BB5175" w:rsidRDefault="00BB5175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%</w:t>
            </w:r>
          </w:p>
          <w:p w14:paraId="72E4CC78" w14:textId="46B55F9B" w:rsidR="00BB5175" w:rsidRPr="00B501B6" w:rsidRDefault="00BB5175" w:rsidP="00BB51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</w:tr>
    </w:tbl>
    <w:p w14:paraId="134AC7B5" w14:textId="2A9717CD" w:rsidR="00212F27" w:rsidRPr="00BB5175" w:rsidRDefault="00BB5175" w:rsidP="00212F27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: Dat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iol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>, 2025</w:t>
      </w:r>
    </w:p>
    <w:p w14:paraId="1FA6D5F5" w14:textId="7F56A174" w:rsidR="003337CC" w:rsidRDefault="003337CC" w:rsidP="00194D7F">
      <w:pPr>
        <w:pStyle w:val="Heading2"/>
        <w:numPr>
          <w:ilvl w:val="1"/>
          <w:numId w:val="34"/>
        </w:numPr>
        <w:spacing w:before="0" w:line="48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65" w:name="_Toc210724803"/>
      <w:proofErr w:type="spellStart"/>
      <w:r w:rsidRPr="003337CC">
        <w:rPr>
          <w:rFonts w:ascii="Times New Roman" w:hAnsi="Times New Roman" w:cs="Times New Roman"/>
          <w:b/>
          <w:bCs/>
          <w:color w:val="auto"/>
          <w:sz w:val="24"/>
          <w:szCs w:val="24"/>
        </w:rPr>
        <w:t>Metode</w:t>
      </w:r>
      <w:proofErr w:type="spellEnd"/>
      <w:r w:rsidRPr="003337CC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artial Least Square (PLS)</w:t>
      </w:r>
      <w:bookmarkEnd w:id="165"/>
    </w:p>
    <w:p w14:paraId="62171CBD" w14:textId="5A504248" w:rsidR="003337CC" w:rsidRPr="00572B9A" w:rsidRDefault="003337CC" w:rsidP="00194D7F">
      <w:pPr>
        <w:pStyle w:val="Heading3"/>
        <w:numPr>
          <w:ilvl w:val="2"/>
          <w:numId w:val="34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166" w:name="_Toc210724804"/>
      <w:proofErr w:type="spellStart"/>
      <w:r w:rsidRPr="00572B9A">
        <w:rPr>
          <w:rFonts w:ascii="Times New Roman" w:hAnsi="Times New Roman" w:cs="Times New Roman"/>
          <w:b/>
          <w:bCs/>
          <w:color w:val="auto"/>
        </w:rPr>
        <w:t>Metode</w:t>
      </w:r>
      <w:proofErr w:type="spellEnd"/>
      <w:r w:rsidRPr="00572B9A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72B9A">
        <w:rPr>
          <w:rFonts w:ascii="Times New Roman" w:hAnsi="Times New Roman" w:cs="Times New Roman"/>
          <w:b/>
          <w:bCs/>
          <w:color w:val="auto"/>
        </w:rPr>
        <w:t>Analisis</w:t>
      </w:r>
      <w:proofErr w:type="spellEnd"/>
      <w:r w:rsidRPr="00572B9A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572B9A">
        <w:rPr>
          <w:rFonts w:ascii="Times New Roman" w:hAnsi="Times New Roman" w:cs="Times New Roman"/>
          <w:b/>
          <w:bCs/>
          <w:i/>
          <w:iCs/>
          <w:color w:val="auto"/>
        </w:rPr>
        <w:t>Outer Model</w:t>
      </w:r>
      <w:bookmarkEnd w:id="166"/>
    </w:p>
    <w:p w14:paraId="3DC979C1" w14:textId="6DE716F0" w:rsidR="003337CC" w:rsidRDefault="003337CC" w:rsidP="00194D7F">
      <w:pPr>
        <w:pStyle w:val="Heading4"/>
        <w:numPr>
          <w:ilvl w:val="3"/>
          <w:numId w:val="34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67" w:name="_Toc210724805"/>
      <w:r w:rsidRPr="00DD6DD1">
        <w:rPr>
          <w:rFonts w:ascii="Times New Roman" w:hAnsi="Times New Roman" w:cs="Times New Roman"/>
          <w:b/>
          <w:bCs/>
          <w:color w:val="auto"/>
          <w:sz w:val="24"/>
          <w:szCs w:val="24"/>
        </w:rPr>
        <w:t>Convergent Validity</w:t>
      </w:r>
      <w:bookmarkEnd w:id="167"/>
    </w:p>
    <w:p w14:paraId="05A23948" w14:textId="32868B8E" w:rsidR="003337CC" w:rsidRDefault="003337CC" w:rsidP="003337CC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3337CC">
        <w:rPr>
          <w:rFonts w:ascii="Times New Roman" w:hAnsi="Times New Roman" w:cs="Times New Roman"/>
          <w:i/>
          <w:iCs/>
          <w:sz w:val="24"/>
          <w:szCs w:val="24"/>
        </w:rPr>
        <w:t>Convergent Validity</w:t>
      </w:r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keterkaitan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mengukur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konstruk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korelasi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keduanya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Korelasi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337CC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3337CC">
        <w:rPr>
          <w:rFonts w:ascii="Times New Roman" w:hAnsi="Times New Roman" w:cs="Times New Roman"/>
          <w:sz w:val="24"/>
          <w:szCs w:val="24"/>
        </w:rPr>
        <w:t xml:space="preserve"> </w:t>
      </w:r>
      <w:r w:rsidRPr="003337CC">
        <w:rPr>
          <w:rFonts w:ascii="Times New Roman" w:hAnsi="Times New Roman" w:cs="Times New Roman"/>
          <w:i/>
          <w:iCs/>
          <w:sz w:val="24"/>
          <w:szCs w:val="24"/>
        </w:rPr>
        <w:t>loading factor (outer loading)</w:t>
      </w:r>
      <w:r w:rsidRPr="003337C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467277E" w14:textId="76C3681D" w:rsidR="00AC4F6D" w:rsidRPr="00194D7F" w:rsidRDefault="00194D7F" w:rsidP="00194D7F">
      <w:pPr>
        <w:pStyle w:val="Caption"/>
        <w:spacing w:after="0" w:line="276" w:lineRule="auto"/>
        <w:jc w:val="left"/>
        <w:rPr>
          <w:rFonts w:cs="Times New Roman"/>
          <w:b w:val="0"/>
          <w:bCs/>
          <w:szCs w:val="24"/>
        </w:rPr>
      </w:pPr>
      <w:bookmarkStart w:id="168" w:name="_Toc210013226"/>
      <w:proofErr w:type="spellStart"/>
      <w:r>
        <w:lastRenderedPageBreak/>
        <w:t>Tabel</w:t>
      </w:r>
      <w:proofErr w:type="spellEnd"/>
      <w:r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="00DB6280">
        <w:rPr>
          <w:noProof/>
        </w:rPr>
        <w:t>3</w:t>
      </w:r>
      <w:r>
        <w:fldChar w:fldCharType="end"/>
      </w:r>
      <w:r>
        <w:t xml:space="preserve"> </w:t>
      </w:r>
      <w:r w:rsidRPr="00AC4F6D">
        <w:rPr>
          <w:rFonts w:cs="Times New Roman"/>
          <w:bCs/>
          <w:szCs w:val="24"/>
        </w:rPr>
        <w:t xml:space="preserve">Hasil </w:t>
      </w:r>
      <w:r w:rsidRPr="00AC4F6D">
        <w:rPr>
          <w:rFonts w:cs="Times New Roman"/>
          <w:bCs/>
          <w:i/>
          <w:szCs w:val="24"/>
        </w:rPr>
        <w:t>Outer Loading</w:t>
      </w:r>
      <w:bookmarkEnd w:id="168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539"/>
        <w:gridCol w:w="1418"/>
        <w:gridCol w:w="1559"/>
        <w:gridCol w:w="1411"/>
      </w:tblGrid>
      <w:tr w:rsidR="00AC4F6D" w:rsidRPr="00AC4F6D" w14:paraId="40805C43" w14:textId="77777777" w:rsidTr="00AC4F6D">
        <w:tc>
          <w:tcPr>
            <w:tcW w:w="3539" w:type="dxa"/>
          </w:tcPr>
          <w:p w14:paraId="1BC4531C" w14:textId="747EF9C8" w:rsidR="00AC4F6D" w:rsidRPr="00AC4F6D" w:rsidRDefault="00AC4F6D" w:rsidP="00AC4F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AC4F6D">
              <w:rPr>
                <w:rFonts w:ascii="Times New Roman" w:hAnsi="Times New Roman" w:cs="Times New Roman"/>
                <w:b/>
                <w:bCs/>
              </w:rPr>
              <w:t>Variabel</w:t>
            </w:r>
            <w:proofErr w:type="spellEnd"/>
          </w:p>
        </w:tc>
        <w:tc>
          <w:tcPr>
            <w:tcW w:w="1418" w:type="dxa"/>
          </w:tcPr>
          <w:p w14:paraId="55B50D2C" w14:textId="03CEC65B" w:rsidR="00AC4F6D" w:rsidRPr="00AC4F6D" w:rsidRDefault="00AC4F6D" w:rsidP="00AC4F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AC4F6D">
              <w:rPr>
                <w:rFonts w:ascii="Times New Roman" w:hAnsi="Times New Roman" w:cs="Times New Roman"/>
                <w:b/>
                <w:bCs/>
              </w:rPr>
              <w:t>Instrumen</w:t>
            </w:r>
            <w:proofErr w:type="spellEnd"/>
          </w:p>
        </w:tc>
        <w:tc>
          <w:tcPr>
            <w:tcW w:w="1559" w:type="dxa"/>
          </w:tcPr>
          <w:p w14:paraId="1DC72D13" w14:textId="65C9F20E" w:rsidR="00AC4F6D" w:rsidRPr="00AC4F6D" w:rsidRDefault="00AC4F6D" w:rsidP="00AC4F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AC4F6D">
              <w:rPr>
                <w:rFonts w:ascii="Times New Roman" w:hAnsi="Times New Roman" w:cs="Times New Roman"/>
                <w:b/>
                <w:bCs/>
                <w:i/>
                <w:iCs/>
              </w:rPr>
              <w:t>Outer Loading</w:t>
            </w:r>
          </w:p>
        </w:tc>
        <w:tc>
          <w:tcPr>
            <w:tcW w:w="1411" w:type="dxa"/>
          </w:tcPr>
          <w:p w14:paraId="7D18EE71" w14:textId="57D58201" w:rsidR="00AC4F6D" w:rsidRPr="00AC4F6D" w:rsidRDefault="00AC4F6D" w:rsidP="00AC4F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AC4F6D">
              <w:rPr>
                <w:rFonts w:ascii="Times New Roman" w:hAnsi="Times New Roman" w:cs="Times New Roman"/>
                <w:b/>
                <w:bCs/>
              </w:rPr>
              <w:t>Keterangan</w:t>
            </w:r>
            <w:proofErr w:type="spellEnd"/>
          </w:p>
        </w:tc>
      </w:tr>
      <w:tr w:rsidR="00504546" w:rsidRPr="00AC4F6D" w14:paraId="4874E8C7" w14:textId="77777777" w:rsidTr="00504546">
        <w:tc>
          <w:tcPr>
            <w:tcW w:w="3539" w:type="dxa"/>
            <w:vMerge w:val="restart"/>
            <w:vAlign w:val="center"/>
          </w:tcPr>
          <w:p w14:paraId="17604FE2" w14:textId="09CB24C1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C4F6D">
              <w:rPr>
                <w:rFonts w:ascii="Times New Roman" w:hAnsi="Times New Roman" w:cs="Times New Roman"/>
              </w:rPr>
              <w:t>Pengetahuan</w:t>
            </w:r>
            <w:proofErr w:type="spellEnd"/>
            <w:r w:rsidRPr="00AC4F6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C4F6D">
              <w:rPr>
                <w:rFonts w:ascii="Times New Roman" w:hAnsi="Times New Roman" w:cs="Times New Roman"/>
              </w:rPr>
              <w:t>Peraturan</w:t>
            </w:r>
            <w:proofErr w:type="spellEnd"/>
            <w:r w:rsidRPr="00AC4F6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C4F6D">
              <w:rPr>
                <w:rFonts w:ascii="Times New Roman" w:hAnsi="Times New Roman" w:cs="Times New Roman"/>
              </w:rPr>
              <w:t>Pajak</w:t>
            </w:r>
            <w:proofErr w:type="spellEnd"/>
            <w:r w:rsidRPr="00AC4F6D">
              <w:rPr>
                <w:rFonts w:ascii="Times New Roman" w:hAnsi="Times New Roman" w:cs="Times New Roman"/>
              </w:rPr>
              <w:t xml:space="preserve"> (X1)</w:t>
            </w:r>
          </w:p>
        </w:tc>
        <w:tc>
          <w:tcPr>
            <w:tcW w:w="1418" w:type="dxa"/>
          </w:tcPr>
          <w:p w14:paraId="64E546E6" w14:textId="4B347C49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1.1</w:t>
            </w:r>
          </w:p>
        </w:tc>
        <w:tc>
          <w:tcPr>
            <w:tcW w:w="1559" w:type="dxa"/>
            <w:vAlign w:val="bottom"/>
          </w:tcPr>
          <w:p w14:paraId="4ADDCF6E" w14:textId="54CCE776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76370">
              <w:rPr>
                <w:rFonts w:ascii="Times New Roman" w:hAnsi="Times New Roman" w:cs="Times New Roman"/>
              </w:rPr>
              <w:t>584</w:t>
            </w:r>
          </w:p>
        </w:tc>
        <w:tc>
          <w:tcPr>
            <w:tcW w:w="1411" w:type="dxa"/>
          </w:tcPr>
          <w:p w14:paraId="3A6B7BB0" w14:textId="71C96866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0ACB993D" w14:textId="77777777" w:rsidTr="00504546">
        <w:tc>
          <w:tcPr>
            <w:tcW w:w="3539" w:type="dxa"/>
            <w:vMerge/>
            <w:vAlign w:val="center"/>
          </w:tcPr>
          <w:p w14:paraId="4812EBF7" w14:textId="7777777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18F33C1F" w14:textId="0B54E2E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1.2</w:t>
            </w:r>
          </w:p>
        </w:tc>
        <w:tc>
          <w:tcPr>
            <w:tcW w:w="1559" w:type="dxa"/>
            <w:vAlign w:val="bottom"/>
          </w:tcPr>
          <w:p w14:paraId="46563F7D" w14:textId="498F8D3A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76370">
              <w:rPr>
                <w:rFonts w:ascii="Times New Roman" w:hAnsi="Times New Roman" w:cs="Times New Roman"/>
              </w:rPr>
              <w:t>827</w:t>
            </w:r>
          </w:p>
        </w:tc>
        <w:tc>
          <w:tcPr>
            <w:tcW w:w="1411" w:type="dxa"/>
          </w:tcPr>
          <w:p w14:paraId="75CE6A29" w14:textId="1A9DD595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11F55833" w14:textId="77777777" w:rsidTr="00504546">
        <w:tc>
          <w:tcPr>
            <w:tcW w:w="3539" w:type="dxa"/>
            <w:vMerge/>
            <w:vAlign w:val="center"/>
          </w:tcPr>
          <w:p w14:paraId="3FC273D4" w14:textId="7777777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21E26E79" w14:textId="5E3C251B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1.3</w:t>
            </w:r>
          </w:p>
        </w:tc>
        <w:tc>
          <w:tcPr>
            <w:tcW w:w="1559" w:type="dxa"/>
            <w:vAlign w:val="bottom"/>
          </w:tcPr>
          <w:p w14:paraId="06B4E55D" w14:textId="7BDD410C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76370">
              <w:rPr>
                <w:rFonts w:ascii="Times New Roman" w:hAnsi="Times New Roman" w:cs="Times New Roman"/>
              </w:rPr>
              <w:t>723</w:t>
            </w:r>
          </w:p>
        </w:tc>
        <w:tc>
          <w:tcPr>
            <w:tcW w:w="1411" w:type="dxa"/>
          </w:tcPr>
          <w:p w14:paraId="64CFC63F" w14:textId="34176516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233BD5E8" w14:textId="77777777" w:rsidTr="00504546">
        <w:tc>
          <w:tcPr>
            <w:tcW w:w="3539" w:type="dxa"/>
            <w:vMerge/>
            <w:vAlign w:val="center"/>
          </w:tcPr>
          <w:p w14:paraId="0C4552EE" w14:textId="7777777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5A8B22FD" w14:textId="59EAE389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1.4</w:t>
            </w:r>
          </w:p>
        </w:tc>
        <w:tc>
          <w:tcPr>
            <w:tcW w:w="1559" w:type="dxa"/>
            <w:vAlign w:val="bottom"/>
          </w:tcPr>
          <w:p w14:paraId="26CA3C66" w14:textId="64139404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</w:t>
            </w:r>
            <w:r w:rsidR="00376370">
              <w:rPr>
                <w:rFonts w:ascii="Times New Roman" w:hAnsi="Times New Roman" w:cs="Times New Roman"/>
              </w:rPr>
              <w:t>,663</w:t>
            </w:r>
          </w:p>
        </w:tc>
        <w:tc>
          <w:tcPr>
            <w:tcW w:w="1411" w:type="dxa"/>
          </w:tcPr>
          <w:p w14:paraId="377BCB87" w14:textId="008DBA10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73BE23B4" w14:textId="77777777" w:rsidTr="00504546">
        <w:tc>
          <w:tcPr>
            <w:tcW w:w="3539" w:type="dxa"/>
            <w:vMerge/>
            <w:vAlign w:val="center"/>
          </w:tcPr>
          <w:p w14:paraId="4989F348" w14:textId="7777777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4C46EE5E" w14:textId="7EF6E613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1.5</w:t>
            </w:r>
          </w:p>
        </w:tc>
        <w:tc>
          <w:tcPr>
            <w:tcW w:w="1559" w:type="dxa"/>
            <w:vAlign w:val="bottom"/>
          </w:tcPr>
          <w:p w14:paraId="5833647D" w14:textId="106DC37D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723</w:t>
            </w:r>
          </w:p>
        </w:tc>
        <w:tc>
          <w:tcPr>
            <w:tcW w:w="1411" w:type="dxa"/>
          </w:tcPr>
          <w:p w14:paraId="46A2EF2B" w14:textId="5827ACB6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18E71BB3" w14:textId="77777777" w:rsidTr="00504546">
        <w:tc>
          <w:tcPr>
            <w:tcW w:w="3539" w:type="dxa"/>
            <w:vMerge w:val="restart"/>
            <w:vAlign w:val="center"/>
          </w:tcPr>
          <w:p w14:paraId="606C9D7C" w14:textId="1FA4CEA1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C4F6D">
              <w:rPr>
                <w:rFonts w:ascii="Times New Roman" w:hAnsi="Times New Roman" w:cs="Times New Roman"/>
              </w:rPr>
              <w:t>Digitalisasi</w:t>
            </w:r>
            <w:proofErr w:type="spellEnd"/>
            <w:r w:rsidRPr="00AC4F6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C4F6D">
              <w:rPr>
                <w:rFonts w:ascii="Times New Roman" w:hAnsi="Times New Roman" w:cs="Times New Roman"/>
              </w:rPr>
              <w:t>Layanan</w:t>
            </w:r>
            <w:proofErr w:type="spellEnd"/>
            <w:r w:rsidRPr="00AC4F6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C4F6D">
              <w:rPr>
                <w:rFonts w:ascii="Times New Roman" w:hAnsi="Times New Roman" w:cs="Times New Roman"/>
              </w:rPr>
              <w:t>Pajak</w:t>
            </w:r>
            <w:proofErr w:type="spellEnd"/>
            <w:r w:rsidRPr="00AC4F6D">
              <w:rPr>
                <w:rFonts w:ascii="Times New Roman" w:hAnsi="Times New Roman" w:cs="Times New Roman"/>
              </w:rPr>
              <w:t xml:space="preserve"> (X2)</w:t>
            </w:r>
          </w:p>
        </w:tc>
        <w:tc>
          <w:tcPr>
            <w:tcW w:w="1418" w:type="dxa"/>
          </w:tcPr>
          <w:p w14:paraId="41E289DE" w14:textId="21179D11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2.1</w:t>
            </w:r>
          </w:p>
        </w:tc>
        <w:tc>
          <w:tcPr>
            <w:tcW w:w="1559" w:type="dxa"/>
            <w:vAlign w:val="bottom"/>
          </w:tcPr>
          <w:p w14:paraId="2ACFF21A" w14:textId="7B54C1EB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838</w:t>
            </w:r>
          </w:p>
        </w:tc>
        <w:tc>
          <w:tcPr>
            <w:tcW w:w="1411" w:type="dxa"/>
          </w:tcPr>
          <w:p w14:paraId="06878ADE" w14:textId="0519A51A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512EF572" w14:textId="77777777" w:rsidTr="00504546">
        <w:tc>
          <w:tcPr>
            <w:tcW w:w="3539" w:type="dxa"/>
            <w:vMerge/>
            <w:vAlign w:val="center"/>
          </w:tcPr>
          <w:p w14:paraId="751E6C94" w14:textId="7777777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2B385FB4" w14:textId="008F7263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2.2</w:t>
            </w:r>
          </w:p>
        </w:tc>
        <w:tc>
          <w:tcPr>
            <w:tcW w:w="1559" w:type="dxa"/>
            <w:vAlign w:val="bottom"/>
          </w:tcPr>
          <w:p w14:paraId="2CBC52A2" w14:textId="69E4505F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815</w:t>
            </w:r>
          </w:p>
        </w:tc>
        <w:tc>
          <w:tcPr>
            <w:tcW w:w="1411" w:type="dxa"/>
          </w:tcPr>
          <w:p w14:paraId="4FBAED50" w14:textId="43DF935D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4B09D495" w14:textId="77777777" w:rsidTr="00504546">
        <w:tc>
          <w:tcPr>
            <w:tcW w:w="3539" w:type="dxa"/>
            <w:vMerge/>
            <w:vAlign w:val="center"/>
          </w:tcPr>
          <w:p w14:paraId="32B64502" w14:textId="7777777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15823BB1" w14:textId="0576292B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2.3</w:t>
            </w:r>
          </w:p>
        </w:tc>
        <w:tc>
          <w:tcPr>
            <w:tcW w:w="1559" w:type="dxa"/>
            <w:vAlign w:val="bottom"/>
          </w:tcPr>
          <w:p w14:paraId="4038A03C" w14:textId="6071F77B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745</w:t>
            </w:r>
          </w:p>
        </w:tc>
        <w:tc>
          <w:tcPr>
            <w:tcW w:w="1411" w:type="dxa"/>
          </w:tcPr>
          <w:p w14:paraId="5767FAB5" w14:textId="7325241C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70306D92" w14:textId="77777777" w:rsidTr="00504546">
        <w:tc>
          <w:tcPr>
            <w:tcW w:w="3539" w:type="dxa"/>
            <w:vMerge w:val="restart"/>
            <w:vAlign w:val="center"/>
          </w:tcPr>
          <w:p w14:paraId="532D485F" w14:textId="04C4AA0C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C4F6D">
              <w:rPr>
                <w:rFonts w:ascii="Times New Roman" w:hAnsi="Times New Roman" w:cs="Times New Roman"/>
              </w:rPr>
              <w:t>Kesadaran</w:t>
            </w:r>
            <w:proofErr w:type="spellEnd"/>
            <w:r w:rsidRPr="00AC4F6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C4F6D">
              <w:rPr>
                <w:rFonts w:ascii="Times New Roman" w:hAnsi="Times New Roman" w:cs="Times New Roman"/>
              </w:rPr>
              <w:t>Wajib</w:t>
            </w:r>
            <w:proofErr w:type="spellEnd"/>
            <w:r w:rsidRPr="00AC4F6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C4F6D">
              <w:rPr>
                <w:rFonts w:ascii="Times New Roman" w:hAnsi="Times New Roman" w:cs="Times New Roman"/>
              </w:rPr>
              <w:t>Pajak</w:t>
            </w:r>
            <w:proofErr w:type="spellEnd"/>
            <w:r w:rsidRPr="00AC4F6D">
              <w:rPr>
                <w:rFonts w:ascii="Times New Roman" w:hAnsi="Times New Roman" w:cs="Times New Roman"/>
              </w:rPr>
              <w:t xml:space="preserve"> (X3)</w:t>
            </w:r>
          </w:p>
        </w:tc>
        <w:tc>
          <w:tcPr>
            <w:tcW w:w="1418" w:type="dxa"/>
          </w:tcPr>
          <w:p w14:paraId="0B3E421A" w14:textId="1659D9CF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3.1</w:t>
            </w:r>
          </w:p>
        </w:tc>
        <w:tc>
          <w:tcPr>
            <w:tcW w:w="1559" w:type="dxa"/>
            <w:vAlign w:val="bottom"/>
          </w:tcPr>
          <w:p w14:paraId="6E7A8DE6" w14:textId="6816552A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633</w:t>
            </w:r>
          </w:p>
        </w:tc>
        <w:tc>
          <w:tcPr>
            <w:tcW w:w="1411" w:type="dxa"/>
          </w:tcPr>
          <w:p w14:paraId="6EA2A212" w14:textId="72E73164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2C8E3779" w14:textId="77777777" w:rsidTr="00504546">
        <w:tc>
          <w:tcPr>
            <w:tcW w:w="3539" w:type="dxa"/>
            <w:vMerge/>
            <w:vAlign w:val="center"/>
          </w:tcPr>
          <w:p w14:paraId="0CE85C93" w14:textId="7777777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4934217C" w14:textId="6F81B83C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3.2</w:t>
            </w:r>
          </w:p>
        </w:tc>
        <w:tc>
          <w:tcPr>
            <w:tcW w:w="1559" w:type="dxa"/>
            <w:vAlign w:val="bottom"/>
          </w:tcPr>
          <w:p w14:paraId="6FF560B8" w14:textId="6E041CDC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682</w:t>
            </w:r>
          </w:p>
        </w:tc>
        <w:tc>
          <w:tcPr>
            <w:tcW w:w="1411" w:type="dxa"/>
          </w:tcPr>
          <w:p w14:paraId="338C6868" w14:textId="2A5EC6D6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2A23B165" w14:textId="77777777" w:rsidTr="00504546">
        <w:tc>
          <w:tcPr>
            <w:tcW w:w="3539" w:type="dxa"/>
            <w:vMerge/>
            <w:vAlign w:val="center"/>
          </w:tcPr>
          <w:p w14:paraId="66F2E0B1" w14:textId="7777777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0EA2C7F0" w14:textId="23765D30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3.3</w:t>
            </w:r>
          </w:p>
        </w:tc>
        <w:tc>
          <w:tcPr>
            <w:tcW w:w="1559" w:type="dxa"/>
            <w:vAlign w:val="bottom"/>
          </w:tcPr>
          <w:p w14:paraId="15DCE94E" w14:textId="3FA32D6C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836</w:t>
            </w:r>
          </w:p>
        </w:tc>
        <w:tc>
          <w:tcPr>
            <w:tcW w:w="1411" w:type="dxa"/>
          </w:tcPr>
          <w:p w14:paraId="56EF01C4" w14:textId="10FEBCD0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02C5560B" w14:textId="77777777" w:rsidTr="00504546">
        <w:tc>
          <w:tcPr>
            <w:tcW w:w="3539" w:type="dxa"/>
            <w:vMerge/>
            <w:vAlign w:val="center"/>
          </w:tcPr>
          <w:p w14:paraId="36592677" w14:textId="7777777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1525749B" w14:textId="224D2E05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3.4</w:t>
            </w:r>
          </w:p>
        </w:tc>
        <w:tc>
          <w:tcPr>
            <w:tcW w:w="1559" w:type="dxa"/>
            <w:vAlign w:val="bottom"/>
          </w:tcPr>
          <w:p w14:paraId="58F71BD3" w14:textId="71FFE193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776</w:t>
            </w:r>
          </w:p>
        </w:tc>
        <w:tc>
          <w:tcPr>
            <w:tcW w:w="1411" w:type="dxa"/>
          </w:tcPr>
          <w:p w14:paraId="1AF34C5D" w14:textId="179E2C77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02D72A07" w14:textId="77777777" w:rsidTr="00504546">
        <w:tc>
          <w:tcPr>
            <w:tcW w:w="3539" w:type="dxa"/>
            <w:vMerge w:val="restart"/>
            <w:vAlign w:val="center"/>
          </w:tcPr>
          <w:p w14:paraId="678297B2" w14:textId="054EEEB1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C4F6D">
              <w:rPr>
                <w:rFonts w:ascii="Times New Roman" w:hAnsi="Times New Roman" w:cs="Times New Roman"/>
              </w:rPr>
              <w:t>Persepsi</w:t>
            </w:r>
            <w:proofErr w:type="spellEnd"/>
            <w:r w:rsidRPr="00AC4F6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C4F6D">
              <w:rPr>
                <w:rFonts w:ascii="Times New Roman" w:hAnsi="Times New Roman" w:cs="Times New Roman"/>
              </w:rPr>
              <w:t>Wajib</w:t>
            </w:r>
            <w:proofErr w:type="spellEnd"/>
            <w:r w:rsidRPr="00AC4F6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C4F6D">
              <w:rPr>
                <w:rFonts w:ascii="Times New Roman" w:hAnsi="Times New Roman" w:cs="Times New Roman"/>
              </w:rPr>
              <w:t>Pajak</w:t>
            </w:r>
            <w:proofErr w:type="spellEnd"/>
            <w:r w:rsidRPr="00AC4F6D">
              <w:rPr>
                <w:rFonts w:ascii="Times New Roman" w:hAnsi="Times New Roman" w:cs="Times New Roman"/>
              </w:rPr>
              <w:t xml:space="preserve"> (X4)</w:t>
            </w:r>
          </w:p>
        </w:tc>
        <w:tc>
          <w:tcPr>
            <w:tcW w:w="1418" w:type="dxa"/>
          </w:tcPr>
          <w:p w14:paraId="18026E3F" w14:textId="0A88E81E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4.1</w:t>
            </w:r>
          </w:p>
        </w:tc>
        <w:tc>
          <w:tcPr>
            <w:tcW w:w="1559" w:type="dxa"/>
            <w:vAlign w:val="bottom"/>
          </w:tcPr>
          <w:p w14:paraId="304C248E" w14:textId="1EB3B42A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641</w:t>
            </w:r>
          </w:p>
        </w:tc>
        <w:tc>
          <w:tcPr>
            <w:tcW w:w="1411" w:type="dxa"/>
          </w:tcPr>
          <w:p w14:paraId="742321DE" w14:textId="2A1C8DD9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0536BB62" w14:textId="77777777" w:rsidTr="00504546">
        <w:tc>
          <w:tcPr>
            <w:tcW w:w="3539" w:type="dxa"/>
            <w:vMerge/>
            <w:vAlign w:val="center"/>
          </w:tcPr>
          <w:p w14:paraId="13740312" w14:textId="7777777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64A689AE" w14:textId="02FC475A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4.2</w:t>
            </w:r>
          </w:p>
        </w:tc>
        <w:tc>
          <w:tcPr>
            <w:tcW w:w="1559" w:type="dxa"/>
            <w:vAlign w:val="bottom"/>
          </w:tcPr>
          <w:p w14:paraId="63FCB545" w14:textId="3F861B15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728</w:t>
            </w:r>
          </w:p>
        </w:tc>
        <w:tc>
          <w:tcPr>
            <w:tcW w:w="1411" w:type="dxa"/>
          </w:tcPr>
          <w:p w14:paraId="70C308D5" w14:textId="247A95A6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3FBED72B" w14:textId="77777777" w:rsidTr="00504546">
        <w:tc>
          <w:tcPr>
            <w:tcW w:w="3539" w:type="dxa"/>
            <w:vMerge/>
            <w:vAlign w:val="center"/>
          </w:tcPr>
          <w:p w14:paraId="1FBF5693" w14:textId="7777777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0A69132E" w14:textId="1B9D0652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4.3</w:t>
            </w:r>
          </w:p>
        </w:tc>
        <w:tc>
          <w:tcPr>
            <w:tcW w:w="1559" w:type="dxa"/>
            <w:vAlign w:val="bottom"/>
          </w:tcPr>
          <w:p w14:paraId="7C119403" w14:textId="11DAE9E2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802</w:t>
            </w:r>
          </w:p>
        </w:tc>
        <w:tc>
          <w:tcPr>
            <w:tcW w:w="1411" w:type="dxa"/>
          </w:tcPr>
          <w:p w14:paraId="49684228" w14:textId="0DCBD6A7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2A3EF3A2" w14:textId="77777777" w:rsidTr="00504546">
        <w:tc>
          <w:tcPr>
            <w:tcW w:w="3539" w:type="dxa"/>
            <w:vMerge/>
            <w:vAlign w:val="center"/>
          </w:tcPr>
          <w:p w14:paraId="6ADA3A65" w14:textId="7777777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50FF1EA4" w14:textId="712C153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4.4</w:t>
            </w:r>
          </w:p>
        </w:tc>
        <w:tc>
          <w:tcPr>
            <w:tcW w:w="1559" w:type="dxa"/>
            <w:vAlign w:val="bottom"/>
          </w:tcPr>
          <w:p w14:paraId="66474D6C" w14:textId="2D823206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664</w:t>
            </w:r>
          </w:p>
        </w:tc>
        <w:tc>
          <w:tcPr>
            <w:tcW w:w="1411" w:type="dxa"/>
          </w:tcPr>
          <w:p w14:paraId="58720BE3" w14:textId="5FF673DF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1CBC35F8" w14:textId="77777777" w:rsidTr="00504546">
        <w:tc>
          <w:tcPr>
            <w:tcW w:w="3539" w:type="dxa"/>
            <w:vMerge/>
            <w:vAlign w:val="center"/>
          </w:tcPr>
          <w:p w14:paraId="240086AD" w14:textId="77777777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433B524B" w14:textId="43811226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X4.5</w:t>
            </w:r>
          </w:p>
        </w:tc>
        <w:tc>
          <w:tcPr>
            <w:tcW w:w="1559" w:type="dxa"/>
            <w:vAlign w:val="bottom"/>
          </w:tcPr>
          <w:p w14:paraId="55D0F0F8" w14:textId="07FAF181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786</w:t>
            </w:r>
          </w:p>
        </w:tc>
        <w:tc>
          <w:tcPr>
            <w:tcW w:w="1411" w:type="dxa"/>
          </w:tcPr>
          <w:p w14:paraId="4BB93F3F" w14:textId="0CC81C7D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01CCEBAD" w14:textId="77777777" w:rsidTr="00504546">
        <w:tc>
          <w:tcPr>
            <w:tcW w:w="3539" w:type="dxa"/>
            <w:vMerge w:val="restart"/>
            <w:vAlign w:val="center"/>
          </w:tcPr>
          <w:p w14:paraId="7B6F3C03" w14:textId="1D59DF68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epatuh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Wajib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ajak</w:t>
            </w:r>
            <w:proofErr w:type="spellEnd"/>
            <w:r>
              <w:rPr>
                <w:rFonts w:ascii="Times New Roman" w:hAnsi="Times New Roman" w:cs="Times New Roman"/>
              </w:rPr>
              <w:t xml:space="preserve"> (Y)</w:t>
            </w:r>
          </w:p>
        </w:tc>
        <w:tc>
          <w:tcPr>
            <w:tcW w:w="1418" w:type="dxa"/>
          </w:tcPr>
          <w:p w14:paraId="755E45E2" w14:textId="2B5F944C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Y.1</w:t>
            </w:r>
          </w:p>
        </w:tc>
        <w:tc>
          <w:tcPr>
            <w:tcW w:w="1559" w:type="dxa"/>
            <w:vAlign w:val="bottom"/>
          </w:tcPr>
          <w:p w14:paraId="3CABE69D" w14:textId="2AC1502B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880</w:t>
            </w:r>
          </w:p>
        </w:tc>
        <w:tc>
          <w:tcPr>
            <w:tcW w:w="1411" w:type="dxa"/>
          </w:tcPr>
          <w:p w14:paraId="29BAE416" w14:textId="73F99F27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3E4F4263" w14:textId="77777777" w:rsidTr="004716E2">
        <w:tc>
          <w:tcPr>
            <w:tcW w:w="3539" w:type="dxa"/>
            <w:vMerge/>
          </w:tcPr>
          <w:p w14:paraId="2D79EA7F" w14:textId="77777777" w:rsidR="00504546" w:rsidRPr="00AC4F6D" w:rsidRDefault="00504546" w:rsidP="00504546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3925C8C8" w14:textId="4EB2597F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Y.2</w:t>
            </w:r>
          </w:p>
        </w:tc>
        <w:tc>
          <w:tcPr>
            <w:tcW w:w="1559" w:type="dxa"/>
            <w:vAlign w:val="bottom"/>
          </w:tcPr>
          <w:p w14:paraId="79946570" w14:textId="16FEC064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785</w:t>
            </w:r>
          </w:p>
        </w:tc>
        <w:tc>
          <w:tcPr>
            <w:tcW w:w="1411" w:type="dxa"/>
          </w:tcPr>
          <w:p w14:paraId="4D047026" w14:textId="4A5BA0C4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230F56A4" w14:textId="77777777" w:rsidTr="004716E2">
        <w:tc>
          <w:tcPr>
            <w:tcW w:w="3539" w:type="dxa"/>
            <w:vMerge/>
          </w:tcPr>
          <w:p w14:paraId="01B2AEFA" w14:textId="77777777" w:rsidR="00504546" w:rsidRPr="00AC4F6D" w:rsidRDefault="00504546" w:rsidP="00504546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3EEF6C96" w14:textId="2679F7C1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Y.3</w:t>
            </w:r>
          </w:p>
        </w:tc>
        <w:tc>
          <w:tcPr>
            <w:tcW w:w="1559" w:type="dxa"/>
            <w:vAlign w:val="bottom"/>
          </w:tcPr>
          <w:p w14:paraId="02258014" w14:textId="17D403F6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704</w:t>
            </w:r>
          </w:p>
        </w:tc>
        <w:tc>
          <w:tcPr>
            <w:tcW w:w="1411" w:type="dxa"/>
          </w:tcPr>
          <w:p w14:paraId="73AF319D" w14:textId="383353F3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  <w:tr w:rsidR="00504546" w:rsidRPr="00AC4F6D" w14:paraId="528A60EA" w14:textId="77777777" w:rsidTr="004716E2">
        <w:tc>
          <w:tcPr>
            <w:tcW w:w="3539" w:type="dxa"/>
            <w:vMerge/>
          </w:tcPr>
          <w:p w14:paraId="1E7B8CB3" w14:textId="77777777" w:rsidR="00504546" w:rsidRPr="00AC4F6D" w:rsidRDefault="00504546" w:rsidP="00504546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04D16E92" w14:textId="3692045B" w:rsidR="00504546" w:rsidRPr="00AC4F6D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C4F6D">
              <w:rPr>
                <w:rFonts w:ascii="Times New Roman" w:hAnsi="Times New Roman" w:cs="Times New Roman"/>
              </w:rPr>
              <w:t>Y.4</w:t>
            </w:r>
          </w:p>
        </w:tc>
        <w:tc>
          <w:tcPr>
            <w:tcW w:w="1559" w:type="dxa"/>
            <w:vAlign w:val="bottom"/>
          </w:tcPr>
          <w:p w14:paraId="718B8BB6" w14:textId="2EBC25DA" w:rsidR="00504546" w:rsidRPr="00504546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04546">
              <w:rPr>
                <w:rFonts w:ascii="Times New Roman" w:hAnsi="Times New Roman" w:cs="Times New Roman"/>
              </w:rPr>
              <w:t>0,</w:t>
            </w:r>
            <w:r w:rsidR="0035131A">
              <w:rPr>
                <w:rFonts w:ascii="Times New Roman" w:hAnsi="Times New Roman" w:cs="Times New Roman"/>
              </w:rPr>
              <w:t>784</w:t>
            </w:r>
          </w:p>
        </w:tc>
        <w:tc>
          <w:tcPr>
            <w:tcW w:w="1411" w:type="dxa"/>
          </w:tcPr>
          <w:p w14:paraId="117BB98F" w14:textId="24285577" w:rsidR="00504546" w:rsidRPr="006F5902" w:rsidRDefault="00504546" w:rsidP="0050454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902">
              <w:rPr>
                <w:rFonts w:ascii="Times New Roman" w:hAnsi="Times New Roman" w:cs="Times New Roman"/>
              </w:rPr>
              <w:t>Valid</w:t>
            </w:r>
          </w:p>
        </w:tc>
      </w:tr>
    </w:tbl>
    <w:p w14:paraId="3B8AD9F8" w14:textId="4FAD0D7F" w:rsidR="00AC4F6D" w:rsidRPr="007C46E9" w:rsidRDefault="006F5902" w:rsidP="00AC4F6D">
      <w:pPr>
        <w:spacing w:line="480" w:lineRule="auto"/>
        <w:rPr>
          <w:rFonts w:ascii="Times New Roman" w:hAnsi="Times New Roman" w:cs="Times New Roman"/>
          <w:i/>
          <w:iCs/>
        </w:rPr>
      </w:pPr>
      <w:proofErr w:type="spellStart"/>
      <w:r w:rsidRPr="007C46E9">
        <w:rPr>
          <w:rFonts w:ascii="Times New Roman" w:hAnsi="Times New Roman" w:cs="Times New Roman"/>
          <w:i/>
          <w:iCs/>
        </w:rPr>
        <w:t>Sumber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: Data primer yang </w:t>
      </w:r>
      <w:proofErr w:type="spellStart"/>
      <w:r w:rsidRPr="007C46E9">
        <w:rPr>
          <w:rFonts w:ascii="Times New Roman" w:hAnsi="Times New Roman" w:cs="Times New Roman"/>
          <w:i/>
          <w:iCs/>
        </w:rPr>
        <w:t>diolah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7C46E9">
        <w:rPr>
          <w:rFonts w:ascii="Times New Roman" w:hAnsi="Times New Roman" w:cs="Times New Roman"/>
          <w:i/>
          <w:iCs/>
        </w:rPr>
        <w:t>peneliti</w:t>
      </w:r>
      <w:proofErr w:type="spellEnd"/>
      <w:r w:rsidRPr="007C46E9">
        <w:rPr>
          <w:rFonts w:ascii="Times New Roman" w:hAnsi="Times New Roman" w:cs="Times New Roman"/>
          <w:i/>
          <w:iCs/>
        </w:rPr>
        <w:t>, 2025</w:t>
      </w:r>
    </w:p>
    <w:p w14:paraId="3CC0B50F" w14:textId="496C5657" w:rsidR="00504546" w:rsidRDefault="004D205C" w:rsidP="00504546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ble 4.1</w:t>
      </w:r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&gt;0,7 dan &gt;0,5 yang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04546" w:rsidRPr="003337CC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504546"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 w:rsidRPr="003337CC">
        <w:rPr>
          <w:rFonts w:ascii="Times New Roman" w:hAnsi="Times New Roman" w:cs="Times New Roman"/>
          <w:sz w:val="24"/>
          <w:szCs w:val="24"/>
        </w:rPr>
        <w:t>Musyaffi</w:t>
      </w:r>
      <w:proofErr w:type="spellEnd"/>
      <w:r w:rsidR="00504546" w:rsidRPr="003337CC">
        <w:rPr>
          <w:rFonts w:ascii="Times New Roman" w:hAnsi="Times New Roman" w:cs="Times New Roman"/>
          <w:sz w:val="24"/>
          <w:szCs w:val="24"/>
        </w:rPr>
        <w:t xml:space="preserve"> </w:t>
      </w:r>
      <w:r w:rsidR="00504546" w:rsidRPr="003337CC">
        <w:rPr>
          <w:rFonts w:ascii="Times New Roman" w:hAnsi="Times New Roman" w:cs="Times New Roman"/>
          <w:i/>
          <w:iCs/>
          <w:sz w:val="24"/>
          <w:szCs w:val="24"/>
        </w:rPr>
        <w:t>et al.,</w:t>
      </w:r>
      <w:r w:rsidR="00504546" w:rsidRPr="003337CC">
        <w:rPr>
          <w:rFonts w:ascii="Times New Roman" w:hAnsi="Times New Roman" w:cs="Times New Roman"/>
          <w:sz w:val="24"/>
          <w:szCs w:val="24"/>
        </w:rPr>
        <w:t xml:space="preserve"> (2022) </w:t>
      </w:r>
      <w:proofErr w:type="spellStart"/>
      <w:r w:rsidR="00504546" w:rsidRPr="003337CC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04546" w:rsidRPr="003337CC">
        <w:rPr>
          <w:rFonts w:ascii="Times New Roman" w:hAnsi="Times New Roman" w:cs="Times New Roman"/>
          <w:sz w:val="24"/>
          <w:szCs w:val="24"/>
        </w:rPr>
        <w:t xml:space="preserve"> </w:t>
      </w:r>
      <w:r w:rsidR="00504546" w:rsidRPr="003337CC">
        <w:rPr>
          <w:rFonts w:ascii="Times New Roman" w:hAnsi="Times New Roman" w:cs="Times New Roman"/>
          <w:i/>
          <w:iCs/>
          <w:sz w:val="24"/>
          <w:szCs w:val="24"/>
        </w:rPr>
        <w:t xml:space="preserve">loading factor </w:t>
      </w:r>
      <w:r w:rsidR="00504546" w:rsidRPr="003337CC">
        <w:rPr>
          <w:rFonts w:ascii="Times New Roman" w:hAnsi="Times New Roman" w:cs="Times New Roman"/>
          <w:sz w:val="24"/>
          <w:szCs w:val="24"/>
        </w:rPr>
        <w:t xml:space="preserve">&gt;0,7 </w:t>
      </w:r>
      <w:proofErr w:type="spellStart"/>
      <w:r w:rsidR="00504546" w:rsidRPr="003337CC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="00504546" w:rsidRPr="003337CC">
        <w:rPr>
          <w:rFonts w:ascii="Times New Roman" w:hAnsi="Times New Roman" w:cs="Times New Roman"/>
          <w:sz w:val="24"/>
          <w:szCs w:val="24"/>
        </w:rPr>
        <w:t xml:space="preserve"> ideal dan </w:t>
      </w:r>
      <w:proofErr w:type="spellStart"/>
      <w:r w:rsidR="00504546" w:rsidRPr="003337CC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04546" w:rsidRPr="003337CC">
        <w:rPr>
          <w:rFonts w:ascii="Times New Roman" w:hAnsi="Times New Roman" w:cs="Times New Roman"/>
          <w:sz w:val="24"/>
          <w:szCs w:val="24"/>
        </w:rPr>
        <w:t xml:space="preserve"> </w:t>
      </w:r>
      <w:r w:rsidR="00504546" w:rsidRPr="003337CC">
        <w:rPr>
          <w:rFonts w:ascii="Times New Roman" w:hAnsi="Times New Roman" w:cs="Times New Roman"/>
          <w:i/>
          <w:iCs/>
          <w:sz w:val="24"/>
          <w:szCs w:val="24"/>
        </w:rPr>
        <w:t xml:space="preserve">loading factor </w:t>
      </w:r>
      <w:r w:rsidR="00504546" w:rsidRPr="003337CC">
        <w:rPr>
          <w:rFonts w:ascii="Times New Roman" w:hAnsi="Times New Roman" w:cs="Times New Roman"/>
          <w:sz w:val="24"/>
          <w:szCs w:val="24"/>
        </w:rPr>
        <w:t xml:space="preserve">&gt;0,5 </w:t>
      </w:r>
      <w:proofErr w:type="spellStart"/>
      <w:r w:rsidR="00504546" w:rsidRPr="003337CC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504546"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 w:rsidRPr="003337C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04546" w:rsidRP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 w:rsidRPr="003337CC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="00504546" w:rsidRPr="003337CC">
        <w:rPr>
          <w:rFonts w:ascii="Times New Roman" w:hAnsi="Times New Roman" w:cs="Times New Roman"/>
          <w:sz w:val="24"/>
          <w:szCs w:val="24"/>
        </w:rPr>
        <w:t>.</w:t>
      </w:r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r w:rsidR="00504546">
        <w:rPr>
          <w:rFonts w:ascii="Times New Roman" w:hAnsi="Times New Roman" w:cs="Times New Roman"/>
          <w:i/>
          <w:iCs/>
          <w:sz w:val="24"/>
          <w:szCs w:val="24"/>
        </w:rPr>
        <w:t xml:space="preserve">loading factor </w:t>
      </w:r>
      <w:r w:rsidR="00504546">
        <w:rPr>
          <w:rFonts w:ascii="Times New Roman" w:hAnsi="Times New Roman" w:cs="Times New Roman"/>
          <w:sz w:val="24"/>
          <w:szCs w:val="24"/>
        </w:rPr>
        <w:t xml:space="preserve">pada </w:t>
      </w:r>
      <w:r w:rsidR="00504546">
        <w:rPr>
          <w:rFonts w:ascii="Times New Roman" w:hAnsi="Times New Roman" w:cs="Times New Roman"/>
          <w:i/>
          <w:iCs/>
          <w:sz w:val="24"/>
          <w:szCs w:val="24"/>
        </w:rPr>
        <w:t>outer loading</w:t>
      </w:r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konvergen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r w:rsidR="00504546">
        <w:rPr>
          <w:rFonts w:ascii="Times New Roman" w:hAnsi="Times New Roman" w:cs="Times New Roman"/>
          <w:i/>
          <w:iCs/>
          <w:sz w:val="24"/>
          <w:szCs w:val="24"/>
        </w:rPr>
        <w:t>Average Variance Extracted</w:t>
      </w:r>
      <w:r w:rsidR="0050454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valid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4546">
        <w:rPr>
          <w:rFonts w:ascii="Times New Roman" w:hAnsi="Times New Roman" w:cs="Times New Roman"/>
          <w:sz w:val="24"/>
          <w:szCs w:val="24"/>
        </w:rPr>
        <w:t>nilainya</w:t>
      </w:r>
      <w:proofErr w:type="spellEnd"/>
      <w:r w:rsidR="00504546">
        <w:rPr>
          <w:rFonts w:ascii="Times New Roman" w:hAnsi="Times New Roman" w:cs="Times New Roman"/>
          <w:sz w:val="24"/>
          <w:szCs w:val="24"/>
        </w:rPr>
        <w:t xml:space="preserve"> &gt;0,50.</w:t>
      </w:r>
    </w:p>
    <w:p w14:paraId="168E37EB" w14:textId="269452E9" w:rsidR="00504546" w:rsidRPr="00504546" w:rsidRDefault="00194D7F" w:rsidP="00194D7F">
      <w:pPr>
        <w:pStyle w:val="Caption"/>
        <w:spacing w:after="0" w:line="276" w:lineRule="auto"/>
        <w:jc w:val="left"/>
        <w:rPr>
          <w:rFonts w:cs="Times New Roman"/>
          <w:b w:val="0"/>
          <w:bCs/>
          <w:szCs w:val="24"/>
        </w:rPr>
      </w:pPr>
      <w:bookmarkStart w:id="169" w:name="_Toc210013227"/>
      <w:proofErr w:type="spellStart"/>
      <w:r>
        <w:t>Tabel</w:t>
      </w:r>
      <w:proofErr w:type="spellEnd"/>
      <w:r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="00DB6280">
        <w:rPr>
          <w:noProof/>
        </w:rPr>
        <w:t>4</w:t>
      </w:r>
      <w:r>
        <w:fldChar w:fldCharType="end"/>
      </w:r>
      <w:r>
        <w:t xml:space="preserve"> </w:t>
      </w:r>
      <w:r w:rsidRPr="00504546">
        <w:rPr>
          <w:rFonts w:cs="Times New Roman"/>
          <w:bCs/>
          <w:szCs w:val="24"/>
        </w:rPr>
        <w:t>Hasil Nilai AVE (</w:t>
      </w:r>
      <w:r w:rsidRPr="00504546">
        <w:rPr>
          <w:rFonts w:cs="Times New Roman"/>
          <w:bCs/>
          <w:i/>
          <w:szCs w:val="24"/>
        </w:rPr>
        <w:t>Average Variance Extracted</w:t>
      </w:r>
      <w:r w:rsidRPr="00504546">
        <w:rPr>
          <w:rFonts w:cs="Times New Roman"/>
          <w:bCs/>
          <w:szCs w:val="24"/>
        </w:rPr>
        <w:t>)</w:t>
      </w:r>
      <w:bookmarkEnd w:id="169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97"/>
        <w:gridCol w:w="1887"/>
        <w:gridCol w:w="2643"/>
      </w:tblGrid>
      <w:tr w:rsidR="00362ABC" w:rsidRPr="00362ABC" w14:paraId="05E90580" w14:textId="77777777" w:rsidTr="00362ABC">
        <w:tc>
          <w:tcPr>
            <w:tcW w:w="3397" w:type="dxa"/>
          </w:tcPr>
          <w:p w14:paraId="4A89F3CC" w14:textId="70018C94" w:rsidR="00362ABC" w:rsidRPr="00362ABC" w:rsidRDefault="00362ABC" w:rsidP="00194D7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362ABC">
              <w:rPr>
                <w:rFonts w:ascii="Times New Roman" w:hAnsi="Times New Roman" w:cs="Times New Roman"/>
                <w:b/>
                <w:bCs/>
              </w:rPr>
              <w:t>Variabel</w:t>
            </w:r>
            <w:proofErr w:type="spellEnd"/>
          </w:p>
        </w:tc>
        <w:tc>
          <w:tcPr>
            <w:tcW w:w="1887" w:type="dxa"/>
          </w:tcPr>
          <w:p w14:paraId="295ABEDD" w14:textId="009BDA8E" w:rsidR="00362ABC" w:rsidRPr="00362ABC" w:rsidRDefault="00362ABC" w:rsidP="00194D7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62ABC">
              <w:rPr>
                <w:rFonts w:ascii="Times New Roman" w:hAnsi="Times New Roman" w:cs="Times New Roman"/>
                <w:b/>
                <w:bCs/>
              </w:rPr>
              <w:t>Nilai AVE</w:t>
            </w:r>
          </w:p>
        </w:tc>
        <w:tc>
          <w:tcPr>
            <w:tcW w:w="2643" w:type="dxa"/>
          </w:tcPr>
          <w:p w14:paraId="1958FCDA" w14:textId="6C79F8EF" w:rsidR="00362ABC" w:rsidRPr="00362ABC" w:rsidRDefault="00362ABC" w:rsidP="00194D7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362ABC">
              <w:rPr>
                <w:rFonts w:ascii="Times New Roman" w:hAnsi="Times New Roman" w:cs="Times New Roman"/>
                <w:b/>
                <w:bCs/>
              </w:rPr>
              <w:t>Keterangan</w:t>
            </w:r>
            <w:proofErr w:type="spellEnd"/>
          </w:p>
        </w:tc>
      </w:tr>
      <w:tr w:rsidR="00AF7CF0" w:rsidRPr="00AF7CF0" w14:paraId="3A544739" w14:textId="77777777" w:rsidTr="008E150E">
        <w:tc>
          <w:tcPr>
            <w:tcW w:w="3397" w:type="dxa"/>
          </w:tcPr>
          <w:p w14:paraId="5784ABDB" w14:textId="0512D57F" w:rsidR="00AF7CF0" w:rsidRPr="00AF7CF0" w:rsidRDefault="00AF7CF0" w:rsidP="00AF7CF0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AF7CF0">
              <w:rPr>
                <w:rFonts w:ascii="Times New Roman" w:hAnsi="Times New Roman" w:cs="Times New Roman"/>
              </w:rPr>
              <w:t>Pengetahuan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F7CF0">
              <w:rPr>
                <w:rFonts w:ascii="Times New Roman" w:hAnsi="Times New Roman" w:cs="Times New Roman"/>
              </w:rPr>
              <w:t>Peraturan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F7CF0">
              <w:rPr>
                <w:rFonts w:ascii="Times New Roman" w:hAnsi="Times New Roman" w:cs="Times New Roman"/>
              </w:rPr>
              <w:t>Pajak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(X1)</w:t>
            </w:r>
          </w:p>
        </w:tc>
        <w:tc>
          <w:tcPr>
            <w:tcW w:w="1887" w:type="dxa"/>
            <w:vAlign w:val="bottom"/>
          </w:tcPr>
          <w:p w14:paraId="17C1DEC8" w14:textId="346524C8" w:rsidR="00AF7CF0" w:rsidRPr="00AF7CF0" w:rsidRDefault="00AF7CF0" w:rsidP="00AF7CF0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F7CF0">
              <w:rPr>
                <w:rFonts w:ascii="Times New Roman" w:hAnsi="Times New Roman" w:cs="Times New Roman"/>
              </w:rPr>
              <w:t>0,6</w:t>
            </w:r>
            <w:r w:rsidR="0035131A">
              <w:rPr>
                <w:rFonts w:ascii="Times New Roman" w:hAnsi="Times New Roman" w:cs="Times New Roman"/>
              </w:rPr>
              <w:t>41</w:t>
            </w:r>
          </w:p>
        </w:tc>
        <w:tc>
          <w:tcPr>
            <w:tcW w:w="2643" w:type="dxa"/>
          </w:tcPr>
          <w:p w14:paraId="038C598E" w14:textId="720103CC" w:rsidR="00AF7CF0" w:rsidRPr="00AF7CF0" w:rsidRDefault="00AF7CF0" w:rsidP="00AF7CF0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F7CF0">
              <w:rPr>
                <w:rFonts w:ascii="Times New Roman" w:hAnsi="Times New Roman" w:cs="Times New Roman"/>
              </w:rPr>
              <w:t>Valid</w:t>
            </w:r>
          </w:p>
        </w:tc>
      </w:tr>
      <w:tr w:rsidR="00AF7CF0" w:rsidRPr="00AF7CF0" w14:paraId="273CD638" w14:textId="77777777" w:rsidTr="008E150E">
        <w:tc>
          <w:tcPr>
            <w:tcW w:w="3397" w:type="dxa"/>
          </w:tcPr>
          <w:p w14:paraId="4E3D16BF" w14:textId="6BB612F2" w:rsidR="00AF7CF0" w:rsidRPr="00AF7CF0" w:rsidRDefault="00AF7CF0" w:rsidP="00AF7CF0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AF7CF0">
              <w:rPr>
                <w:rFonts w:ascii="Times New Roman" w:hAnsi="Times New Roman" w:cs="Times New Roman"/>
              </w:rPr>
              <w:t>Digitalisasi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F7CF0">
              <w:rPr>
                <w:rFonts w:ascii="Times New Roman" w:hAnsi="Times New Roman" w:cs="Times New Roman"/>
              </w:rPr>
              <w:t>Layanan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F7CF0">
              <w:rPr>
                <w:rFonts w:ascii="Times New Roman" w:hAnsi="Times New Roman" w:cs="Times New Roman"/>
              </w:rPr>
              <w:t>Pajak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(X2)</w:t>
            </w:r>
          </w:p>
        </w:tc>
        <w:tc>
          <w:tcPr>
            <w:tcW w:w="1887" w:type="dxa"/>
            <w:vAlign w:val="bottom"/>
          </w:tcPr>
          <w:p w14:paraId="189E6A57" w14:textId="0C84B1B0" w:rsidR="00AF7CF0" w:rsidRPr="00AF7CF0" w:rsidRDefault="00AF7CF0" w:rsidP="00AF7CF0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F7CF0">
              <w:rPr>
                <w:rFonts w:ascii="Times New Roman" w:hAnsi="Times New Roman" w:cs="Times New Roman"/>
              </w:rPr>
              <w:t>0,6</w:t>
            </w:r>
            <w:r w:rsidR="0035131A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2643" w:type="dxa"/>
          </w:tcPr>
          <w:p w14:paraId="106253FD" w14:textId="0166FFA5" w:rsidR="00AF7CF0" w:rsidRPr="00AF7CF0" w:rsidRDefault="00AF7CF0" w:rsidP="00AF7CF0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F7CF0">
              <w:rPr>
                <w:rFonts w:ascii="Times New Roman" w:hAnsi="Times New Roman" w:cs="Times New Roman"/>
              </w:rPr>
              <w:t>Valid</w:t>
            </w:r>
          </w:p>
        </w:tc>
      </w:tr>
      <w:tr w:rsidR="00AF7CF0" w:rsidRPr="00AF7CF0" w14:paraId="4B5CB27E" w14:textId="77777777" w:rsidTr="008E150E">
        <w:tc>
          <w:tcPr>
            <w:tcW w:w="3397" w:type="dxa"/>
          </w:tcPr>
          <w:p w14:paraId="63F2FCDB" w14:textId="51BEAD54" w:rsidR="00AF7CF0" w:rsidRPr="00AF7CF0" w:rsidRDefault="00AF7CF0" w:rsidP="00AF7CF0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AF7CF0">
              <w:rPr>
                <w:rFonts w:ascii="Times New Roman" w:hAnsi="Times New Roman" w:cs="Times New Roman"/>
              </w:rPr>
              <w:t>Kesadaran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F7CF0">
              <w:rPr>
                <w:rFonts w:ascii="Times New Roman" w:hAnsi="Times New Roman" w:cs="Times New Roman"/>
              </w:rPr>
              <w:t>Wajib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F7CF0">
              <w:rPr>
                <w:rFonts w:ascii="Times New Roman" w:hAnsi="Times New Roman" w:cs="Times New Roman"/>
              </w:rPr>
              <w:t>Pajak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(X3)</w:t>
            </w:r>
          </w:p>
        </w:tc>
        <w:tc>
          <w:tcPr>
            <w:tcW w:w="1887" w:type="dxa"/>
            <w:vAlign w:val="bottom"/>
          </w:tcPr>
          <w:p w14:paraId="7BDB4794" w14:textId="1A811FE5" w:rsidR="00AF7CF0" w:rsidRPr="00AF7CF0" w:rsidRDefault="00AF7CF0" w:rsidP="00AF7CF0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F7CF0">
              <w:rPr>
                <w:rFonts w:ascii="Times New Roman" w:hAnsi="Times New Roman" w:cs="Times New Roman"/>
              </w:rPr>
              <w:t>0,5</w:t>
            </w:r>
            <w:r w:rsidR="0035131A"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2643" w:type="dxa"/>
          </w:tcPr>
          <w:p w14:paraId="2655F9CB" w14:textId="6F70A182" w:rsidR="00AF7CF0" w:rsidRPr="00AF7CF0" w:rsidRDefault="00AF7CF0" w:rsidP="00AF7CF0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F7CF0">
              <w:rPr>
                <w:rFonts w:ascii="Times New Roman" w:hAnsi="Times New Roman" w:cs="Times New Roman"/>
              </w:rPr>
              <w:t>Valid</w:t>
            </w:r>
          </w:p>
        </w:tc>
      </w:tr>
      <w:tr w:rsidR="00194D7F" w:rsidRPr="00AF7CF0" w14:paraId="7027030C" w14:textId="77777777" w:rsidTr="00FB66CD">
        <w:tc>
          <w:tcPr>
            <w:tcW w:w="3397" w:type="dxa"/>
          </w:tcPr>
          <w:p w14:paraId="712D7FC8" w14:textId="0C278622" w:rsidR="00194D7F" w:rsidRPr="00AF7CF0" w:rsidRDefault="00194D7F" w:rsidP="00194D7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62ABC">
              <w:rPr>
                <w:rFonts w:ascii="Times New Roman" w:hAnsi="Times New Roman" w:cs="Times New Roman"/>
                <w:b/>
                <w:bCs/>
              </w:rPr>
              <w:lastRenderedPageBreak/>
              <w:t>Variabel</w:t>
            </w:r>
            <w:proofErr w:type="spellEnd"/>
          </w:p>
        </w:tc>
        <w:tc>
          <w:tcPr>
            <w:tcW w:w="1887" w:type="dxa"/>
          </w:tcPr>
          <w:p w14:paraId="798C14AA" w14:textId="63518BF5" w:rsidR="00194D7F" w:rsidRPr="00AF7CF0" w:rsidRDefault="00194D7F" w:rsidP="00194D7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62ABC">
              <w:rPr>
                <w:rFonts w:ascii="Times New Roman" w:hAnsi="Times New Roman" w:cs="Times New Roman"/>
                <w:b/>
                <w:bCs/>
              </w:rPr>
              <w:t>Nilai AVE</w:t>
            </w:r>
          </w:p>
        </w:tc>
        <w:tc>
          <w:tcPr>
            <w:tcW w:w="2643" w:type="dxa"/>
          </w:tcPr>
          <w:p w14:paraId="0E01A516" w14:textId="4A732C64" w:rsidR="00194D7F" w:rsidRPr="00AF7CF0" w:rsidRDefault="00194D7F" w:rsidP="00194D7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62ABC">
              <w:rPr>
                <w:rFonts w:ascii="Times New Roman" w:hAnsi="Times New Roman" w:cs="Times New Roman"/>
                <w:b/>
                <w:bCs/>
              </w:rPr>
              <w:t>Keterangan</w:t>
            </w:r>
            <w:proofErr w:type="spellEnd"/>
          </w:p>
        </w:tc>
      </w:tr>
      <w:tr w:rsidR="00194D7F" w:rsidRPr="00AF7CF0" w14:paraId="5800214E" w14:textId="77777777" w:rsidTr="008E150E">
        <w:tc>
          <w:tcPr>
            <w:tcW w:w="3397" w:type="dxa"/>
          </w:tcPr>
          <w:p w14:paraId="3E386C22" w14:textId="6942A4D4" w:rsidR="00194D7F" w:rsidRPr="00AF7CF0" w:rsidRDefault="00194D7F" w:rsidP="00194D7F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AF7CF0">
              <w:rPr>
                <w:rFonts w:ascii="Times New Roman" w:hAnsi="Times New Roman" w:cs="Times New Roman"/>
              </w:rPr>
              <w:t>Persepsi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F7CF0">
              <w:rPr>
                <w:rFonts w:ascii="Times New Roman" w:hAnsi="Times New Roman" w:cs="Times New Roman"/>
              </w:rPr>
              <w:t>Wajib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F7CF0">
              <w:rPr>
                <w:rFonts w:ascii="Times New Roman" w:hAnsi="Times New Roman" w:cs="Times New Roman"/>
              </w:rPr>
              <w:t>Pajak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(X4)</w:t>
            </w:r>
          </w:p>
        </w:tc>
        <w:tc>
          <w:tcPr>
            <w:tcW w:w="1887" w:type="dxa"/>
            <w:vAlign w:val="bottom"/>
          </w:tcPr>
          <w:p w14:paraId="15991E75" w14:textId="3DCEF5F6" w:rsidR="00194D7F" w:rsidRPr="00AF7CF0" w:rsidRDefault="00194D7F" w:rsidP="00194D7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F7CF0">
              <w:rPr>
                <w:rFonts w:ascii="Times New Roman" w:hAnsi="Times New Roman" w:cs="Times New Roman"/>
              </w:rPr>
              <w:t>0,5</w:t>
            </w:r>
            <w:r w:rsidR="0035131A">
              <w:rPr>
                <w:rFonts w:ascii="Times New Roman" w:hAnsi="Times New Roman" w:cs="Times New Roman"/>
              </w:rPr>
              <w:t>02</w:t>
            </w:r>
          </w:p>
        </w:tc>
        <w:tc>
          <w:tcPr>
            <w:tcW w:w="2643" w:type="dxa"/>
          </w:tcPr>
          <w:p w14:paraId="2E323AA2" w14:textId="220A37E1" w:rsidR="00194D7F" w:rsidRPr="00AF7CF0" w:rsidRDefault="00194D7F" w:rsidP="00194D7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F7CF0">
              <w:rPr>
                <w:rFonts w:ascii="Times New Roman" w:hAnsi="Times New Roman" w:cs="Times New Roman"/>
              </w:rPr>
              <w:t>Valid</w:t>
            </w:r>
          </w:p>
        </w:tc>
      </w:tr>
      <w:tr w:rsidR="00194D7F" w:rsidRPr="00AF7CF0" w14:paraId="51BFBA98" w14:textId="77777777" w:rsidTr="008E150E">
        <w:tc>
          <w:tcPr>
            <w:tcW w:w="3397" w:type="dxa"/>
          </w:tcPr>
          <w:p w14:paraId="180A9FFB" w14:textId="6012F9FF" w:rsidR="00194D7F" w:rsidRPr="00AF7CF0" w:rsidRDefault="00194D7F" w:rsidP="00194D7F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AF7CF0">
              <w:rPr>
                <w:rFonts w:ascii="Times New Roman" w:hAnsi="Times New Roman" w:cs="Times New Roman"/>
              </w:rPr>
              <w:t>Kepatuhan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F7CF0">
              <w:rPr>
                <w:rFonts w:ascii="Times New Roman" w:hAnsi="Times New Roman" w:cs="Times New Roman"/>
              </w:rPr>
              <w:t>Wajib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F7CF0">
              <w:rPr>
                <w:rFonts w:ascii="Times New Roman" w:hAnsi="Times New Roman" w:cs="Times New Roman"/>
              </w:rPr>
              <w:t>Pajak</w:t>
            </w:r>
            <w:proofErr w:type="spellEnd"/>
            <w:r w:rsidRPr="00AF7CF0">
              <w:rPr>
                <w:rFonts w:ascii="Times New Roman" w:hAnsi="Times New Roman" w:cs="Times New Roman"/>
              </w:rPr>
              <w:t xml:space="preserve"> (Y)</w:t>
            </w:r>
          </w:p>
        </w:tc>
        <w:tc>
          <w:tcPr>
            <w:tcW w:w="1887" w:type="dxa"/>
            <w:vAlign w:val="bottom"/>
          </w:tcPr>
          <w:p w14:paraId="6AA81036" w14:textId="7E38C4BE" w:rsidR="00194D7F" w:rsidRPr="00AF7CF0" w:rsidRDefault="00194D7F" w:rsidP="00194D7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F7CF0">
              <w:rPr>
                <w:rFonts w:ascii="Times New Roman" w:hAnsi="Times New Roman" w:cs="Times New Roman"/>
              </w:rPr>
              <w:t>0,5</w:t>
            </w:r>
            <w:r w:rsidR="0035131A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2643" w:type="dxa"/>
          </w:tcPr>
          <w:p w14:paraId="4C82D204" w14:textId="6D2D411D" w:rsidR="00194D7F" w:rsidRPr="00AF7CF0" w:rsidRDefault="00194D7F" w:rsidP="00194D7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F7CF0">
              <w:rPr>
                <w:rFonts w:ascii="Times New Roman" w:hAnsi="Times New Roman" w:cs="Times New Roman"/>
              </w:rPr>
              <w:t>Valid</w:t>
            </w:r>
          </w:p>
        </w:tc>
      </w:tr>
    </w:tbl>
    <w:p w14:paraId="201D12AC" w14:textId="77777777" w:rsidR="00AF7CF0" w:rsidRPr="007C46E9" w:rsidRDefault="00AF7CF0" w:rsidP="00AF7CF0">
      <w:pPr>
        <w:spacing w:line="480" w:lineRule="auto"/>
        <w:rPr>
          <w:rFonts w:ascii="Times New Roman" w:hAnsi="Times New Roman" w:cs="Times New Roman"/>
          <w:i/>
          <w:iCs/>
        </w:rPr>
      </w:pPr>
      <w:proofErr w:type="spellStart"/>
      <w:r w:rsidRPr="007C46E9">
        <w:rPr>
          <w:rFonts w:ascii="Times New Roman" w:hAnsi="Times New Roman" w:cs="Times New Roman"/>
          <w:i/>
          <w:iCs/>
        </w:rPr>
        <w:t>Sumber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: Data primer yang </w:t>
      </w:r>
      <w:proofErr w:type="spellStart"/>
      <w:r w:rsidRPr="007C46E9">
        <w:rPr>
          <w:rFonts w:ascii="Times New Roman" w:hAnsi="Times New Roman" w:cs="Times New Roman"/>
          <w:i/>
          <w:iCs/>
        </w:rPr>
        <w:t>diolah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7C46E9">
        <w:rPr>
          <w:rFonts w:ascii="Times New Roman" w:hAnsi="Times New Roman" w:cs="Times New Roman"/>
          <w:i/>
          <w:iCs/>
        </w:rPr>
        <w:t>peneliti</w:t>
      </w:r>
      <w:proofErr w:type="spellEnd"/>
      <w:r w:rsidRPr="007C46E9">
        <w:rPr>
          <w:rFonts w:ascii="Times New Roman" w:hAnsi="Times New Roman" w:cs="Times New Roman"/>
          <w:i/>
          <w:iCs/>
        </w:rPr>
        <w:t>, 2025</w:t>
      </w:r>
    </w:p>
    <w:p w14:paraId="6830478F" w14:textId="21D2AAA8" w:rsidR="00504546" w:rsidRPr="00504546" w:rsidRDefault="004D205C" w:rsidP="004D205C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ble 4.2</w:t>
      </w:r>
      <w:r w:rsidR="001E4D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4DCD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1E4D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4DCD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1E4DCD">
        <w:rPr>
          <w:rFonts w:ascii="Times New Roman" w:hAnsi="Times New Roman" w:cs="Times New Roman"/>
          <w:sz w:val="24"/>
          <w:szCs w:val="24"/>
        </w:rPr>
        <w:t xml:space="preserve"> (</w:t>
      </w:r>
      <w:r w:rsidR="001E4DCD">
        <w:rPr>
          <w:rFonts w:ascii="Times New Roman" w:hAnsi="Times New Roman" w:cs="Times New Roman"/>
          <w:i/>
          <w:iCs/>
          <w:sz w:val="24"/>
          <w:szCs w:val="24"/>
        </w:rPr>
        <w:t>Average Variance Extracted</w:t>
      </w:r>
      <w:r w:rsidR="001E4DCD">
        <w:rPr>
          <w:rFonts w:ascii="Times New Roman" w:hAnsi="Times New Roman" w:cs="Times New Roman"/>
          <w:sz w:val="24"/>
          <w:szCs w:val="24"/>
        </w:rPr>
        <w:t xml:space="preserve">) &gt;0,50 </w:t>
      </w:r>
      <w:proofErr w:type="spellStart"/>
      <w:r w:rsidR="001E4DCD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="001E4DCD">
        <w:rPr>
          <w:rFonts w:ascii="Times New Roman" w:hAnsi="Times New Roman" w:cs="Times New Roman"/>
          <w:sz w:val="24"/>
          <w:szCs w:val="24"/>
        </w:rPr>
        <w:t xml:space="preserve"> valid dan </w:t>
      </w:r>
      <w:proofErr w:type="spellStart"/>
      <w:r w:rsidR="001E4DCD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1E4D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4DCD">
        <w:rPr>
          <w:rFonts w:ascii="Times New Roman" w:hAnsi="Times New Roman" w:cs="Times New Roman"/>
          <w:sz w:val="24"/>
          <w:szCs w:val="24"/>
        </w:rPr>
        <w:t>syarat</w:t>
      </w:r>
      <w:proofErr w:type="spellEnd"/>
      <w:r w:rsidR="001E4DCD">
        <w:rPr>
          <w:rFonts w:ascii="Times New Roman" w:hAnsi="Times New Roman" w:cs="Times New Roman"/>
          <w:sz w:val="24"/>
          <w:szCs w:val="24"/>
        </w:rPr>
        <w:t>.</w:t>
      </w:r>
    </w:p>
    <w:p w14:paraId="4865F389" w14:textId="23A0DA76" w:rsidR="003337CC" w:rsidRPr="00357E77" w:rsidRDefault="003337CC">
      <w:pPr>
        <w:pStyle w:val="Heading4"/>
        <w:numPr>
          <w:ilvl w:val="3"/>
          <w:numId w:val="34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70" w:name="_Toc210724806"/>
      <w:r w:rsidRPr="00357E77">
        <w:rPr>
          <w:rFonts w:ascii="Times New Roman" w:hAnsi="Times New Roman" w:cs="Times New Roman"/>
          <w:b/>
          <w:bCs/>
          <w:color w:val="auto"/>
          <w:sz w:val="24"/>
          <w:szCs w:val="24"/>
        </w:rPr>
        <w:t>Discriminant Validity</w:t>
      </w:r>
      <w:bookmarkEnd w:id="170"/>
    </w:p>
    <w:p w14:paraId="6BAF4C3C" w14:textId="0A3CAE15" w:rsidR="003337CC" w:rsidRDefault="003337CC" w:rsidP="003337CC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krim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cross-loadi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ruk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C447373" w14:textId="4CD1C99E" w:rsidR="001E4DCD" w:rsidRPr="00FC63AE" w:rsidRDefault="00194D7F" w:rsidP="00194D7F">
      <w:pPr>
        <w:pStyle w:val="Caption"/>
        <w:spacing w:after="0" w:line="276" w:lineRule="auto"/>
        <w:jc w:val="left"/>
        <w:rPr>
          <w:rFonts w:cs="Times New Roman"/>
          <w:b w:val="0"/>
          <w:bCs/>
          <w:i/>
          <w:iCs w:val="0"/>
          <w:szCs w:val="24"/>
        </w:rPr>
      </w:pPr>
      <w:bookmarkStart w:id="171" w:name="_Toc210013228"/>
      <w:proofErr w:type="spellStart"/>
      <w:r>
        <w:t>Tabel</w:t>
      </w:r>
      <w:proofErr w:type="spellEnd"/>
      <w:r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="00DB6280">
        <w:rPr>
          <w:noProof/>
        </w:rPr>
        <w:t>5</w:t>
      </w:r>
      <w:r>
        <w:fldChar w:fldCharType="end"/>
      </w:r>
      <w:r>
        <w:t xml:space="preserve"> </w:t>
      </w:r>
      <w:r w:rsidRPr="00FC63AE">
        <w:rPr>
          <w:rFonts w:cs="Times New Roman"/>
          <w:bCs/>
          <w:szCs w:val="24"/>
        </w:rPr>
        <w:t xml:space="preserve">Hasil </w:t>
      </w:r>
      <w:r w:rsidRPr="00FC63AE">
        <w:rPr>
          <w:rFonts w:cs="Times New Roman"/>
          <w:bCs/>
          <w:i/>
          <w:szCs w:val="24"/>
        </w:rPr>
        <w:t>Cross-Loading</w:t>
      </w:r>
      <w:bookmarkEnd w:id="171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21"/>
        <w:gridCol w:w="1321"/>
        <w:gridCol w:w="1321"/>
        <w:gridCol w:w="1321"/>
        <w:gridCol w:w="1321"/>
        <w:gridCol w:w="1322"/>
      </w:tblGrid>
      <w:tr w:rsidR="00D350A2" w:rsidRPr="0035131A" w14:paraId="0A60AC92" w14:textId="77777777" w:rsidTr="00FC63AE">
        <w:trPr>
          <w:jc w:val="center"/>
        </w:trPr>
        <w:tc>
          <w:tcPr>
            <w:tcW w:w="1321" w:type="dxa"/>
          </w:tcPr>
          <w:p w14:paraId="3A218CCD" w14:textId="1A1431DF" w:rsidR="00D350A2" w:rsidRPr="0035131A" w:rsidRDefault="00D350A2" w:rsidP="00D350A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35131A">
              <w:rPr>
                <w:rFonts w:ascii="Times New Roman" w:hAnsi="Times New Roman" w:cs="Times New Roman"/>
                <w:b/>
                <w:bCs/>
              </w:rPr>
              <w:t>Variabel</w:t>
            </w:r>
            <w:proofErr w:type="spellEnd"/>
          </w:p>
        </w:tc>
        <w:tc>
          <w:tcPr>
            <w:tcW w:w="1321" w:type="dxa"/>
          </w:tcPr>
          <w:p w14:paraId="342369F8" w14:textId="501CAC84" w:rsidR="00D350A2" w:rsidRPr="0035131A" w:rsidRDefault="00D350A2" w:rsidP="00D350A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5131A">
              <w:rPr>
                <w:rFonts w:ascii="Times New Roman" w:hAnsi="Times New Roman" w:cs="Times New Roman"/>
                <w:b/>
                <w:bCs/>
              </w:rPr>
              <w:t>X1</w:t>
            </w:r>
          </w:p>
        </w:tc>
        <w:tc>
          <w:tcPr>
            <w:tcW w:w="1321" w:type="dxa"/>
          </w:tcPr>
          <w:p w14:paraId="4DA50C3C" w14:textId="0AFAD80C" w:rsidR="00D350A2" w:rsidRPr="0035131A" w:rsidRDefault="00D350A2" w:rsidP="00D350A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5131A">
              <w:rPr>
                <w:rFonts w:ascii="Times New Roman" w:hAnsi="Times New Roman" w:cs="Times New Roman"/>
                <w:b/>
                <w:bCs/>
              </w:rPr>
              <w:t>X2</w:t>
            </w:r>
          </w:p>
        </w:tc>
        <w:tc>
          <w:tcPr>
            <w:tcW w:w="1321" w:type="dxa"/>
          </w:tcPr>
          <w:p w14:paraId="4FD33C07" w14:textId="0FE750B5" w:rsidR="00D350A2" w:rsidRPr="0035131A" w:rsidRDefault="00D350A2" w:rsidP="00D350A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5131A">
              <w:rPr>
                <w:rFonts w:ascii="Times New Roman" w:hAnsi="Times New Roman" w:cs="Times New Roman"/>
                <w:b/>
                <w:bCs/>
              </w:rPr>
              <w:t>X3</w:t>
            </w:r>
          </w:p>
        </w:tc>
        <w:tc>
          <w:tcPr>
            <w:tcW w:w="1321" w:type="dxa"/>
          </w:tcPr>
          <w:p w14:paraId="75B2B766" w14:textId="58027846" w:rsidR="00D350A2" w:rsidRPr="0035131A" w:rsidRDefault="00D350A2" w:rsidP="00D350A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5131A">
              <w:rPr>
                <w:rFonts w:ascii="Times New Roman" w:hAnsi="Times New Roman" w:cs="Times New Roman"/>
                <w:b/>
                <w:bCs/>
              </w:rPr>
              <w:t>X4</w:t>
            </w:r>
          </w:p>
        </w:tc>
        <w:tc>
          <w:tcPr>
            <w:tcW w:w="1322" w:type="dxa"/>
          </w:tcPr>
          <w:p w14:paraId="6432C29B" w14:textId="5D744234" w:rsidR="00D350A2" w:rsidRPr="0035131A" w:rsidRDefault="00D350A2" w:rsidP="00D350A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5131A">
              <w:rPr>
                <w:rFonts w:ascii="Times New Roman" w:hAnsi="Times New Roman" w:cs="Times New Roman"/>
                <w:b/>
                <w:bCs/>
              </w:rPr>
              <w:t>Y</w:t>
            </w:r>
          </w:p>
        </w:tc>
      </w:tr>
      <w:tr w:rsidR="0035131A" w:rsidRPr="0035131A" w14:paraId="59CEA661" w14:textId="77777777" w:rsidTr="00FC63AE">
        <w:trPr>
          <w:jc w:val="center"/>
        </w:trPr>
        <w:tc>
          <w:tcPr>
            <w:tcW w:w="1321" w:type="dxa"/>
          </w:tcPr>
          <w:p w14:paraId="5B0EEB71" w14:textId="54E6496B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1.1</w:t>
            </w:r>
          </w:p>
        </w:tc>
        <w:tc>
          <w:tcPr>
            <w:tcW w:w="1321" w:type="dxa"/>
            <w:shd w:val="clear" w:color="auto" w:fill="D9D9D9" w:themeFill="background1" w:themeFillShade="D9"/>
            <w:vAlign w:val="bottom"/>
          </w:tcPr>
          <w:p w14:paraId="666B4615" w14:textId="4F8BC8BA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584</w:t>
            </w:r>
          </w:p>
        </w:tc>
        <w:tc>
          <w:tcPr>
            <w:tcW w:w="1321" w:type="dxa"/>
            <w:vAlign w:val="bottom"/>
          </w:tcPr>
          <w:p w14:paraId="3C6C9362" w14:textId="61FCD661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19</w:t>
            </w:r>
          </w:p>
        </w:tc>
        <w:tc>
          <w:tcPr>
            <w:tcW w:w="1321" w:type="dxa"/>
            <w:vAlign w:val="bottom"/>
          </w:tcPr>
          <w:p w14:paraId="2C5EE4D4" w14:textId="4CFF56D8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633</w:t>
            </w:r>
          </w:p>
        </w:tc>
        <w:tc>
          <w:tcPr>
            <w:tcW w:w="1321" w:type="dxa"/>
            <w:vAlign w:val="bottom"/>
          </w:tcPr>
          <w:p w14:paraId="4F7D64C4" w14:textId="531BF75E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57</w:t>
            </w:r>
          </w:p>
        </w:tc>
        <w:tc>
          <w:tcPr>
            <w:tcW w:w="1322" w:type="dxa"/>
            <w:vAlign w:val="bottom"/>
          </w:tcPr>
          <w:p w14:paraId="188FA58C" w14:textId="25D35A68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368</w:t>
            </w:r>
          </w:p>
        </w:tc>
      </w:tr>
      <w:tr w:rsidR="0035131A" w:rsidRPr="0035131A" w14:paraId="1F3C26A6" w14:textId="77777777" w:rsidTr="00FC63AE">
        <w:trPr>
          <w:jc w:val="center"/>
        </w:trPr>
        <w:tc>
          <w:tcPr>
            <w:tcW w:w="1321" w:type="dxa"/>
          </w:tcPr>
          <w:p w14:paraId="0268E8B7" w14:textId="389A8673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1.2</w:t>
            </w:r>
          </w:p>
        </w:tc>
        <w:tc>
          <w:tcPr>
            <w:tcW w:w="1321" w:type="dxa"/>
            <w:shd w:val="clear" w:color="auto" w:fill="D9D9D9" w:themeFill="background1" w:themeFillShade="D9"/>
            <w:vAlign w:val="bottom"/>
          </w:tcPr>
          <w:p w14:paraId="0DB4791E" w14:textId="0E093170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827</w:t>
            </w:r>
          </w:p>
        </w:tc>
        <w:tc>
          <w:tcPr>
            <w:tcW w:w="1321" w:type="dxa"/>
            <w:vAlign w:val="bottom"/>
          </w:tcPr>
          <w:p w14:paraId="5F973610" w14:textId="352AC430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90</w:t>
            </w:r>
          </w:p>
        </w:tc>
        <w:tc>
          <w:tcPr>
            <w:tcW w:w="1321" w:type="dxa"/>
            <w:vAlign w:val="bottom"/>
          </w:tcPr>
          <w:p w14:paraId="4701DD34" w14:textId="7427880E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836</w:t>
            </w:r>
          </w:p>
        </w:tc>
        <w:tc>
          <w:tcPr>
            <w:tcW w:w="1321" w:type="dxa"/>
            <w:vAlign w:val="bottom"/>
          </w:tcPr>
          <w:p w14:paraId="2D8FE21E" w14:textId="04F8A573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52</w:t>
            </w:r>
          </w:p>
        </w:tc>
        <w:tc>
          <w:tcPr>
            <w:tcW w:w="1322" w:type="dxa"/>
            <w:vAlign w:val="bottom"/>
          </w:tcPr>
          <w:p w14:paraId="03E264A8" w14:textId="7827EA0D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880</w:t>
            </w:r>
          </w:p>
        </w:tc>
      </w:tr>
      <w:tr w:rsidR="0035131A" w:rsidRPr="0035131A" w14:paraId="2E251DA2" w14:textId="77777777" w:rsidTr="00FC63AE">
        <w:trPr>
          <w:jc w:val="center"/>
        </w:trPr>
        <w:tc>
          <w:tcPr>
            <w:tcW w:w="1321" w:type="dxa"/>
          </w:tcPr>
          <w:p w14:paraId="2F4D7714" w14:textId="10F312DA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1.3</w:t>
            </w:r>
          </w:p>
        </w:tc>
        <w:tc>
          <w:tcPr>
            <w:tcW w:w="1321" w:type="dxa"/>
            <w:shd w:val="clear" w:color="auto" w:fill="D9D9D9" w:themeFill="background1" w:themeFillShade="D9"/>
            <w:vAlign w:val="bottom"/>
          </w:tcPr>
          <w:p w14:paraId="49DE09FD" w14:textId="0DED8B0D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723</w:t>
            </w:r>
          </w:p>
        </w:tc>
        <w:tc>
          <w:tcPr>
            <w:tcW w:w="1321" w:type="dxa"/>
            <w:vAlign w:val="bottom"/>
          </w:tcPr>
          <w:p w14:paraId="663212F0" w14:textId="20290755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745</w:t>
            </w:r>
          </w:p>
        </w:tc>
        <w:tc>
          <w:tcPr>
            <w:tcW w:w="1321" w:type="dxa"/>
            <w:vAlign w:val="bottom"/>
          </w:tcPr>
          <w:p w14:paraId="2A0D6DD6" w14:textId="7DE95D43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94</w:t>
            </w:r>
          </w:p>
        </w:tc>
        <w:tc>
          <w:tcPr>
            <w:tcW w:w="1321" w:type="dxa"/>
            <w:vAlign w:val="bottom"/>
          </w:tcPr>
          <w:p w14:paraId="603B6CC1" w14:textId="64ABE697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728</w:t>
            </w:r>
          </w:p>
        </w:tc>
        <w:tc>
          <w:tcPr>
            <w:tcW w:w="1322" w:type="dxa"/>
            <w:vAlign w:val="bottom"/>
          </w:tcPr>
          <w:p w14:paraId="62C802ED" w14:textId="4A39D755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76</w:t>
            </w:r>
          </w:p>
        </w:tc>
      </w:tr>
      <w:tr w:rsidR="0035131A" w:rsidRPr="0035131A" w14:paraId="46058A40" w14:textId="77777777" w:rsidTr="00FC63AE">
        <w:trPr>
          <w:jc w:val="center"/>
        </w:trPr>
        <w:tc>
          <w:tcPr>
            <w:tcW w:w="1321" w:type="dxa"/>
          </w:tcPr>
          <w:p w14:paraId="60EE9A07" w14:textId="0E5112BE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1.4</w:t>
            </w:r>
          </w:p>
        </w:tc>
        <w:tc>
          <w:tcPr>
            <w:tcW w:w="1321" w:type="dxa"/>
            <w:shd w:val="clear" w:color="auto" w:fill="D9D9D9" w:themeFill="background1" w:themeFillShade="D9"/>
            <w:vAlign w:val="bottom"/>
          </w:tcPr>
          <w:p w14:paraId="3C97F801" w14:textId="26E4CE99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663</w:t>
            </w:r>
          </w:p>
        </w:tc>
        <w:tc>
          <w:tcPr>
            <w:tcW w:w="1321" w:type="dxa"/>
            <w:vAlign w:val="bottom"/>
          </w:tcPr>
          <w:p w14:paraId="2D1202B3" w14:textId="6E4B0AF0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66</w:t>
            </w:r>
          </w:p>
        </w:tc>
        <w:tc>
          <w:tcPr>
            <w:tcW w:w="1321" w:type="dxa"/>
            <w:vAlign w:val="bottom"/>
          </w:tcPr>
          <w:p w14:paraId="26FE59AE" w14:textId="34FC2D2A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11</w:t>
            </w:r>
          </w:p>
        </w:tc>
        <w:tc>
          <w:tcPr>
            <w:tcW w:w="1321" w:type="dxa"/>
            <w:vAlign w:val="bottom"/>
          </w:tcPr>
          <w:p w14:paraId="06C33B16" w14:textId="202354A1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76</w:t>
            </w:r>
          </w:p>
        </w:tc>
        <w:tc>
          <w:tcPr>
            <w:tcW w:w="1322" w:type="dxa"/>
            <w:vAlign w:val="bottom"/>
          </w:tcPr>
          <w:p w14:paraId="0ABE6A6D" w14:textId="7042DB3F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93</w:t>
            </w:r>
          </w:p>
        </w:tc>
      </w:tr>
      <w:tr w:rsidR="0035131A" w:rsidRPr="0035131A" w14:paraId="02F1FB85" w14:textId="77777777" w:rsidTr="00FC63AE">
        <w:trPr>
          <w:jc w:val="center"/>
        </w:trPr>
        <w:tc>
          <w:tcPr>
            <w:tcW w:w="1321" w:type="dxa"/>
          </w:tcPr>
          <w:p w14:paraId="277829D0" w14:textId="2451E1FB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1.5</w:t>
            </w:r>
          </w:p>
        </w:tc>
        <w:tc>
          <w:tcPr>
            <w:tcW w:w="1321" w:type="dxa"/>
            <w:shd w:val="clear" w:color="auto" w:fill="D9D9D9" w:themeFill="background1" w:themeFillShade="D9"/>
            <w:vAlign w:val="bottom"/>
          </w:tcPr>
          <w:p w14:paraId="47E8D8F2" w14:textId="2B3BAEC3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723</w:t>
            </w:r>
          </w:p>
        </w:tc>
        <w:tc>
          <w:tcPr>
            <w:tcW w:w="1321" w:type="dxa"/>
            <w:vAlign w:val="bottom"/>
          </w:tcPr>
          <w:p w14:paraId="4AD7983A" w14:textId="0AE03339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52</w:t>
            </w:r>
          </w:p>
        </w:tc>
        <w:tc>
          <w:tcPr>
            <w:tcW w:w="1321" w:type="dxa"/>
            <w:vAlign w:val="bottom"/>
          </w:tcPr>
          <w:p w14:paraId="4BF7BA84" w14:textId="37213D10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00</w:t>
            </w:r>
          </w:p>
        </w:tc>
        <w:tc>
          <w:tcPr>
            <w:tcW w:w="1321" w:type="dxa"/>
            <w:vAlign w:val="bottom"/>
          </w:tcPr>
          <w:p w14:paraId="79BB44CC" w14:textId="09EC37AE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11</w:t>
            </w:r>
          </w:p>
        </w:tc>
        <w:tc>
          <w:tcPr>
            <w:tcW w:w="1322" w:type="dxa"/>
            <w:vAlign w:val="bottom"/>
          </w:tcPr>
          <w:p w14:paraId="204B4710" w14:textId="707FBC72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11</w:t>
            </w:r>
          </w:p>
        </w:tc>
      </w:tr>
      <w:tr w:rsidR="0035131A" w:rsidRPr="0035131A" w14:paraId="141880ED" w14:textId="77777777" w:rsidTr="00FC63AE">
        <w:trPr>
          <w:jc w:val="center"/>
        </w:trPr>
        <w:tc>
          <w:tcPr>
            <w:tcW w:w="1321" w:type="dxa"/>
          </w:tcPr>
          <w:p w14:paraId="184AD477" w14:textId="34021C8C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2.1</w:t>
            </w:r>
          </w:p>
        </w:tc>
        <w:tc>
          <w:tcPr>
            <w:tcW w:w="1321" w:type="dxa"/>
            <w:vAlign w:val="bottom"/>
          </w:tcPr>
          <w:p w14:paraId="09C5A716" w14:textId="4F4CFE7E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43</w:t>
            </w:r>
          </w:p>
        </w:tc>
        <w:tc>
          <w:tcPr>
            <w:tcW w:w="1321" w:type="dxa"/>
            <w:shd w:val="clear" w:color="auto" w:fill="D9D9D9" w:themeFill="background1" w:themeFillShade="D9"/>
            <w:vAlign w:val="bottom"/>
          </w:tcPr>
          <w:p w14:paraId="7EA7B6E7" w14:textId="475E419B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838</w:t>
            </w:r>
          </w:p>
        </w:tc>
        <w:tc>
          <w:tcPr>
            <w:tcW w:w="1321" w:type="dxa"/>
            <w:vAlign w:val="bottom"/>
          </w:tcPr>
          <w:p w14:paraId="0320B9CD" w14:textId="6F661902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776</w:t>
            </w:r>
          </w:p>
        </w:tc>
        <w:tc>
          <w:tcPr>
            <w:tcW w:w="1321" w:type="dxa"/>
            <w:vAlign w:val="bottom"/>
          </w:tcPr>
          <w:p w14:paraId="1984A6F2" w14:textId="675EB408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664</w:t>
            </w:r>
          </w:p>
        </w:tc>
        <w:tc>
          <w:tcPr>
            <w:tcW w:w="1322" w:type="dxa"/>
            <w:vAlign w:val="bottom"/>
          </w:tcPr>
          <w:p w14:paraId="1105519C" w14:textId="6A50073F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44</w:t>
            </w:r>
          </w:p>
        </w:tc>
      </w:tr>
      <w:tr w:rsidR="0035131A" w:rsidRPr="0035131A" w14:paraId="127E5E9E" w14:textId="77777777" w:rsidTr="00797833">
        <w:trPr>
          <w:jc w:val="center"/>
        </w:trPr>
        <w:tc>
          <w:tcPr>
            <w:tcW w:w="1321" w:type="dxa"/>
          </w:tcPr>
          <w:p w14:paraId="4364E703" w14:textId="5ABAC6D6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2.2</w:t>
            </w:r>
          </w:p>
        </w:tc>
        <w:tc>
          <w:tcPr>
            <w:tcW w:w="1321" w:type="dxa"/>
            <w:vAlign w:val="bottom"/>
          </w:tcPr>
          <w:p w14:paraId="10FF354F" w14:textId="0DD2B1F8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62</w:t>
            </w:r>
          </w:p>
        </w:tc>
        <w:tc>
          <w:tcPr>
            <w:tcW w:w="1321" w:type="dxa"/>
            <w:shd w:val="clear" w:color="auto" w:fill="D9D9D9" w:themeFill="background1" w:themeFillShade="D9"/>
            <w:vAlign w:val="bottom"/>
          </w:tcPr>
          <w:p w14:paraId="29ACDBA9" w14:textId="5C9A6D02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815</w:t>
            </w:r>
          </w:p>
        </w:tc>
        <w:tc>
          <w:tcPr>
            <w:tcW w:w="1321" w:type="dxa"/>
            <w:vAlign w:val="bottom"/>
          </w:tcPr>
          <w:p w14:paraId="6773B291" w14:textId="6D544EB3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682</w:t>
            </w:r>
          </w:p>
        </w:tc>
        <w:tc>
          <w:tcPr>
            <w:tcW w:w="1321" w:type="dxa"/>
            <w:vAlign w:val="bottom"/>
          </w:tcPr>
          <w:p w14:paraId="5C964C26" w14:textId="257ED299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638</w:t>
            </w:r>
          </w:p>
        </w:tc>
        <w:tc>
          <w:tcPr>
            <w:tcW w:w="1322" w:type="dxa"/>
            <w:vAlign w:val="bottom"/>
          </w:tcPr>
          <w:p w14:paraId="0CF44817" w14:textId="0399EC8F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01</w:t>
            </w:r>
          </w:p>
        </w:tc>
      </w:tr>
      <w:tr w:rsidR="0035131A" w:rsidRPr="0035131A" w14:paraId="30A6FABF" w14:textId="77777777" w:rsidTr="00C73A8B">
        <w:trPr>
          <w:jc w:val="center"/>
        </w:trPr>
        <w:tc>
          <w:tcPr>
            <w:tcW w:w="1321" w:type="dxa"/>
          </w:tcPr>
          <w:p w14:paraId="55CFA784" w14:textId="25FF59E8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2.3</w:t>
            </w:r>
          </w:p>
        </w:tc>
        <w:tc>
          <w:tcPr>
            <w:tcW w:w="1321" w:type="dxa"/>
            <w:vAlign w:val="bottom"/>
          </w:tcPr>
          <w:p w14:paraId="1A5A575C" w14:textId="1511B2A8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723</w:t>
            </w:r>
          </w:p>
        </w:tc>
        <w:tc>
          <w:tcPr>
            <w:tcW w:w="1321" w:type="dxa"/>
            <w:shd w:val="clear" w:color="auto" w:fill="D9D9D9" w:themeFill="background1" w:themeFillShade="D9"/>
            <w:vAlign w:val="bottom"/>
          </w:tcPr>
          <w:p w14:paraId="16D62730" w14:textId="02AD752B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745</w:t>
            </w:r>
          </w:p>
        </w:tc>
        <w:tc>
          <w:tcPr>
            <w:tcW w:w="1321" w:type="dxa"/>
            <w:vAlign w:val="bottom"/>
          </w:tcPr>
          <w:p w14:paraId="30AA09D8" w14:textId="3AD8D87E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94</w:t>
            </w:r>
          </w:p>
        </w:tc>
        <w:tc>
          <w:tcPr>
            <w:tcW w:w="1321" w:type="dxa"/>
            <w:vAlign w:val="bottom"/>
          </w:tcPr>
          <w:p w14:paraId="06488029" w14:textId="1EF3220A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728</w:t>
            </w:r>
          </w:p>
        </w:tc>
        <w:tc>
          <w:tcPr>
            <w:tcW w:w="1322" w:type="dxa"/>
            <w:vAlign w:val="bottom"/>
          </w:tcPr>
          <w:p w14:paraId="26694C75" w14:textId="35584205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76</w:t>
            </w:r>
          </w:p>
        </w:tc>
      </w:tr>
      <w:tr w:rsidR="0035131A" w:rsidRPr="0035131A" w14:paraId="38401217" w14:textId="77777777" w:rsidTr="00194D7F">
        <w:trPr>
          <w:jc w:val="center"/>
        </w:trPr>
        <w:tc>
          <w:tcPr>
            <w:tcW w:w="1321" w:type="dxa"/>
          </w:tcPr>
          <w:p w14:paraId="584B112A" w14:textId="4673F015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3.1</w:t>
            </w:r>
          </w:p>
        </w:tc>
        <w:tc>
          <w:tcPr>
            <w:tcW w:w="1321" w:type="dxa"/>
            <w:vAlign w:val="bottom"/>
          </w:tcPr>
          <w:p w14:paraId="52DE53BF" w14:textId="38BC14C7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84</w:t>
            </w:r>
          </w:p>
        </w:tc>
        <w:tc>
          <w:tcPr>
            <w:tcW w:w="1321" w:type="dxa"/>
            <w:shd w:val="clear" w:color="auto" w:fill="auto"/>
            <w:vAlign w:val="bottom"/>
          </w:tcPr>
          <w:p w14:paraId="363F97E9" w14:textId="220E5414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19</w:t>
            </w:r>
          </w:p>
        </w:tc>
        <w:tc>
          <w:tcPr>
            <w:tcW w:w="1321" w:type="dxa"/>
            <w:shd w:val="clear" w:color="auto" w:fill="E7E6E6" w:themeFill="background2"/>
            <w:vAlign w:val="bottom"/>
          </w:tcPr>
          <w:p w14:paraId="40B39119" w14:textId="41D1E597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633</w:t>
            </w:r>
          </w:p>
        </w:tc>
        <w:tc>
          <w:tcPr>
            <w:tcW w:w="1321" w:type="dxa"/>
            <w:vAlign w:val="bottom"/>
          </w:tcPr>
          <w:p w14:paraId="43D2428D" w14:textId="3C60422E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57</w:t>
            </w:r>
          </w:p>
        </w:tc>
        <w:tc>
          <w:tcPr>
            <w:tcW w:w="1322" w:type="dxa"/>
            <w:vAlign w:val="bottom"/>
          </w:tcPr>
          <w:p w14:paraId="744FE639" w14:textId="128870A9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368</w:t>
            </w:r>
          </w:p>
        </w:tc>
      </w:tr>
      <w:tr w:rsidR="0035131A" w:rsidRPr="0035131A" w14:paraId="1AAC5719" w14:textId="77777777" w:rsidTr="00194D7F">
        <w:trPr>
          <w:jc w:val="center"/>
        </w:trPr>
        <w:tc>
          <w:tcPr>
            <w:tcW w:w="1321" w:type="dxa"/>
          </w:tcPr>
          <w:p w14:paraId="36A12F40" w14:textId="26C724C0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3.2</w:t>
            </w:r>
          </w:p>
        </w:tc>
        <w:tc>
          <w:tcPr>
            <w:tcW w:w="1321" w:type="dxa"/>
            <w:vAlign w:val="bottom"/>
          </w:tcPr>
          <w:p w14:paraId="609E7421" w14:textId="76BD8325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62</w:t>
            </w:r>
          </w:p>
        </w:tc>
        <w:tc>
          <w:tcPr>
            <w:tcW w:w="1321" w:type="dxa"/>
            <w:shd w:val="clear" w:color="auto" w:fill="auto"/>
            <w:vAlign w:val="bottom"/>
          </w:tcPr>
          <w:p w14:paraId="39D9F393" w14:textId="0FCB0AF0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815</w:t>
            </w:r>
          </w:p>
        </w:tc>
        <w:tc>
          <w:tcPr>
            <w:tcW w:w="1321" w:type="dxa"/>
            <w:shd w:val="clear" w:color="auto" w:fill="E7E6E6" w:themeFill="background2"/>
            <w:vAlign w:val="bottom"/>
          </w:tcPr>
          <w:p w14:paraId="79622338" w14:textId="787B0050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682</w:t>
            </w:r>
          </w:p>
        </w:tc>
        <w:tc>
          <w:tcPr>
            <w:tcW w:w="1321" w:type="dxa"/>
            <w:vAlign w:val="bottom"/>
          </w:tcPr>
          <w:p w14:paraId="44EE0CDC" w14:textId="10C4A605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638</w:t>
            </w:r>
          </w:p>
        </w:tc>
        <w:tc>
          <w:tcPr>
            <w:tcW w:w="1322" w:type="dxa"/>
            <w:vAlign w:val="bottom"/>
          </w:tcPr>
          <w:p w14:paraId="7B7034F3" w14:textId="24C9E056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01</w:t>
            </w:r>
          </w:p>
        </w:tc>
      </w:tr>
      <w:tr w:rsidR="0035131A" w:rsidRPr="0035131A" w14:paraId="5D0BC811" w14:textId="77777777" w:rsidTr="00194D7F">
        <w:trPr>
          <w:jc w:val="center"/>
        </w:trPr>
        <w:tc>
          <w:tcPr>
            <w:tcW w:w="1321" w:type="dxa"/>
          </w:tcPr>
          <w:p w14:paraId="471798FC" w14:textId="06271F59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3.3</w:t>
            </w:r>
          </w:p>
        </w:tc>
        <w:tc>
          <w:tcPr>
            <w:tcW w:w="1321" w:type="dxa"/>
            <w:vAlign w:val="bottom"/>
          </w:tcPr>
          <w:p w14:paraId="6F54E93D" w14:textId="511F2E66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827</w:t>
            </w:r>
          </w:p>
        </w:tc>
        <w:tc>
          <w:tcPr>
            <w:tcW w:w="1321" w:type="dxa"/>
            <w:shd w:val="clear" w:color="auto" w:fill="auto"/>
            <w:vAlign w:val="bottom"/>
          </w:tcPr>
          <w:p w14:paraId="2784C65E" w14:textId="2829EEC8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90</w:t>
            </w:r>
          </w:p>
        </w:tc>
        <w:tc>
          <w:tcPr>
            <w:tcW w:w="1321" w:type="dxa"/>
            <w:shd w:val="clear" w:color="auto" w:fill="E7E6E6" w:themeFill="background2"/>
            <w:vAlign w:val="bottom"/>
          </w:tcPr>
          <w:p w14:paraId="2BBACBB5" w14:textId="61CA20D8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836</w:t>
            </w:r>
          </w:p>
        </w:tc>
        <w:tc>
          <w:tcPr>
            <w:tcW w:w="1321" w:type="dxa"/>
            <w:vAlign w:val="bottom"/>
          </w:tcPr>
          <w:p w14:paraId="3825A423" w14:textId="169B6D29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52</w:t>
            </w:r>
          </w:p>
        </w:tc>
        <w:tc>
          <w:tcPr>
            <w:tcW w:w="1322" w:type="dxa"/>
            <w:vAlign w:val="bottom"/>
          </w:tcPr>
          <w:p w14:paraId="1716B433" w14:textId="121A3D71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880</w:t>
            </w:r>
          </w:p>
        </w:tc>
      </w:tr>
      <w:tr w:rsidR="0035131A" w:rsidRPr="0035131A" w14:paraId="59E2EB37" w14:textId="77777777" w:rsidTr="00194D7F">
        <w:trPr>
          <w:jc w:val="center"/>
        </w:trPr>
        <w:tc>
          <w:tcPr>
            <w:tcW w:w="1321" w:type="dxa"/>
          </w:tcPr>
          <w:p w14:paraId="78C5F6B3" w14:textId="0874BFB8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3.4</w:t>
            </w:r>
          </w:p>
        </w:tc>
        <w:tc>
          <w:tcPr>
            <w:tcW w:w="1321" w:type="dxa"/>
            <w:vAlign w:val="bottom"/>
          </w:tcPr>
          <w:p w14:paraId="5D963559" w14:textId="7531B917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43</w:t>
            </w:r>
          </w:p>
        </w:tc>
        <w:tc>
          <w:tcPr>
            <w:tcW w:w="1321" w:type="dxa"/>
            <w:shd w:val="clear" w:color="auto" w:fill="auto"/>
            <w:vAlign w:val="bottom"/>
          </w:tcPr>
          <w:p w14:paraId="66898F24" w14:textId="1EE3CA83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838</w:t>
            </w:r>
          </w:p>
        </w:tc>
        <w:tc>
          <w:tcPr>
            <w:tcW w:w="1321" w:type="dxa"/>
            <w:shd w:val="clear" w:color="auto" w:fill="E7E6E6" w:themeFill="background2"/>
            <w:vAlign w:val="bottom"/>
          </w:tcPr>
          <w:p w14:paraId="464542ED" w14:textId="68D49167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776</w:t>
            </w:r>
          </w:p>
        </w:tc>
        <w:tc>
          <w:tcPr>
            <w:tcW w:w="1321" w:type="dxa"/>
            <w:vAlign w:val="bottom"/>
          </w:tcPr>
          <w:p w14:paraId="6A2558AF" w14:textId="1570A4C7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664</w:t>
            </w:r>
          </w:p>
        </w:tc>
        <w:tc>
          <w:tcPr>
            <w:tcW w:w="1322" w:type="dxa"/>
            <w:vAlign w:val="bottom"/>
          </w:tcPr>
          <w:p w14:paraId="35C82291" w14:textId="2785A236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44</w:t>
            </w:r>
          </w:p>
        </w:tc>
      </w:tr>
      <w:tr w:rsidR="0035131A" w:rsidRPr="0035131A" w14:paraId="45E24462" w14:textId="77777777" w:rsidTr="00194D7F">
        <w:trPr>
          <w:jc w:val="center"/>
        </w:trPr>
        <w:tc>
          <w:tcPr>
            <w:tcW w:w="1321" w:type="dxa"/>
          </w:tcPr>
          <w:p w14:paraId="112FDD52" w14:textId="1DF74AC9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4.1</w:t>
            </w:r>
          </w:p>
        </w:tc>
        <w:tc>
          <w:tcPr>
            <w:tcW w:w="1321" w:type="dxa"/>
            <w:vAlign w:val="bottom"/>
          </w:tcPr>
          <w:p w14:paraId="744A5BC4" w14:textId="16B6765A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95</w:t>
            </w:r>
          </w:p>
        </w:tc>
        <w:tc>
          <w:tcPr>
            <w:tcW w:w="1321" w:type="dxa"/>
            <w:shd w:val="clear" w:color="auto" w:fill="auto"/>
            <w:vAlign w:val="bottom"/>
          </w:tcPr>
          <w:p w14:paraId="63AF6B42" w14:textId="69EF6CF9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370</w:t>
            </w:r>
          </w:p>
        </w:tc>
        <w:tc>
          <w:tcPr>
            <w:tcW w:w="1321" w:type="dxa"/>
            <w:vAlign w:val="bottom"/>
          </w:tcPr>
          <w:p w14:paraId="5BB2A2F5" w14:textId="78557D71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381</w:t>
            </w:r>
          </w:p>
        </w:tc>
        <w:tc>
          <w:tcPr>
            <w:tcW w:w="1321" w:type="dxa"/>
            <w:shd w:val="clear" w:color="auto" w:fill="E7E6E6" w:themeFill="background2"/>
            <w:vAlign w:val="bottom"/>
          </w:tcPr>
          <w:p w14:paraId="6F2284FE" w14:textId="41BBC8A7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641</w:t>
            </w:r>
          </w:p>
        </w:tc>
        <w:tc>
          <w:tcPr>
            <w:tcW w:w="1322" w:type="dxa"/>
            <w:vAlign w:val="bottom"/>
          </w:tcPr>
          <w:p w14:paraId="1A54E502" w14:textId="0FA21BBD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27</w:t>
            </w:r>
          </w:p>
        </w:tc>
      </w:tr>
      <w:tr w:rsidR="0035131A" w:rsidRPr="0035131A" w14:paraId="605FEEBA" w14:textId="77777777" w:rsidTr="00194D7F">
        <w:trPr>
          <w:jc w:val="center"/>
        </w:trPr>
        <w:tc>
          <w:tcPr>
            <w:tcW w:w="1321" w:type="dxa"/>
          </w:tcPr>
          <w:p w14:paraId="14664875" w14:textId="3089254E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4.2</w:t>
            </w:r>
          </w:p>
        </w:tc>
        <w:tc>
          <w:tcPr>
            <w:tcW w:w="1321" w:type="dxa"/>
            <w:vAlign w:val="bottom"/>
          </w:tcPr>
          <w:p w14:paraId="32F676B6" w14:textId="2AF09BEC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723</w:t>
            </w:r>
          </w:p>
        </w:tc>
        <w:tc>
          <w:tcPr>
            <w:tcW w:w="1321" w:type="dxa"/>
            <w:shd w:val="clear" w:color="auto" w:fill="auto"/>
            <w:vAlign w:val="bottom"/>
          </w:tcPr>
          <w:p w14:paraId="34350586" w14:textId="1D4FBEF2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745</w:t>
            </w:r>
          </w:p>
        </w:tc>
        <w:tc>
          <w:tcPr>
            <w:tcW w:w="1321" w:type="dxa"/>
            <w:vAlign w:val="bottom"/>
          </w:tcPr>
          <w:p w14:paraId="7121C49C" w14:textId="67BC1C9E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94</w:t>
            </w:r>
          </w:p>
        </w:tc>
        <w:tc>
          <w:tcPr>
            <w:tcW w:w="1321" w:type="dxa"/>
            <w:shd w:val="clear" w:color="auto" w:fill="E7E6E6" w:themeFill="background2"/>
            <w:vAlign w:val="bottom"/>
          </w:tcPr>
          <w:p w14:paraId="37809A32" w14:textId="1B3037EC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728</w:t>
            </w:r>
          </w:p>
        </w:tc>
        <w:tc>
          <w:tcPr>
            <w:tcW w:w="1322" w:type="dxa"/>
            <w:vAlign w:val="bottom"/>
          </w:tcPr>
          <w:p w14:paraId="5BA83E03" w14:textId="17FD4B80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76</w:t>
            </w:r>
          </w:p>
        </w:tc>
      </w:tr>
      <w:tr w:rsidR="0035131A" w:rsidRPr="0035131A" w14:paraId="309B8767" w14:textId="77777777" w:rsidTr="00194D7F">
        <w:trPr>
          <w:jc w:val="center"/>
        </w:trPr>
        <w:tc>
          <w:tcPr>
            <w:tcW w:w="1321" w:type="dxa"/>
          </w:tcPr>
          <w:p w14:paraId="5B563627" w14:textId="363BACDA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4.3</w:t>
            </w:r>
          </w:p>
        </w:tc>
        <w:tc>
          <w:tcPr>
            <w:tcW w:w="1321" w:type="dxa"/>
            <w:vAlign w:val="bottom"/>
          </w:tcPr>
          <w:p w14:paraId="1568552E" w14:textId="7D409EEB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44</w:t>
            </w:r>
          </w:p>
        </w:tc>
        <w:tc>
          <w:tcPr>
            <w:tcW w:w="1321" w:type="dxa"/>
            <w:shd w:val="clear" w:color="auto" w:fill="auto"/>
            <w:vAlign w:val="bottom"/>
          </w:tcPr>
          <w:p w14:paraId="5E988579" w14:textId="126C5F91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618</w:t>
            </w:r>
          </w:p>
        </w:tc>
        <w:tc>
          <w:tcPr>
            <w:tcW w:w="1321" w:type="dxa"/>
            <w:vAlign w:val="bottom"/>
          </w:tcPr>
          <w:p w14:paraId="1C4562E7" w14:textId="6D41D56A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72</w:t>
            </w:r>
          </w:p>
        </w:tc>
        <w:tc>
          <w:tcPr>
            <w:tcW w:w="1321" w:type="dxa"/>
            <w:shd w:val="clear" w:color="auto" w:fill="E7E6E6" w:themeFill="background2"/>
            <w:vAlign w:val="bottom"/>
          </w:tcPr>
          <w:p w14:paraId="2CEFF9A2" w14:textId="0B06DB99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802</w:t>
            </w:r>
          </w:p>
        </w:tc>
        <w:tc>
          <w:tcPr>
            <w:tcW w:w="1322" w:type="dxa"/>
            <w:vAlign w:val="bottom"/>
          </w:tcPr>
          <w:p w14:paraId="0D487ACB" w14:textId="5BCCBA14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360</w:t>
            </w:r>
          </w:p>
        </w:tc>
      </w:tr>
      <w:tr w:rsidR="0035131A" w:rsidRPr="0035131A" w14:paraId="5640FF52" w14:textId="77777777" w:rsidTr="00194D7F">
        <w:trPr>
          <w:jc w:val="center"/>
        </w:trPr>
        <w:tc>
          <w:tcPr>
            <w:tcW w:w="1321" w:type="dxa"/>
          </w:tcPr>
          <w:p w14:paraId="59A64319" w14:textId="3E3043E6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4.4</w:t>
            </w:r>
          </w:p>
        </w:tc>
        <w:tc>
          <w:tcPr>
            <w:tcW w:w="1321" w:type="dxa"/>
            <w:vAlign w:val="bottom"/>
          </w:tcPr>
          <w:p w14:paraId="5A68F743" w14:textId="4D3D6CC2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43</w:t>
            </w:r>
          </w:p>
        </w:tc>
        <w:tc>
          <w:tcPr>
            <w:tcW w:w="1321" w:type="dxa"/>
            <w:shd w:val="clear" w:color="auto" w:fill="auto"/>
            <w:vAlign w:val="bottom"/>
          </w:tcPr>
          <w:p w14:paraId="07E2B5BC" w14:textId="465405F3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838</w:t>
            </w:r>
          </w:p>
        </w:tc>
        <w:tc>
          <w:tcPr>
            <w:tcW w:w="1321" w:type="dxa"/>
            <w:vAlign w:val="bottom"/>
          </w:tcPr>
          <w:p w14:paraId="1F62B275" w14:textId="4556617A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776</w:t>
            </w:r>
          </w:p>
        </w:tc>
        <w:tc>
          <w:tcPr>
            <w:tcW w:w="1321" w:type="dxa"/>
            <w:shd w:val="clear" w:color="auto" w:fill="E7E6E6" w:themeFill="background2"/>
            <w:vAlign w:val="bottom"/>
          </w:tcPr>
          <w:p w14:paraId="2864FF15" w14:textId="2B058C3F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664</w:t>
            </w:r>
          </w:p>
        </w:tc>
        <w:tc>
          <w:tcPr>
            <w:tcW w:w="1322" w:type="dxa"/>
            <w:vAlign w:val="bottom"/>
          </w:tcPr>
          <w:p w14:paraId="459A9488" w14:textId="1484644A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44</w:t>
            </w:r>
          </w:p>
        </w:tc>
      </w:tr>
      <w:tr w:rsidR="0035131A" w:rsidRPr="0035131A" w14:paraId="7D993B7E" w14:textId="77777777" w:rsidTr="00194D7F">
        <w:trPr>
          <w:jc w:val="center"/>
        </w:trPr>
        <w:tc>
          <w:tcPr>
            <w:tcW w:w="1321" w:type="dxa"/>
          </w:tcPr>
          <w:p w14:paraId="168FC56F" w14:textId="261167C2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X4.5</w:t>
            </w:r>
          </w:p>
        </w:tc>
        <w:tc>
          <w:tcPr>
            <w:tcW w:w="1321" w:type="dxa"/>
            <w:vAlign w:val="bottom"/>
          </w:tcPr>
          <w:p w14:paraId="2495E23B" w14:textId="71871553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78</w:t>
            </w:r>
          </w:p>
        </w:tc>
        <w:tc>
          <w:tcPr>
            <w:tcW w:w="1321" w:type="dxa"/>
            <w:shd w:val="clear" w:color="auto" w:fill="auto"/>
            <w:vAlign w:val="bottom"/>
          </w:tcPr>
          <w:p w14:paraId="2514C009" w14:textId="3E0235D9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13</w:t>
            </w:r>
          </w:p>
        </w:tc>
        <w:tc>
          <w:tcPr>
            <w:tcW w:w="1321" w:type="dxa"/>
            <w:vAlign w:val="bottom"/>
          </w:tcPr>
          <w:p w14:paraId="2817E181" w14:textId="140D68AA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99</w:t>
            </w:r>
          </w:p>
        </w:tc>
        <w:tc>
          <w:tcPr>
            <w:tcW w:w="1321" w:type="dxa"/>
            <w:shd w:val="clear" w:color="auto" w:fill="E7E6E6" w:themeFill="background2"/>
            <w:vAlign w:val="bottom"/>
          </w:tcPr>
          <w:p w14:paraId="3732C93C" w14:textId="628E66D3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786</w:t>
            </w:r>
          </w:p>
        </w:tc>
        <w:tc>
          <w:tcPr>
            <w:tcW w:w="1322" w:type="dxa"/>
            <w:vAlign w:val="bottom"/>
          </w:tcPr>
          <w:p w14:paraId="325EE58E" w14:textId="337DC710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25</w:t>
            </w:r>
          </w:p>
        </w:tc>
      </w:tr>
      <w:tr w:rsidR="0035131A" w:rsidRPr="0035131A" w14:paraId="609CD9C6" w14:textId="77777777" w:rsidTr="00194D7F">
        <w:trPr>
          <w:jc w:val="center"/>
        </w:trPr>
        <w:tc>
          <w:tcPr>
            <w:tcW w:w="1321" w:type="dxa"/>
          </w:tcPr>
          <w:p w14:paraId="74A40872" w14:textId="1362824A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Y.1</w:t>
            </w:r>
          </w:p>
        </w:tc>
        <w:tc>
          <w:tcPr>
            <w:tcW w:w="1321" w:type="dxa"/>
            <w:vAlign w:val="bottom"/>
          </w:tcPr>
          <w:p w14:paraId="53E4FF1D" w14:textId="7623356C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827</w:t>
            </w:r>
          </w:p>
        </w:tc>
        <w:tc>
          <w:tcPr>
            <w:tcW w:w="1321" w:type="dxa"/>
            <w:shd w:val="clear" w:color="auto" w:fill="auto"/>
            <w:vAlign w:val="bottom"/>
          </w:tcPr>
          <w:p w14:paraId="131BE590" w14:textId="13ED50A5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90</w:t>
            </w:r>
          </w:p>
        </w:tc>
        <w:tc>
          <w:tcPr>
            <w:tcW w:w="1321" w:type="dxa"/>
            <w:vAlign w:val="bottom"/>
          </w:tcPr>
          <w:p w14:paraId="3042799D" w14:textId="11274DF3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836</w:t>
            </w:r>
          </w:p>
        </w:tc>
        <w:tc>
          <w:tcPr>
            <w:tcW w:w="1321" w:type="dxa"/>
            <w:vAlign w:val="bottom"/>
          </w:tcPr>
          <w:p w14:paraId="01404DA3" w14:textId="354B988E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52</w:t>
            </w:r>
          </w:p>
        </w:tc>
        <w:tc>
          <w:tcPr>
            <w:tcW w:w="1322" w:type="dxa"/>
            <w:shd w:val="clear" w:color="auto" w:fill="E7E6E6" w:themeFill="background2"/>
            <w:vAlign w:val="bottom"/>
          </w:tcPr>
          <w:p w14:paraId="1AEF1246" w14:textId="12F94A71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880</w:t>
            </w:r>
          </w:p>
        </w:tc>
      </w:tr>
      <w:tr w:rsidR="0035131A" w:rsidRPr="0035131A" w14:paraId="36717D03" w14:textId="77777777" w:rsidTr="00194D7F">
        <w:trPr>
          <w:jc w:val="center"/>
        </w:trPr>
        <w:tc>
          <w:tcPr>
            <w:tcW w:w="1321" w:type="dxa"/>
          </w:tcPr>
          <w:p w14:paraId="7C5B7E2B" w14:textId="12444592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Y.2</w:t>
            </w:r>
          </w:p>
        </w:tc>
        <w:tc>
          <w:tcPr>
            <w:tcW w:w="1321" w:type="dxa"/>
            <w:vAlign w:val="bottom"/>
          </w:tcPr>
          <w:p w14:paraId="5D043C18" w14:textId="043F4A58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53</w:t>
            </w:r>
          </w:p>
        </w:tc>
        <w:tc>
          <w:tcPr>
            <w:tcW w:w="1321" w:type="dxa"/>
            <w:shd w:val="clear" w:color="auto" w:fill="auto"/>
            <w:vAlign w:val="bottom"/>
          </w:tcPr>
          <w:p w14:paraId="068243F5" w14:textId="12DD88D1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35</w:t>
            </w:r>
          </w:p>
        </w:tc>
        <w:tc>
          <w:tcPr>
            <w:tcW w:w="1321" w:type="dxa"/>
            <w:vAlign w:val="bottom"/>
          </w:tcPr>
          <w:p w14:paraId="4E75BC4F" w14:textId="57D04664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70</w:t>
            </w:r>
          </w:p>
        </w:tc>
        <w:tc>
          <w:tcPr>
            <w:tcW w:w="1321" w:type="dxa"/>
            <w:vAlign w:val="bottom"/>
          </w:tcPr>
          <w:p w14:paraId="15C60648" w14:textId="051223D7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38</w:t>
            </w:r>
          </w:p>
        </w:tc>
        <w:tc>
          <w:tcPr>
            <w:tcW w:w="1322" w:type="dxa"/>
            <w:shd w:val="clear" w:color="auto" w:fill="E7E6E6" w:themeFill="background2"/>
            <w:vAlign w:val="bottom"/>
          </w:tcPr>
          <w:p w14:paraId="68EBBAFD" w14:textId="23C6A4A5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785</w:t>
            </w:r>
          </w:p>
        </w:tc>
      </w:tr>
      <w:tr w:rsidR="0035131A" w:rsidRPr="0035131A" w14:paraId="0EC869DE" w14:textId="77777777" w:rsidTr="00194D7F">
        <w:trPr>
          <w:jc w:val="center"/>
        </w:trPr>
        <w:tc>
          <w:tcPr>
            <w:tcW w:w="1321" w:type="dxa"/>
          </w:tcPr>
          <w:p w14:paraId="3AD5B4A8" w14:textId="1CE48325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Y.3</w:t>
            </w:r>
          </w:p>
        </w:tc>
        <w:tc>
          <w:tcPr>
            <w:tcW w:w="1321" w:type="dxa"/>
            <w:vAlign w:val="bottom"/>
          </w:tcPr>
          <w:p w14:paraId="33805F55" w14:textId="22669B18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64</w:t>
            </w:r>
          </w:p>
        </w:tc>
        <w:tc>
          <w:tcPr>
            <w:tcW w:w="1321" w:type="dxa"/>
            <w:shd w:val="clear" w:color="auto" w:fill="auto"/>
            <w:vAlign w:val="bottom"/>
          </w:tcPr>
          <w:p w14:paraId="5ED61299" w14:textId="4551C74C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386</w:t>
            </w:r>
          </w:p>
        </w:tc>
        <w:tc>
          <w:tcPr>
            <w:tcW w:w="1321" w:type="dxa"/>
            <w:vAlign w:val="bottom"/>
          </w:tcPr>
          <w:p w14:paraId="559465CD" w14:textId="549E587B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86</w:t>
            </w:r>
          </w:p>
        </w:tc>
        <w:tc>
          <w:tcPr>
            <w:tcW w:w="1321" w:type="dxa"/>
            <w:vAlign w:val="bottom"/>
          </w:tcPr>
          <w:p w14:paraId="39124ABB" w14:textId="1911AB03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30</w:t>
            </w:r>
          </w:p>
        </w:tc>
        <w:tc>
          <w:tcPr>
            <w:tcW w:w="1322" w:type="dxa"/>
            <w:shd w:val="clear" w:color="auto" w:fill="E7E6E6" w:themeFill="background2"/>
            <w:vAlign w:val="bottom"/>
          </w:tcPr>
          <w:p w14:paraId="0DC9B8EF" w14:textId="30D6E6EB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704</w:t>
            </w:r>
          </w:p>
        </w:tc>
      </w:tr>
      <w:tr w:rsidR="0035131A" w:rsidRPr="0035131A" w14:paraId="7270C5CD" w14:textId="77777777" w:rsidTr="00194D7F">
        <w:trPr>
          <w:jc w:val="center"/>
        </w:trPr>
        <w:tc>
          <w:tcPr>
            <w:tcW w:w="1321" w:type="dxa"/>
          </w:tcPr>
          <w:p w14:paraId="3992103D" w14:textId="7C24A9DE" w:rsidR="0035131A" w:rsidRPr="0035131A" w:rsidRDefault="0035131A" w:rsidP="0035131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5131A">
              <w:rPr>
                <w:rFonts w:ascii="Times New Roman" w:hAnsi="Times New Roman" w:cs="Times New Roman"/>
              </w:rPr>
              <w:t>Y.4</w:t>
            </w:r>
          </w:p>
        </w:tc>
        <w:tc>
          <w:tcPr>
            <w:tcW w:w="1321" w:type="dxa"/>
            <w:vAlign w:val="bottom"/>
          </w:tcPr>
          <w:p w14:paraId="3385BC8B" w14:textId="383DB06E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608</w:t>
            </w:r>
          </w:p>
        </w:tc>
        <w:tc>
          <w:tcPr>
            <w:tcW w:w="1321" w:type="dxa"/>
            <w:shd w:val="clear" w:color="auto" w:fill="auto"/>
            <w:vAlign w:val="bottom"/>
          </w:tcPr>
          <w:p w14:paraId="2C9EE5CE" w14:textId="4F83812A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36</w:t>
            </w:r>
          </w:p>
        </w:tc>
        <w:tc>
          <w:tcPr>
            <w:tcW w:w="1321" w:type="dxa"/>
            <w:vAlign w:val="bottom"/>
          </w:tcPr>
          <w:p w14:paraId="66E2EA59" w14:textId="0F47A4FE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550</w:t>
            </w:r>
          </w:p>
        </w:tc>
        <w:tc>
          <w:tcPr>
            <w:tcW w:w="1321" w:type="dxa"/>
            <w:vAlign w:val="bottom"/>
          </w:tcPr>
          <w:p w14:paraId="2A45425B" w14:textId="4872604D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color w:val="000000"/>
              </w:rPr>
              <w:t>0,453</w:t>
            </w:r>
          </w:p>
        </w:tc>
        <w:tc>
          <w:tcPr>
            <w:tcW w:w="1322" w:type="dxa"/>
            <w:shd w:val="clear" w:color="auto" w:fill="E7E6E6" w:themeFill="background2"/>
            <w:vAlign w:val="bottom"/>
          </w:tcPr>
          <w:p w14:paraId="3E0F77B9" w14:textId="020E8F44" w:rsidR="0035131A" w:rsidRPr="0035131A" w:rsidRDefault="0035131A" w:rsidP="0035131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5131A">
              <w:rPr>
                <w:rFonts w:ascii="Times New Roman" w:hAnsi="Times New Roman" w:cs="Times New Roman"/>
                <w:b/>
                <w:bCs/>
                <w:color w:val="000000"/>
              </w:rPr>
              <w:t>0,784</w:t>
            </w:r>
          </w:p>
        </w:tc>
      </w:tr>
    </w:tbl>
    <w:p w14:paraId="55FACBDD" w14:textId="2165DB57" w:rsidR="001E4DCD" w:rsidRPr="007C46E9" w:rsidRDefault="00FC63AE" w:rsidP="001E4DCD">
      <w:pPr>
        <w:spacing w:line="480" w:lineRule="auto"/>
        <w:rPr>
          <w:rFonts w:ascii="Times New Roman" w:hAnsi="Times New Roman" w:cs="Times New Roman"/>
          <w:i/>
          <w:iCs/>
        </w:rPr>
      </w:pPr>
      <w:proofErr w:type="spellStart"/>
      <w:r w:rsidRPr="007C46E9">
        <w:rPr>
          <w:rFonts w:ascii="Times New Roman" w:hAnsi="Times New Roman" w:cs="Times New Roman"/>
          <w:i/>
          <w:iCs/>
        </w:rPr>
        <w:t>Sumber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: Data primer yang </w:t>
      </w:r>
      <w:proofErr w:type="spellStart"/>
      <w:r w:rsidRPr="007C46E9">
        <w:rPr>
          <w:rFonts w:ascii="Times New Roman" w:hAnsi="Times New Roman" w:cs="Times New Roman"/>
          <w:i/>
          <w:iCs/>
        </w:rPr>
        <w:t>diolah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7C46E9">
        <w:rPr>
          <w:rFonts w:ascii="Times New Roman" w:hAnsi="Times New Roman" w:cs="Times New Roman"/>
          <w:i/>
          <w:iCs/>
        </w:rPr>
        <w:t>peneliti</w:t>
      </w:r>
      <w:proofErr w:type="spellEnd"/>
      <w:r w:rsidRPr="007C46E9">
        <w:rPr>
          <w:rFonts w:ascii="Times New Roman" w:hAnsi="Times New Roman" w:cs="Times New Roman"/>
          <w:i/>
          <w:iCs/>
        </w:rPr>
        <w:t>, 2025</w:t>
      </w:r>
    </w:p>
    <w:p w14:paraId="03C57747" w14:textId="0B8EFBF2" w:rsidR="00FC63AE" w:rsidRPr="004D205C" w:rsidRDefault="004D205C" w:rsidP="00FC63A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ble 4.3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cross loading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gt;0,50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ross loading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4D20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ana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t al., </w:t>
      </w:r>
      <w:r>
        <w:rPr>
          <w:rFonts w:ascii="Times New Roman" w:hAnsi="Times New Roman" w:cs="Times New Roman"/>
          <w:sz w:val="24"/>
          <w:szCs w:val="24"/>
        </w:rPr>
        <w:t xml:space="preserve">(2022)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re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ing-masing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ru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re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alid.</w:t>
      </w:r>
    </w:p>
    <w:p w14:paraId="66E2BA6D" w14:textId="7DA8AC78" w:rsidR="003337CC" w:rsidRPr="00357E77" w:rsidRDefault="003337CC">
      <w:pPr>
        <w:pStyle w:val="Heading4"/>
        <w:numPr>
          <w:ilvl w:val="3"/>
          <w:numId w:val="34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72" w:name="_Toc210724807"/>
      <w:r w:rsidRPr="00357E77">
        <w:rPr>
          <w:rFonts w:ascii="Times New Roman" w:hAnsi="Times New Roman" w:cs="Times New Roman"/>
          <w:b/>
          <w:bCs/>
          <w:color w:val="auto"/>
          <w:sz w:val="24"/>
          <w:szCs w:val="24"/>
        </w:rPr>
        <w:t>Cronbach</w:t>
      </w:r>
      <w:r w:rsidR="00373D04">
        <w:rPr>
          <w:rFonts w:ascii="Times New Roman" w:hAnsi="Times New Roman" w:cs="Times New Roman"/>
          <w:b/>
          <w:bCs/>
          <w:color w:val="auto"/>
          <w:sz w:val="24"/>
          <w:szCs w:val="24"/>
        </w:rPr>
        <w:t>’s</w:t>
      </w:r>
      <w:r w:rsidRPr="00357E7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Alpha</w:t>
      </w:r>
      <w:bookmarkEnd w:id="172"/>
    </w:p>
    <w:p w14:paraId="2633323F" w14:textId="336A6A15" w:rsidR="004D205C" w:rsidRDefault="003337CC" w:rsidP="003337CC">
      <w:pPr>
        <w:spacing w:line="480" w:lineRule="auto"/>
        <w:ind w:firstLine="567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Cronbach</w:t>
      </w:r>
      <w:r w:rsidR="00373D04">
        <w:rPr>
          <w:rFonts w:ascii="Times New Roman" w:hAnsi="Times New Roman" w:cs="Times New Roman"/>
          <w:i/>
          <w:iCs/>
          <w:sz w:val="24"/>
          <w:szCs w:val="24"/>
        </w:rPr>
        <w:t>’s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alph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k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k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cronbach</w:t>
      </w:r>
      <w:r w:rsidR="00373D04">
        <w:rPr>
          <w:rFonts w:ascii="Times New Roman" w:hAnsi="Times New Roman" w:cs="Times New Roman"/>
          <w:i/>
          <w:iCs/>
          <w:sz w:val="24"/>
          <w:szCs w:val="24"/>
        </w:rPr>
        <w:t>’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alpha. </w:t>
      </w:r>
    </w:p>
    <w:p w14:paraId="564638AD" w14:textId="17C1674D" w:rsidR="004D205C" w:rsidRDefault="00194D7F" w:rsidP="00194D7F">
      <w:pPr>
        <w:pStyle w:val="Caption"/>
        <w:jc w:val="left"/>
        <w:rPr>
          <w:rFonts w:cs="Times New Roman"/>
          <w:b w:val="0"/>
          <w:bCs/>
          <w:szCs w:val="24"/>
        </w:rPr>
      </w:pPr>
      <w:bookmarkStart w:id="173" w:name="_Toc210013229"/>
      <w:proofErr w:type="spellStart"/>
      <w:r>
        <w:t>Tabel</w:t>
      </w:r>
      <w:proofErr w:type="spellEnd"/>
      <w:r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="00DB6280">
        <w:rPr>
          <w:noProof/>
        </w:rPr>
        <w:t>6</w:t>
      </w:r>
      <w:r>
        <w:fldChar w:fldCharType="end"/>
      </w:r>
      <w:r>
        <w:t xml:space="preserve"> </w:t>
      </w:r>
      <w:r>
        <w:rPr>
          <w:rFonts w:cs="Times New Roman"/>
          <w:bCs/>
          <w:szCs w:val="24"/>
        </w:rPr>
        <w:t xml:space="preserve">Hasil </w:t>
      </w:r>
      <w:r>
        <w:rPr>
          <w:rFonts w:cs="Times New Roman"/>
          <w:bCs/>
          <w:i/>
          <w:szCs w:val="24"/>
        </w:rPr>
        <w:t>Cronbach’s Alpha</w:t>
      </w:r>
      <w:bookmarkEnd w:id="173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97"/>
        <w:gridCol w:w="2410"/>
        <w:gridCol w:w="2120"/>
      </w:tblGrid>
      <w:tr w:rsidR="004D205C" w:rsidRPr="004D205C" w14:paraId="2F75E84A" w14:textId="77777777" w:rsidTr="00373D04">
        <w:tc>
          <w:tcPr>
            <w:tcW w:w="3397" w:type="dxa"/>
          </w:tcPr>
          <w:p w14:paraId="5331A860" w14:textId="01C9E989" w:rsidR="004D205C" w:rsidRPr="004D205C" w:rsidRDefault="004D205C" w:rsidP="00373D04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4D205C">
              <w:rPr>
                <w:rFonts w:ascii="Times New Roman" w:hAnsi="Times New Roman" w:cs="Times New Roman"/>
                <w:b/>
                <w:bCs/>
              </w:rPr>
              <w:t>Variabel</w:t>
            </w:r>
            <w:proofErr w:type="spellEnd"/>
          </w:p>
        </w:tc>
        <w:tc>
          <w:tcPr>
            <w:tcW w:w="2410" w:type="dxa"/>
          </w:tcPr>
          <w:p w14:paraId="33155A25" w14:textId="091DEACD" w:rsidR="004D205C" w:rsidRPr="004D205C" w:rsidRDefault="004D205C" w:rsidP="00373D04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4D205C">
              <w:rPr>
                <w:rFonts w:ascii="Times New Roman" w:hAnsi="Times New Roman" w:cs="Times New Roman"/>
                <w:b/>
                <w:bCs/>
                <w:i/>
                <w:iCs/>
              </w:rPr>
              <w:t>Cronbach</w:t>
            </w:r>
            <w:r w:rsidR="00373D04">
              <w:rPr>
                <w:rFonts w:ascii="Times New Roman" w:hAnsi="Times New Roman" w:cs="Times New Roman"/>
                <w:b/>
                <w:bCs/>
                <w:i/>
                <w:iCs/>
              </w:rPr>
              <w:t>’s</w:t>
            </w:r>
            <w:r w:rsidRPr="004D205C">
              <w:rPr>
                <w:rFonts w:ascii="Times New Roman" w:hAnsi="Times New Roman" w:cs="Times New Roman"/>
                <w:b/>
                <w:bCs/>
                <w:i/>
                <w:iCs/>
              </w:rPr>
              <w:t xml:space="preserve"> Alpha</w:t>
            </w:r>
          </w:p>
        </w:tc>
        <w:tc>
          <w:tcPr>
            <w:tcW w:w="2120" w:type="dxa"/>
          </w:tcPr>
          <w:p w14:paraId="55300D2A" w14:textId="0A45BE7F" w:rsidR="004D205C" w:rsidRPr="004D205C" w:rsidRDefault="004D205C" w:rsidP="00373D04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4D205C">
              <w:rPr>
                <w:rFonts w:ascii="Times New Roman" w:hAnsi="Times New Roman" w:cs="Times New Roman"/>
                <w:b/>
                <w:bCs/>
              </w:rPr>
              <w:t>Keterangan</w:t>
            </w:r>
            <w:proofErr w:type="spellEnd"/>
          </w:p>
        </w:tc>
      </w:tr>
      <w:tr w:rsidR="005327B4" w:rsidRPr="004D205C" w14:paraId="78FD1A4A" w14:textId="77777777" w:rsidTr="001B5A6C">
        <w:tc>
          <w:tcPr>
            <w:tcW w:w="3397" w:type="dxa"/>
          </w:tcPr>
          <w:p w14:paraId="595D252A" w14:textId="503F5C8E" w:rsidR="005327B4" w:rsidRPr="00373D04" w:rsidRDefault="005327B4" w:rsidP="005327B4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engetahu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ratur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ajak</w:t>
            </w:r>
            <w:proofErr w:type="spellEnd"/>
            <w:r>
              <w:rPr>
                <w:rFonts w:ascii="Times New Roman" w:hAnsi="Times New Roman" w:cs="Times New Roman"/>
              </w:rPr>
              <w:t xml:space="preserve"> (X1)</w:t>
            </w:r>
          </w:p>
        </w:tc>
        <w:tc>
          <w:tcPr>
            <w:tcW w:w="2410" w:type="dxa"/>
            <w:vAlign w:val="bottom"/>
          </w:tcPr>
          <w:p w14:paraId="6567A4A2" w14:textId="684C730D" w:rsidR="005327B4" w:rsidRPr="005327B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327B4">
              <w:rPr>
                <w:rFonts w:ascii="Times New Roman" w:hAnsi="Times New Roman" w:cs="Times New Roman"/>
              </w:rPr>
              <w:t>0,757</w:t>
            </w:r>
          </w:p>
        </w:tc>
        <w:tc>
          <w:tcPr>
            <w:tcW w:w="2120" w:type="dxa"/>
          </w:tcPr>
          <w:p w14:paraId="5423B5AA" w14:textId="38FC2A71" w:rsidR="005327B4" w:rsidRPr="00373D0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eliabel</w:t>
            </w:r>
            <w:proofErr w:type="spellEnd"/>
          </w:p>
        </w:tc>
      </w:tr>
      <w:tr w:rsidR="005327B4" w:rsidRPr="004D205C" w14:paraId="4628726F" w14:textId="77777777" w:rsidTr="001B5A6C">
        <w:tc>
          <w:tcPr>
            <w:tcW w:w="3397" w:type="dxa"/>
          </w:tcPr>
          <w:p w14:paraId="20E6796D" w14:textId="5D60FF4C" w:rsidR="005327B4" w:rsidRPr="00373D04" w:rsidRDefault="005327B4" w:rsidP="005327B4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Digitalisas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Layan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ajak</w:t>
            </w:r>
            <w:proofErr w:type="spellEnd"/>
            <w:r>
              <w:rPr>
                <w:rFonts w:ascii="Times New Roman" w:hAnsi="Times New Roman" w:cs="Times New Roman"/>
              </w:rPr>
              <w:t xml:space="preserve"> (X2)</w:t>
            </w:r>
          </w:p>
        </w:tc>
        <w:tc>
          <w:tcPr>
            <w:tcW w:w="2410" w:type="dxa"/>
            <w:vAlign w:val="bottom"/>
          </w:tcPr>
          <w:p w14:paraId="44CD1DD8" w14:textId="4940ED3A" w:rsidR="005327B4" w:rsidRPr="005327B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327B4">
              <w:rPr>
                <w:rFonts w:ascii="Times New Roman" w:hAnsi="Times New Roman" w:cs="Times New Roman"/>
              </w:rPr>
              <w:t>0,719</w:t>
            </w:r>
          </w:p>
        </w:tc>
        <w:tc>
          <w:tcPr>
            <w:tcW w:w="2120" w:type="dxa"/>
          </w:tcPr>
          <w:p w14:paraId="0BFEB9BE" w14:textId="552210D2" w:rsidR="005327B4" w:rsidRPr="00373D0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eliabel</w:t>
            </w:r>
            <w:proofErr w:type="spellEnd"/>
          </w:p>
        </w:tc>
      </w:tr>
      <w:tr w:rsidR="005327B4" w:rsidRPr="004D205C" w14:paraId="70848997" w14:textId="77777777" w:rsidTr="001B5A6C">
        <w:tc>
          <w:tcPr>
            <w:tcW w:w="3397" w:type="dxa"/>
          </w:tcPr>
          <w:p w14:paraId="18BADFF2" w14:textId="631CCD72" w:rsidR="005327B4" w:rsidRPr="00373D04" w:rsidRDefault="005327B4" w:rsidP="005327B4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esadar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Wajib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ajak</w:t>
            </w:r>
            <w:proofErr w:type="spellEnd"/>
            <w:r>
              <w:rPr>
                <w:rFonts w:ascii="Times New Roman" w:hAnsi="Times New Roman" w:cs="Times New Roman"/>
              </w:rPr>
              <w:t xml:space="preserve"> (X3)</w:t>
            </w:r>
          </w:p>
        </w:tc>
        <w:tc>
          <w:tcPr>
            <w:tcW w:w="2410" w:type="dxa"/>
            <w:vAlign w:val="bottom"/>
          </w:tcPr>
          <w:p w14:paraId="542E15AA" w14:textId="6A9D1160" w:rsidR="005327B4" w:rsidRPr="005327B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327B4">
              <w:rPr>
                <w:rFonts w:ascii="Times New Roman" w:hAnsi="Times New Roman" w:cs="Times New Roman"/>
              </w:rPr>
              <w:t>0,739</w:t>
            </w:r>
          </w:p>
        </w:tc>
        <w:tc>
          <w:tcPr>
            <w:tcW w:w="2120" w:type="dxa"/>
          </w:tcPr>
          <w:p w14:paraId="0701F0EE" w14:textId="16C1B4B0" w:rsidR="005327B4" w:rsidRPr="00373D0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</w:rPr>
              <w:t>Reliabel</w:t>
            </w:r>
            <w:proofErr w:type="spellEnd"/>
          </w:p>
        </w:tc>
      </w:tr>
      <w:tr w:rsidR="005327B4" w:rsidRPr="004D205C" w14:paraId="0736F43D" w14:textId="77777777" w:rsidTr="001B5A6C">
        <w:tc>
          <w:tcPr>
            <w:tcW w:w="3397" w:type="dxa"/>
          </w:tcPr>
          <w:p w14:paraId="279F495D" w14:textId="43FC4562" w:rsidR="005327B4" w:rsidRPr="00373D04" w:rsidRDefault="005327B4" w:rsidP="005327B4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erseps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Wajib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ajak</w:t>
            </w:r>
            <w:proofErr w:type="spellEnd"/>
            <w:r>
              <w:rPr>
                <w:rFonts w:ascii="Times New Roman" w:hAnsi="Times New Roman" w:cs="Times New Roman"/>
              </w:rPr>
              <w:t xml:space="preserve"> (X4)</w:t>
            </w:r>
          </w:p>
        </w:tc>
        <w:tc>
          <w:tcPr>
            <w:tcW w:w="2410" w:type="dxa"/>
            <w:vAlign w:val="bottom"/>
          </w:tcPr>
          <w:p w14:paraId="24CE30A8" w14:textId="5AFF2A31" w:rsidR="005327B4" w:rsidRPr="005327B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327B4">
              <w:rPr>
                <w:rFonts w:ascii="Times New Roman" w:hAnsi="Times New Roman" w:cs="Times New Roman"/>
              </w:rPr>
              <w:t>0,774</w:t>
            </w:r>
          </w:p>
        </w:tc>
        <w:tc>
          <w:tcPr>
            <w:tcW w:w="2120" w:type="dxa"/>
          </w:tcPr>
          <w:p w14:paraId="152D5588" w14:textId="1AD06481" w:rsidR="005327B4" w:rsidRPr="00373D0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eliabel</w:t>
            </w:r>
            <w:proofErr w:type="spellEnd"/>
          </w:p>
        </w:tc>
      </w:tr>
      <w:tr w:rsidR="005327B4" w:rsidRPr="004D205C" w14:paraId="6C8E783C" w14:textId="77777777" w:rsidTr="001B5A6C">
        <w:tc>
          <w:tcPr>
            <w:tcW w:w="3397" w:type="dxa"/>
          </w:tcPr>
          <w:p w14:paraId="6244739E" w14:textId="51E28600" w:rsidR="005327B4" w:rsidRPr="00373D04" w:rsidRDefault="005327B4" w:rsidP="005327B4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epatuh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Wajib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ajak</w:t>
            </w:r>
            <w:proofErr w:type="spellEnd"/>
            <w:r>
              <w:rPr>
                <w:rFonts w:ascii="Times New Roman" w:hAnsi="Times New Roman" w:cs="Times New Roman"/>
              </w:rPr>
              <w:t xml:space="preserve"> (Y)</w:t>
            </w:r>
          </w:p>
        </w:tc>
        <w:tc>
          <w:tcPr>
            <w:tcW w:w="2410" w:type="dxa"/>
            <w:vAlign w:val="bottom"/>
          </w:tcPr>
          <w:p w14:paraId="77145BB9" w14:textId="1C93BB50" w:rsidR="005327B4" w:rsidRPr="005327B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327B4">
              <w:rPr>
                <w:rFonts w:ascii="Times New Roman" w:hAnsi="Times New Roman" w:cs="Times New Roman"/>
              </w:rPr>
              <w:t>0,801</w:t>
            </w:r>
          </w:p>
        </w:tc>
        <w:tc>
          <w:tcPr>
            <w:tcW w:w="2120" w:type="dxa"/>
          </w:tcPr>
          <w:p w14:paraId="630FB48D" w14:textId="75F88D6D" w:rsidR="005327B4" w:rsidRPr="00373D0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eliabel</w:t>
            </w:r>
            <w:proofErr w:type="spellEnd"/>
          </w:p>
        </w:tc>
      </w:tr>
    </w:tbl>
    <w:p w14:paraId="60E1F329" w14:textId="6B257C31" w:rsidR="00194D7F" w:rsidRPr="00194D7F" w:rsidRDefault="00194D7F" w:rsidP="00194D7F">
      <w:pPr>
        <w:spacing w:after="0" w:line="480" w:lineRule="auto"/>
        <w:rPr>
          <w:rFonts w:ascii="Times New Roman" w:hAnsi="Times New Roman" w:cs="Times New Roman"/>
          <w:i/>
          <w:iCs/>
        </w:rPr>
      </w:pPr>
      <w:r w:rsidRPr="00194D7F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7C46E9">
        <w:rPr>
          <w:rFonts w:ascii="Times New Roman" w:hAnsi="Times New Roman" w:cs="Times New Roman"/>
          <w:i/>
          <w:iCs/>
        </w:rPr>
        <w:t>Sumber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: Data primer yang </w:t>
      </w:r>
      <w:proofErr w:type="spellStart"/>
      <w:r w:rsidRPr="007C46E9">
        <w:rPr>
          <w:rFonts w:ascii="Times New Roman" w:hAnsi="Times New Roman" w:cs="Times New Roman"/>
          <w:i/>
          <w:iCs/>
        </w:rPr>
        <w:t>diolah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7C46E9">
        <w:rPr>
          <w:rFonts w:ascii="Times New Roman" w:hAnsi="Times New Roman" w:cs="Times New Roman"/>
          <w:i/>
          <w:iCs/>
        </w:rPr>
        <w:t>peneliti</w:t>
      </w:r>
      <w:proofErr w:type="spellEnd"/>
      <w:r w:rsidRPr="007C46E9">
        <w:rPr>
          <w:rFonts w:ascii="Times New Roman" w:hAnsi="Times New Roman" w:cs="Times New Roman"/>
          <w:i/>
          <w:iCs/>
        </w:rPr>
        <w:t>, 2025</w:t>
      </w:r>
    </w:p>
    <w:p w14:paraId="2316C376" w14:textId="254EF38B" w:rsidR="003337CC" w:rsidRPr="006715CF" w:rsidRDefault="00373D04" w:rsidP="00E001BE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4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cronbach’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alph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gt;0,70 </w:t>
      </w:r>
      <w:r w:rsidR="00E001BE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E001BE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1A15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1590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1A15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1590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1A15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159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A1590">
        <w:rPr>
          <w:rFonts w:ascii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1A1590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A15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159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A15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159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A15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159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A15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1590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1A15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159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1A15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1590">
        <w:rPr>
          <w:rFonts w:ascii="Times New Roman" w:hAnsi="Times New Roman" w:cs="Times New Roman"/>
          <w:sz w:val="24"/>
          <w:szCs w:val="24"/>
        </w:rPr>
        <w:t>reliabel</w:t>
      </w:r>
      <w:proofErr w:type="spellEnd"/>
      <w:r w:rsidRPr="001A1590">
        <w:rPr>
          <w:rFonts w:ascii="Times New Roman" w:hAnsi="Times New Roman" w:cs="Times New Roman"/>
          <w:sz w:val="24"/>
          <w:szCs w:val="24"/>
        </w:rPr>
        <w:t>.</w:t>
      </w:r>
      <w:r w:rsidR="00E001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37CC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37CC">
        <w:rPr>
          <w:rFonts w:ascii="Times New Roman" w:hAnsi="Times New Roman" w:cs="Times New Roman"/>
          <w:sz w:val="24"/>
          <w:szCs w:val="24"/>
        </w:rPr>
        <w:t>Musyaffi</w:t>
      </w:r>
      <w:proofErr w:type="spellEnd"/>
      <w:r w:rsidR="003337CC">
        <w:rPr>
          <w:rFonts w:ascii="Times New Roman" w:hAnsi="Times New Roman" w:cs="Times New Roman"/>
          <w:sz w:val="24"/>
          <w:szCs w:val="24"/>
        </w:rPr>
        <w:t xml:space="preserve"> </w:t>
      </w:r>
      <w:r w:rsidR="003337CC">
        <w:rPr>
          <w:rFonts w:ascii="Times New Roman" w:hAnsi="Times New Roman" w:cs="Times New Roman"/>
          <w:i/>
          <w:iCs/>
          <w:sz w:val="24"/>
          <w:szCs w:val="24"/>
        </w:rPr>
        <w:t>et al.,</w:t>
      </w:r>
      <w:r w:rsidR="003337CC">
        <w:rPr>
          <w:rFonts w:ascii="Times New Roman" w:hAnsi="Times New Roman" w:cs="Times New Roman"/>
          <w:sz w:val="24"/>
          <w:szCs w:val="24"/>
        </w:rPr>
        <w:t xml:space="preserve"> (2022) </w:t>
      </w:r>
      <w:proofErr w:type="spellStart"/>
      <w:r w:rsidR="003337CC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37CC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37C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37CC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37CC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37CC">
        <w:rPr>
          <w:rFonts w:ascii="Times New Roman" w:hAnsi="Times New Roman" w:cs="Times New Roman"/>
          <w:i/>
          <w:iCs/>
          <w:sz w:val="24"/>
          <w:szCs w:val="24"/>
        </w:rPr>
        <w:t>cronbach</w:t>
      </w:r>
      <w:proofErr w:type="spellEnd"/>
      <w:r w:rsidR="003337CC">
        <w:rPr>
          <w:rFonts w:ascii="Times New Roman" w:hAnsi="Times New Roman" w:cs="Times New Roman"/>
          <w:i/>
          <w:iCs/>
          <w:sz w:val="24"/>
          <w:szCs w:val="24"/>
        </w:rPr>
        <w:t xml:space="preserve"> alpha </w:t>
      </w:r>
      <w:proofErr w:type="spellStart"/>
      <w:r w:rsidR="003337CC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37CC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3337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37CC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3337CC">
        <w:rPr>
          <w:rFonts w:ascii="Times New Roman" w:hAnsi="Times New Roman" w:cs="Times New Roman"/>
          <w:sz w:val="24"/>
          <w:szCs w:val="24"/>
        </w:rPr>
        <w:t xml:space="preserve"> &gt;0,70.</w:t>
      </w:r>
    </w:p>
    <w:p w14:paraId="06432078" w14:textId="465E50F1" w:rsidR="001A06B2" w:rsidRPr="00357E77" w:rsidRDefault="001A06B2">
      <w:pPr>
        <w:pStyle w:val="Heading3"/>
        <w:numPr>
          <w:ilvl w:val="2"/>
          <w:numId w:val="34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174" w:name="_Toc210724808"/>
      <w:proofErr w:type="spellStart"/>
      <w:r w:rsidRPr="00357E77">
        <w:rPr>
          <w:rFonts w:ascii="Times New Roman" w:hAnsi="Times New Roman" w:cs="Times New Roman"/>
          <w:b/>
          <w:bCs/>
          <w:color w:val="auto"/>
        </w:rPr>
        <w:t>Motode</w:t>
      </w:r>
      <w:proofErr w:type="spellEnd"/>
      <w:r w:rsidRPr="00357E77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7E77">
        <w:rPr>
          <w:rFonts w:ascii="Times New Roman" w:hAnsi="Times New Roman" w:cs="Times New Roman"/>
          <w:b/>
          <w:bCs/>
          <w:color w:val="auto"/>
        </w:rPr>
        <w:t>Analisis</w:t>
      </w:r>
      <w:proofErr w:type="spellEnd"/>
      <w:r w:rsidRPr="00357E77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357E77">
        <w:rPr>
          <w:rFonts w:ascii="Times New Roman" w:hAnsi="Times New Roman" w:cs="Times New Roman"/>
          <w:b/>
          <w:bCs/>
          <w:i/>
          <w:iCs/>
          <w:color w:val="auto"/>
        </w:rPr>
        <w:t>Inner Model</w:t>
      </w:r>
      <w:bookmarkEnd w:id="174"/>
    </w:p>
    <w:p w14:paraId="59AA10BF" w14:textId="07BC22BE" w:rsidR="001A06B2" w:rsidRDefault="001A06B2">
      <w:pPr>
        <w:pStyle w:val="Heading4"/>
        <w:numPr>
          <w:ilvl w:val="3"/>
          <w:numId w:val="34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75" w:name="_Toc210724809"/>
      <w:r w:rsidRPr="00B57C3D">
        <w:rPr>
          <w:rFonts w:ascii="Times New Roman" w:hAnsi="Times New Roman" w:cs="Times New Roman"/>
          <w:b/>
          <w:bCs/>
          <w:color w:val="auto"/>
          <w:sz w:val="24"/>
          <w:szCs w:val="24"/>
        </w:rPr>
        <w:t>R-Square</w:t>
      </w:r>
      <w:bookmarkEnd w:id="175"/>
    </w:p>
    <w:p w14:paraId="4C33DCD5" w14:textId="77777777" w:rsidR="00E001BE" w:rsidRDefault="001A06B2" w:rsidP="001A06B2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lai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R-Square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a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404E8A2" w14:textId="6D799472" w:rsidR="00E001BE" w:rsidRPr="00E001BE" w:rsidRDefault="00194D7F" w:rsidP="00194D7F">
      <w:pPr>
        <w:pStyle w:val="Caption"/>
        <w:spacing w:after="0" w:line="276" w:lineRule="auto"/>
        <w:jc w:val="left"/>
        <w:rPr>
          <w:rFonts w:cs="Times New Roman"/>
          <w:b w:val="0"/>
          <w:bCs/>
          <w:i/>
          <w:iCs w:val="0"/>
          <w:szCs w:val="24"/>
        </w:rPr>
      </w:pPr>
      <w:bookmarkStart w:id="176" w:name="_Toc210013230"/>
      <w:proofErr w:type="spellStart"/>
      <w:r>
        <w:lastRenderedPageBreak/>
        <w:t>Tabel</w:t>
      </w:r>
      <w:proofErr w:type="spellEnd"/>
      <w:r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="00DB6280">
        <w:rPr>
          <w:noProof/>
        </w:rPr>
        <w:t>7</w:t>
      </w:r>
      <w:r>
        <w:fldChar w:fldCharType="end"/>
      </w:r>
      <w:r>
        <w:t xml:space="preserve"> </w:t>
      </w:r>
      <w:r w:rsidRPr="00E001BE">
        <w:rPr>
          <w:rFonts w:cs="Times New Roman"/>
          <w:bCs/>
          <w:szCs w:val="24"/>
        </w:rPr>
        <w:t xml:space="preserve">Hasil </w:t>
      </w:r>
      <w:r w:rsidRPr="00E001BE">
        <w:rPr>
          <w:rFonts w:cs="Times New Roman"/>
          <w:bCs/>
          <w:i/>
          <w:szCs w:val="24"/>
        </w:rPr>
        <w:t>R-Square</w:t>
      </w:r>
      <w:bookmarkEnd w:id="176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63"/>
        <w:gridCol w:w="3964"/>
      </w:tblGrid>
      <w:tr w:rsidR="00E001BE" w:rsidRPr="00E001BE" w14:paraId="0C651D8D" w14:textId="77777777" w:rsidTr="00E001BE">
        <w:tc>
          <w:tcPr>
            <w:tcW w:w="3963" w:type="dxa"/>
          </w:tcPr>
          <w:p w14:paraId="203904EE" w14:textId="1FC248FA" w:rsidR="00E001BE" w:rsidRPr="00E001BE" w:rsidRDefault="00E001BE" w:rsidP="00E001B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Keterangan</w:t>
            </w:r>
            <w:proofErr w:type="spellEnd"/>
          </w:p>
        </w:tc>
        <w:tc>
          <w:tcPr>
            <w:tcW w:w="3964" w:type="dxa"/>
          </w:tcPr>
          <w:p w14:paraId="467EE006" w14:textId="1D59407E" w:rsidR="00E001BE" w:rsidRPr="00E001BE" w:rsidRDefault="00E001BE" w:rsidP="00E001B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E001BE">
              <w:rPr>
                <w:rFonts w:ascii="Times New Roman" w:hAnsi="Times New Roman" w:cs="Times New Roman"/>
                <w:b/>
                <w:bCs/>
                <w:i/>
                <w:iCs/>
              </w:rPr>
              <w:t>R-Square</w:t>
            </w:r>
          </w:p>
        </w:tc>
      </w:tr>
      <w:tr w:rsidR="00E001BE" w:rsidRPr="00E001BE" w14:paraId="48736D02" w14:textId="77777777" w:rsidTr="00E001BE">
        <w:tc>
          <w:tcPr>
            <w:tcW w:w="3963" w:type="dxa"/>
          </w:tcPr>
          <w:p w14:paraId="1E2B55C2" w14:textId="046AD370" w:rsidR="00E001BE" w:rsidRPr="005327B4" w:rsidRDefault="00E001BE" w:rsidP="00E001BE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5327B4">
              <w:rPr>
                <w:rFonts w:ascii="Times New Roman" w:hAnsi="Times New Roman" w:cs="Times New Roman"/>
              </w:rPr>
              <w:t>Kepatuhan</w:t>
            </w:r>
            <w:proofErr w:type="spellEnd"/>
            <w:r w:rsidRPr="005327B4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5327B4">
              <w:rPr>
                <w:rFonts w:ascii="Times New Roman" w:hAnsi="Times New Roman" w:cs="Times New Roman"/>
              </w:rPr>
              <w:t>Wajib</w:t>
            </w:r>
            <w:proofErr w:type="spellEnd"/>
            <w:r w:rsidRPr="005327B4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5327B4">
              <w:rPr>
                <w:rFonts w:ascii="Times New Roman" w:hAnsi="Times New Roman" w:cs="Times New Roman"/>
              </w:rPr>
              <w:t>Pajak</w:t>
            </w:r>
            <w:proofErr w:type="spellEnd"/>
            <w:r w:rsidRPr="005327B4">
              <w:rPr>
                <w:rFonts w:ascii="Times New Roman" w:hAnsi="Times New Roman" w:cs="Times New Roman"/>
              </w:rPr>
              <w:t xml:space="preserve"> (Y)</w:t>
            </w:r>
          </w:p>
        </w:tc>
        <w:tc>
          <w:tcPr>
            <w:tcW w:w="3964" w:type="dxa"/>
          </w:tcPr>
          <w:p w14:paraId="7F85BB67" w14:textId="78F54641" w:rsidR="00E001BE" w:rsidRPr="005327B4" w:rsidRDefault="005327B4" w:rsidP="005327B4">
            <w:pPr>
              <w:jc w:val="both"/>
              <w:rPr>
                <w:rFonts w:ascii="Times New Roman" w:hAnsi="Times New Roman" w:cs="Times New Roman"/>
                <w:color w:val="000000"/>
              </w:rPr>
            </w:pPr>
            <w:r w:rsidRPr="005327B4">
              <w:rPr>
                <w:rFonts w:ascii="Times New Roman" w:hAnsi="Times New Roman" w:cs="Times New Roman"/>
                <w:color w:val="000000"/>
              </w:rPr>
              <w:t>0,750</w:t>
            </w:r>
          </w:p>
        </w:tc>
      </w:tr>
    </w:tbl>
    <w:p w14:paraId="2538B33C" w14:textId="7CBE618A" w:rsidR="00E001BE" w:rsidRPr="007C46E9" w:rsidRDefault="00E001BE" w:rsidP="00E001BE">
      <w:pPr>
        <w:spacing w:line="480" w:lineRule="auto"/>
        <w:rPr>
          <w:rFonts w:ascii="Times New Roman" w:hAnsi="Times New Roman" w:cs="Times New Roman"/>
          <w:i/>
          <w:iCs/>
        </w:rPr>
      </w:pPr>
      <w:proofErr w:type="spellStart"/>
      <w:r w:rsidRPr="007C46E9">
        <w:rPr>
          <w:rFonts w:ascii="Times New Roman" w:hAnsi="Times New Roman" w:cs="Times New Roman"/>
          <w:i/>
          <w:iCs/>
        </w:rPr>
        <w:t>Sumber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: Data primer yang </w:t>
      </w:r>
      <w:proofErr w:type="spellStart"/>
      <w:r w:rsidRPr="007C46E9">
        <w:rPr>
          <w:rFonts w:ascii="Times New Roman" w:hAnsi="Times New Roman" w:cs="Times New Roman"/>
          <w:i/>
          <w:iCs/>
        </w:rPr>
        <w:t>diolah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7C46E9">
        <w:rPr>
          <w:rFonts w:ascii="Times New Roman" w:hAnsi="Times New Roman" w:cs="Times New Roman"/>
          <w:i/>
          <w:iCs/>
        </w:rPr>
        <w:t>peneliti</w:t>
      </w:r>
      <w:proofErr w:type="spellEnd"/>
      <w:r w:rsidRPr="007C46E9">
        <w:rPr>
          <w:rFonts w:ascii="Times New Roman" w:hAnsi="Times New Roman" w:cs="Times New Roman"/>
          <w:i/>
          <w:iCs/>
        </w:rPr>
        <w:t>, 2025</w:t>
      </w:r>
    </w:p>
    <w:p w14:paraId="6C5153DD" w14:textId="054BB3C4" w:rsidR="001A06B2" w:rsidRPr="009356D0" w:rsidRDefault="00E001BE" w:rsidP="001A06B2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5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R-Square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7B4">
        <w:rPr>
          <w:rFonts w:ascii="Times New Roman" w:hAnsi="Times New Roman" w:cs="Times New Roman"/>
          <w:sz w:val="24"/>
          <w:szCs w:val="24"/>
        </w:rPr>
        <w:t>k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</w:t>
      </w:r>
      <w:r w:rsidR="005327B4">
        <w:rPr>
          <w:rFonts w:ascii="Times New Roman" w:hAnsi="Times New Roman" w:cs="Times New Roman"/>
          <w:sz w:val="24"/>
          <w:szCs w:val="24"/>
        </w:rPr>
        <w:t>75</w:t>
      </w:r>
      <w:r>
        <w:rPr>
          <w:rFonts w:ascii="Times New Roman" w:hAnsi="Times New Roman" w:cs="Times New Roman"/>
          <w:sz w:val="24"/>
          <w:szCs w:val="24"/>
        </w:rPr>
        <w:t xml:space="preserve">0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327B4">
        <w:rPr>
          <w:rFonts w:ascii="Times New Roman" w:hAnsi="Times New Roman" w:cs="Times New Roman"/>
          <w:sz w:val="24"/>
          <w:szCs w:val="24"/>
        </w:rPr>
        <w:t>75</w:t>
      </w:r>
      <w:r>
        <w:rPr>
          <w:rFonts w:ascii="Times New Roman" w:hAnsi="Times New Roman" w:cs="Times New Roman"/>
          <w:sz w:val="24"/>
          <w:szCs w:val="24"/>
        </w:rPr>
        <w:t xml:space="preserve">%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. </w:t>
      </w:r>
      <w:r w:rsidR="001A06B2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 xml:space="preserve"> </w:t>
      </w:r>
      <w:r w:rsidR="001A06B2">
        <w:rPr>
          <w:rFonts w:ascii="Times New Roman" w:hAnsi="Times New Roman" w:cs="Times New Roman"/>
          <w:i/>
          <w:iCs/>
          <w:sz w:val="24"/>
          <w:szCs w:val="24"/>
        </w:rPr>
        <w:t xml:space="preserve">R-Square </w:t>
      </w:r>
      <w:r w:rsidR="001A06B2">
        <w:rPr>
          <w:rFonts w:ascii="Times New Roman" w:hAnsi="Times New Roman" w:cs="Times New Roman"/>
          <w:sz w:val="24"/>
          <w:szCs w:val="24"/>
        </w:rPr>
        <w:t>0,25 (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lemah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>), 0,50 (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>), dan 0,75 (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>) (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Latan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>, 2015).</w:t>
      </w:r>
    </w:p>
    <w:p w14:paraId="070B3562" w14:textId="77777777" w:rsidR="001A06B2" w:rsidRPr="00B57C3D" w:rsidRDefault="001A06B2">
      <w:pPr>
        <w:pStyle w:val="Heading4"/>
        <w:numPr>
          <w:ilvl w:val="3"/>
          <w:numId w:val="34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77" w:name="_Toc210724810"/>
      <w:r w:rsidRPr="00B57C3D">
        <w:rPr>
          <w:rFonts w:ascii="Times New Roman" w:hAnsi="Times New Roman" w:cs="Times New Roman"/>
          <w:b/>
          <w:bCs/>
          <w:color w:val="auto"/>
          <w:sz w:val="24"/>
          <w:szCs w:val="24"/>
        </w:rPr>
        <w:t>F-Square</w:t>
      </w:r>
      <w:bookmarkEnd w:id="177"/>
    </w:p>
    <w:p w14:paraId="401F37E7" w14:textId="77777777" w:rsidR="00E001BE" w:rsidRDefault="001A06B2" w:rsidP="00194D7F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lai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F-Square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ffect siz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662B4CC" w14:textId="41FC98F4" w:rsidR="00E001BE" w:rsidRPr="00E001BE" w:rsidRDefault="00194D7F" w:rsidP="00194D7F">
      <w:pPr>
        <w:pStyle w:val="Caption"/>
        <w:spacing w:after="0" w:line="276" w:lineRule="auto"/>
        <w:jc w:val="left"/>
        <w:rPr>
          <w:rFonts w:cs="Times New Roman"/>
          <w:b w:val="0"/>
          <w:bCs/>
          <w:szCs w:val="24"/>
        </w:rPr>
      </w:pPr>
      <w:bookmarkStart w:id="178" w:name="_Toc210013231"/>
      <w:proofErr w:type="spellStart"/>
      <w:r>
        <w:t>Tabel</w:t>
      </w:r>
      <w:proofErr w:type="spellEnd"/>
      <w:r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="00DB6280">
        <w:rPr>
          <w:noProof/>
        </w:rPr>
        <w:t>8</w:t>
      </w:r>
      <w:r>
        <w:fldChar w:fldCharType="end"/>
      </w:r>
      <w:r>
        <w:t xml:space="preserve"> </w:t>
      </w:r>
      <w:r w:rsidRPr="00E001BE">
        <w:rPr>
          <w:rFonts w:cs="Times New Roman"/>
          <w:bCs/>
          <w:szCs w:val="24"/>
        </w:rPr>
        <w:t xml:space="preserve">Hasil </w:t>
      </w:r>
      <w:r w:rsidRPr="00E001BE">
        <w:rPr>
          <w:rFonts w:cs="Times New Roman"/>
          <w:bCs/>
          <w:i/>
          <w:szCs w:val="24"/>
        </w:rPr>
        <w:t>F-Square</w:t>
      </w:r>
      <w:bookmarkEnd w:id="178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63"/>
        <w:gridCol w:w="1844"/>
      </w:tblGrid>
      <w:tr w:rsidR="000B68D3" w:rsidRPr="000B68D3" w14:paraId="3BD2AC5E" w14:textId="77777777" w:rsidTr="009D0C7F">
        <w:tc>
          <w:tcPr>
            <w:tcW w:w="3963" w:type="dxa"/>
          </w:tcPr>
          <w:p w14:paraId="1EC66FDB" w14:textId="4C448B59" w:rsidR="000B68D3" w:rsidRPr="000B68D3" w:rsidRDefault="000B68D3" w:rsidP="000B68D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0B68D3">
              <w:rPr>
                <w:rFonts w:ascii="Times New Roman" w:hAnsi="Times New Roman" w:cs="Times New Roman"/>
                <w:b/>
                <w:bCs/>
              </w:rPr>
              <w:t>Variabel</w:t>
            </w:r>
            <w:proofErr w:type="spellEnd"/>
          </w:p>
        </w:tc>
        <w:tc>
          <w:tcPr>
            <w:tcW w:w="1844" w:type="dxa"/>
          </w:tcPr>
          <w:p w14:paraId="3DBDF7A8" w14:textId="34F044A8" w:rsidR="000B68D3" w:rsidRPr="000B68D3" w:rsidRDefault="000B68D3" w:rsidP="000B68D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0B68D3">
              <w:rPr>
                <w:rFonts w:ascii="Times New Roman" w:hAnsi="Times New Roman" w:cs="Times New Roman"/>
                <w:b/>
                <w:bCs/>
                <w:i/>
                <w:iCs/>
              </w:rPr>
              <w:t>F-Square</w:t>
            </w:r>
          </w:p>
        </w:tc>
      </w:tr>
      <w:tr w:rsidR="005327B4" w:rsidRPr="000B68D3" w14:paraId="350052C3" w14:textId="77777777" w:rsidTr="009D0C7F">
        <w:tc>
          <w:tcPr>
            <w:tcW w:w="3963" w:type="dxa"/>
          </w:tcPr>
          <w:p w14:paraId="1C2B5ECD" w14:textId="71F58232" w:rsidR="005327B4" w:rsidRPr="000B68D3" w:rsidRDefault="005327B4" w:rsidP="005327B4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engetahu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ratur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ajak</w:t>
            </w:r>
            <w:proofErr w:type="spellEnd"/>
            <w:r>
              <w:rPr>
                <w:rFonts w:ascii="Times New Roman" w:hAnsi="Times New Roman" w:cs="Times New Roman"/>
              </w:rPr>
              <w:t xml:space="preserve"> (X1)</w:t>
            </w:r>
          </w:p>
        </w:tc>
        <w:tc>
          <w:tcPr>
            <w:tcW w:w="1844" w:type="dxa"/>
            <w:vAlign w:val="bottom"/>
          </w:tcPr>
          <w:p w14:paraId="46E0B158" w14:textId="23C0B97B" w:rsidR="005327B4" w:rsidRPr="005327B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327B4">
              <w:rPr>
                <w:rFonts w:ascii="Times New Roman" w:hAnsi="Times New Roman" w:cs="Times New Roman"/>
              </w:rPr>
              <w:t>0,246</w:t>
            </w:r>
          </w:p>
        </w:tc>
      </w:tr>
      <w:tr w:rsidR="005327B4" w:rsidRPr="000B68D3" w14:paraId="3184BAB2" w14:textId="77777777" w:rsidTr="009D0C7F">
        <w:tc>
          <w:tcPr>
            <w:tcW w:w="3963" w:type="dxa"/>
          </w:tcPr>
          <w:p w14:paraId="6873DBDA" w14:textId="38D866B3" w:rsidR="005327B4" w:rsidRPr="000B68D3" w:rsidRDefault="005327B4" w:rsidP="005327B4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Digitalisas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Layan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ajak</w:t>
            </w:r>
            <w:proofErr w:type="spellEnd"/>
            <w:r>
              <w:rPr>
                <w:rFonts w:ascii="Times New Roman" w:hAnsi="Times New Roman" w:cs="Times New Roman"/>
              </w:rPr>
              <w:t xml:space="preserve"> (X2)</w:t>
            </w:r>
          </w:p>
        </w:tc>
        <w:tc>
          <w:tcPr>
            <w:tcW w:w="1844" w:type="dxa"/>
            <w:vAlign w:val="bottom"/>
          </w:tcPr>
          <w:p w14:paraId="3FC6324E" w14:textId="7737A759" w:rsidR="005327B4" w:rsidRPr="005327B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327B4">
              <w:rPr>
                <w:rFonts w:ascii="Times New Roman" w:hAnsi="Times New Roman" w:cs="Times New Roman"/>
              </w:rPr>
              <w:t>0,127</w:t>
            </w:r>
          </w:p>
        </w:tc>
      </w:tr>
      <w:tr w:rsidR="005327B4" w:rsidRPr="000B68D3" w14:paraId="368E2A1F" w14:textId="77777777" w:rsidTr="009D0C7F">
        <w:tc>
          <w:tcPr>
            <w:tcW w:w="3963" w:type="dxa"/>
          </w:tcPr>
          <w:p w14:paraId="4BFB08C5" w14:textId="4A84DB3B" w:rsidR="005327B4" w:rsidRPr="000B68D3" w:rsidRDefault="005327B4" w:rsidP="005327B4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esadar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Wajib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ajak</w:t>
            </w:r>
            <w:proofErr w:type="spellEnd"/>
            <w:r>
              <w:rPr>
                <w:rFonts w:ascii="Times New Roman" w:hAnsi="Times New Roman" w:cs="Times New Roman"/>
              </w:rPr>
              <w:t xml:space="preserve"> (X3)</w:t>
            </w:r>
          </w:p>
        </w:tc>
        <w:tc>
          <w:tcPr>
            <w:tcW w:w="1844" w:type="dxa"/>
            <w:vAlign w:val="bottom"/>
          </w:tcPr>
          <w:p w14:paraId="788C39B1" w14:textId="2396B76C" w:rsidR="005327B4" w:rsidRPr="005327B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327B4">
              <w:rPr>
                <w:rFonts w:ascii="Times New Roman" w:hAnsi="Times New Roman" w:cs="Times New Roman"/>
              </w:rPr>
              <w:t>0,241</w:t>
            </w:r>
          </w:p>
        </w:tc>
      </w:tr>
      <w:tr w:rsidR="005327B4" w:rsidRPr="000B68D3" w14:paraId="0DE1E7F9" w14:textId="77777777" w:rsidTr="009D0C7F">
        <w:tc>
          <w:tcPr>
            <w:tcW w:w="3963" w:type="dxa"/>
          </w:tcPr>
          <w:p w14:paraId="06F2B39E" w14:textId="0255E37A" w:rsidR="005327B4" w:rsidRPr="000B68D3" w:rsidRDefault="005327B4" w:rsidP="005327B4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erseps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Wajib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ajak</w:t>
            </w:r>
            <w:proofErr w:type="spellEnd"/>
            <w:r>
              <w:rPr>
                <w:rFonts w:ascii="Times New Roman" w:hAnsi="Times New Roman" w:cs="Times New Roman"/>
              </w:rPr>
              <w:t xml:space="preserve"> (X4)</w:t>
            </w:r>
          </w:p>
        </w:tc>
        <w:tc>
          <w:tcPr>
            <w:tcW w:w="1844" w:type="dxa"/>
            <w:vAlign w:val="bottom"/>
          </w:tcPr>
          <w:p w14:paraId="27E16B66" w14:textId="7FD36791" w:rsidR="005327B4" w:rsidRPr="005327B4" w:rsidRDefault="005327B4" w:rsidP="005327B4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327B4">
              <w:rPr>
                <w:rFonts w:ascii="Times New Roman" w:hAnsi="Times New Roman" w:cs="Times New Roman"/>
              </w:rPr>
              <w:t>0,010</w:t>
            </w:r>
          </w:p>
        </w:tc>
      </w:tr>
    </w:tbl>
    <w:p w14:paraId="4D7766DA" w14:textId="551C266C" w:rsidR="00E001BE" w:rsidRPr="007C46E9" w:rsidRDefault="009D0C7F" w:rsidP="009D0C7F">
      <w:pPr>
        <w:spacing w:line="480" w:lineRule="auto"/>
        <w:rPr>
          <w:rFonts w:ascii="Times New Roman" w:hAnsi="Times New Roman" w:cs="Times New Roman"/>
          <w:i/>
          <w:iCs/>
        </w:rPr>
      </w:pPr>
      <w:proofErr w:type="spellStart"/>
      <w:r w:rsidRPr="007C46E9">
        <w:rPr>
          <w:rFonts w:ascii="Times New Roman" w:hAnsi="Times New Roman" w:cs="Times New Roman"/>
          <w:i/>
          <w:iCs/>
        </w:rPr>
        <w:t>Sumber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: Data primer yang </w:t>
      </w:r>
      <w:proofErr w:type="spellStart"/>
      <w:r w:rsidRPr="007C46E9">
        <w:rPr>
          <w:rFonts w:ascii="Times New Roman" w:hAnsi="Times New Roman" w:cs="Times New Roman"/>
          <w:i/>
          <w:iCs/>
        </w:rPr>
        <w:t>diolah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7C46E9">
        <w:rPr>
          <w:rFonts w:ascii="Times New Roman" w:hAnsi="Times New Roman" w:cs="Times New Roman"/>
          <w:i/>
          <w:iCs/>
        </w:rPr>
        <w:t>peneliti</w:t>
      </w:r>
      <w:proofErr w:type="spellEnd"/>
      <w:r w:rsidRPr="007C46E9">
        <w:rPr>
          <w:rFonts w:ascii="Times New Roman" w:hAnsi="Times New Roman" w:cs="Times New Roman"/>
          <w:i/>
          <w:iCs/>
        </w:rPr>
        <w:t>, 2025</w:t>
      </w:r>
    </w:p>
    <w:p w14:paraId="540B99E3" w14:textId="22D1E12C" w:rsidR="001A06B2" w:rsidRPr="00E8293B" w:rsidRDefault="009D0C7F" w:rsidP="009D0C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6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F-Square</w:t>
      </w:r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1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F-Square </w:t>
      </w:r>
      <w:r w:rsidRPr="009D0C7F">
        <w:rPr>
          <w:rFonts w:ascii="Times New Roman" w:hAnsi="Times New Roman" w:cs="Times New Roman"/>
          <w:b/>
          <w:bCs/>
          <w:sz w:val="24"/>
          <w:szCs w:val="24"/>
        </w:rPr>
        <w:t>(0,</w:t>
      </w:r>
      <w:r w:rsidR="005327B4">
        <w:rPr>
          <w:rFonts w:ascii="Times New Roman" w:hAnsi="Times New Roman" w:cs="Times New Roman"/>
          <w:b/>
          <w:bCs/>
          <w:sz w:val="24"/>
          <w:szCs w:val="24"/>
        </w:rPr>
        <w:t>246</w:t>
      </w:r>
      <w:r w:rsidRPr="009D0C7F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ffect siz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7F0E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0E64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FF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83F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FF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83F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="00FF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83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F283F">
        <w:rPr>
          <w:rFonts w:ascii="Times New Roman" w:hAnsi="Times New Roman" w:cs="Times New Roman"/>
          <w:sz w:val="24"/>
          <w:szCs w:val="24"/>
        </w:rPr>
        <w:t xml:space="preserve"> 0,</w:t>
      </w:r>
      <w:r w:rsidR="005327B4">
        <w:rPr>
          <w:rFonts w:ascii="Times New Roman" w:hAnsi="Times New Roman" w:cs="Times New Roman"/>
          <w:sz w:val="24"/>
          <w:szCs w:val="24"/>
        </w:rPr>
        <w:t>35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2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F-Square </w:t>
      </w:r>
      <w:r>
        <w:rPr>
          <w:rFonts w:ascii="Times New Roman" w:hAnsi="Times New Roman" w:cs="Times New Roman"/>
          <w:b/>
          <w:bCs/>
          <w:sz w:val="24"/>
          <w:szCs w:val="24"/>
        </w:rPr>
        <w:t>(0,</w:t>
      </w:r>
      <w:r w:rsidR="005327B4">
        <w:rPr>
          <w:rFonts w:ascii="Times New Roman" w:hAnsi="Times New Roman" w:cs="Times New Roman"/>
          <w:b/>
          <w:bCs/>
          <w:sz w:val="24"/>
          <w:szCs w:val="24"/>
        </w:rPr>
        <w:t>127</w:t>
      </w:r>
      <w:r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ffect siz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</w:t>
      </w:r>
      <w:r w:rsidR="005327B4">
        <w:rPr>
          <w:rFonts w:ascii="Times New Roman" w:hAnsi="Times New Roman" w:cs="Times New Roman"/>
          <w:sz w:val="24"/>
          <w:szCs w:val="24"/>
        </w:rPr>
        <w:t>15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3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F-Square </w:t>
      </w:r>
      <w:r w:rsidRPr="009D0C7F">
        <w:rPr>
          <w:rFonts w:ascii="Times New Roman" w:hAnsi="Times New Roman" w:cs="Times New Roman"/>
          <w:b/>
          <w:bCs/>
          <w:sz w:val="24"/>
          <w:szCs w:val="24"/>
        </w:rPr>
        <w:t>(0</w:t>
      </w:r>
      <w:r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="005327B4">
        <w:rPr>
          <w:rFonts w:ascii="Times New Roman" w:hAnsi="Times New Roman" w:cs="Times New Roman"/>
          <w:b/>
          <w:bCs/>
          <w:sz w:val="24"/>
          <w:szCs w:val="24"/>
        </w:rPr>
        <w:t>241</w:t>
      </w:r>
      <w:r w:rsidRPr="009D0C7F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ffect siz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7B4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FF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83F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FF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83F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="00FF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83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F283F">
        <w:rPr>
          <w:rFonts w:ascii="Times New Roman" w:hAnsi="Times New Roman" w:cs="Times New Roman"/>
          <w:sz w:val="24"/>
          <w:szCs w:val="24"/>
        </w:rPr>
        <w:t xml:space="preserve"> 0,</w:t>
      </w:r>
      <w:r w:rsidR="005327B4">
        <w:rPr>
          <w:rFonts w:ascii="Times New Roman" w:hAnsi="Times New Roman" w:cs="Times New Roman"/>
          <w:sz w:val="24"/>
          <w:szCs w:val="24"/>
        </w:rPr>
        <w:t>35</w:t>
      </w:r>
      <w:r>
        <w:rPr>
          <w:rFonts w:ascii="Times New Roman" w:hAnsi="Times New Roman" w:cs="Times New Roman"/>
          <w:sz w:val="24"/>
          <w:szCs w:val="24"/>
        </w:rPr>
        <w:t xml:space="preserve">.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4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F-Square </w:t>
      </w:r>
      <w:r w:rsidRPr="009D0C7F">
        <w:rPr>
          <w:rFonts w:ascii="Times New Roman" w:hAnsi="Times New Roman" w:cs="Times New Roman"/>
          <w:b/>
          <w:bCs/>
          <w:sz w:val="24"/>
          <w:szCs w:val="24"/>
        </w:rPr>
        <w:t>(0,</w:t>
      </w:r>
      <w:r w:rsidR="005327B4">
        <w:rPr>
          <w:rFonts w:ascii="Times New Roman" w:hAnsi="Times New Roman" w:cs="Times New Roman"/>
          <w:b/>
          <w:bCs/>
          <w:sz w:val="24"/>
          <w:szCs w:val="24"/>
        </w:rPr>
        <w:t>010</w:t>
      </w:r>
      <w:r w:rsidRPr="009D0C7F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ffect </w:t>
      </w:r>
      <w:r>
        <w:rPr>
          <w:rFonts w:ascii="Times New Roman" w:hAnsi="Times New Roman" w:cs="Times New Roman"/>
          <w:i/>
          <w:iCs/>
          <w:sz w:val="24"/>
          <w:szCs w:val="24"/>
        </w:rPr>
        <w:lastRenderedPageBreak/>
        <w:t>siz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27B4">
        <w:rPr>
          <w:rFonts w:ascii="Times New Roman" w:hAnsi="Times New Roman" w:cs="Times New Roman"/>
          <w:sz w:val="24"/>
          <w:szCs w:val="24"/>
        </w:rPr>
        <w:t>lemah</w:t>
      </w:r>
      <w:proofErr w:type="spellEnd"/>
      <w:r w:rsidR="00FF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83F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FF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83F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="00FF28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83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F283F">
        <w:rPr>
          <w:rFonts w:ascii="Times New Roman" w:hAnsi="Times New Roman" w:cs="Times New Roman"/>
          <w:sz w:val="24"/>
          <w:szCs w:val="24"/>
        </w:rPr>
        <w:t xml:space="preserve"> 0</w:t>
      </w:r>
      <w:r w:rsidR="005327B4">
        <w:rPr>
          <w:rFonts w:ascii="Times New Roman" w:hAnsi="Times New Roman" w:cs="Times New Roman"/>
          <w:sz w:val="24"/>
          <w:szCs w:val="24"/>
        </w:rPr>
        <w:t>,02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1A06B2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 xml:space="preserve"> </w:t>
      </w:r>
      <w:r w:rsidR="001A06B2">
        <w:rPr>
          <w:rFonts w:ascii="Times New Roman" w:hAnsi="Times New Roman" w:cs="Times New Roman"/>
          <w:i/>
          <w:iCs/>
          <w:sz w:val="24"/>
          <w:szCs w:val="24"/>
        </w:rPr>
        <w:t xml:space="preserve">F-Square </w:t>
      </w:r>
      <w:r w:rsidR="001A06B2">
        <w:rPr>
          <w:rFonts w:ascii="Times New Roman" w:hAnsi="Times New Roman" w:cs="Times New Roman"/>
          <w:sz w:val="24"/>
          <w:szCs w:val="24"/>
        </w:rPr>
        <w:t>0,02 (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lemah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>), 0,15 (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>), dan 0,35 (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>) (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Latan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>, 2015).</w:t>
      </w:r>
    </w:p>
    <w:p w14:paraId="5C1B7686" w14:textId="77777777" w:rsidR="001A06B2" w:rsidRPr="00B57C3D" w:rsidRDefault="001A06B2">
      <w:pPr>
        <w:pStyle w:val="Heading4"/>
        <w:numPr>
          <w:ilvl w:val="3"/>
          <w:numId w:val="34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79" w:name="_Toc210724811"/>
      <w:r w:rsidRPr="00B57C3D">
        <w:rPr>
          <w:rFonts w:ascii="Times New Roman" w:hAnsi="Times New Roman" w:cs="Times New Roman"/>
          <w:b/>
          <w:bCs/>
          <w:color w:val="auto"/>
          <w:sz w:val="24"/>
          <w:szCs w:val="24"/>
        </w:rPr>
        <w:t>Path Analysis</w:t>
      </w:r>
      <w:bookmarkEnd w:id="179"/>
    </w:p>
    <w:p w14:paraId="59A6B0AB" w14:textId="77777777" w:rsidR="009D0C7F" w:rsidRDefault="001A06B2" w:rsidP="001A06B2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lai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ath Analysis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l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669E090" w14:textId="766FC85A" w:rsidR="009D0C7F" w:rsidRDefault="00C54FAF" w:rsidP="009D0C7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54FA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9661E4E" wp14:editId="71534046">
            <wp:extent cx="5039995" cy="3915410"/>
            <wp:effectExtent l="0" t="0" r="8255" b="889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915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A6C843" w14:textId="2642FA70" w:rsidR="006F6AA6" w:rsidRPr="00194D7F" w:rsidRDefault="00194D7F" w:rsidP="00194D7F">
      <w:pPr>
        <w:pStyle w:val="Caption"/>
        <w:rPr>
          <w:rFonts w:cs="Times New Roman"/>
          <w:b w:val="0"/>
          <w:bCs/>
          <w:i/>
          <w:iCs w:val="0"/>
          <w:sz w:val="22"/>
          <w:szCs w:val="16"/>
        </w:rPr>
      </w:pPr>
      <w:bookmarkStart w:id="180" w:name="_Toc210013324"/>
      <w:bookmarkStart w:id="181" w:name="_Toc210013367"/>
      <w:r w:rsidRPr="00194D7F">
        <w:rPr>
          <w:b w:val="0"/>
          <w:bCs/>
          <w:i/>
          <w:iCs w:val="0"/>
          <w:sz w:val="22"/>
          <w:szCs w:val="16"/>
        </w:rPr>
        <w:t xml:space="preserve">Gambar 4. </w:t>
      </w:r>
      <w:r w:rsidRPr="00194D7F">
        <w:rPr>
          <w:b w:val="0"/>
          <w:bCs/>
          <w:i/>
          <w:iCs w:val="0"/>
          <w:sz w:val="22"/>
          <w:szCs w:val="16"/>
        </w:rPr>
        <w:fldChar w:fldCharType="begin"/>
      </w:r>
      <w:r w:rsidRPr="00194D7F">
        <w:rPr>
          <w:b w:val="0"/>
          <w:bCs/>
          <w:i/>
          <w:iCs w:val="0"/>
          <w:sz w:val="22"/>
          <w:szCs w:val="16"/>
        </w:rPr>
        <w:instrText xml:space="preserve"> SEQ Gambar_4.1 \* ARABIC </w:instrText>
      </w:r>
      <w:r w:rsidRPr="00194D7F">
        <w:rPr>
          <w:b w:val="0"/>
          <w:bCs/>
          <w:i/>
          <w:iCs w:val="0"/>
          <w:sz w:val="22"/>
          <w:szCs w:val="16"/>
        </w:rPr>
        <w:fldChar w:fldCharType="separate"/>
      </w:r>
      <w:r w:rsidR="00DB6280">
        <w:rPr>
          <w:b w:val="0"/>
          <w:bCs/>
          <w:i/>
          <w:iCs w:val="0"/>
          <w:noProof/>
          <w:sz w:val="22"/>
          <w:szCs w:val="16"/>
        </w:rPr>
        <w:t>1</w:t>
      </w:r>
      <w:r w:rsidRPr="00194D7F">
        <w:rPr>
          <w:b w:val="0"/>
          <w:bCs/>
          <w:i/>
          <w:iCs w:val="0"/>
          <w:sz w:val="22"/>
          <w:szCs w:val="16"/>
        </w:rPr>
        <w:fldChar w:fldCharType="end"/>
      </w:r>
      <w:r w:rsidRPr="00194D7F">
        <w:rPr>
          <w:rFonts w:cs="Times New Roman"/>
          <w:b w:val="0"/>
          <w:bCs/>
          <w:i/>
          <w:iCs w:val="0"/>
          <w:sz w:val="22"/>
          <w:szCs w:val="16"/>
        </w:rPr>
        <w:t xml:space="preserve"> Hasil Bootstrapping</w:t>
      </w:r>
      <w:bookmarkEnd w:id="180"/>
      <w:bookmarkEnd w:id="181"/>
    </w:p>
    <w:p w14:paraId="249EE373" w14:textId="1998DEEC" w:rsidR="001A06B2" w:rsidRPr="00E8293B" w:rsidRDefault="006F6AA6" w:rsidP="001A06B2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lai model structural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 xml:space="preserve"> </w:t>
      </w:r>
      <w:r w:rsidR="001A06B2">
        <w:rPr>
          <w:rFonts w:ascii="Times New Roman" w:hAnsi="Times New Roman" w:cs="Times New Roman"/>
          <w:i/>
          <w:iCs/>
          <w:sz w:val="24"/>
          <w:szCs w:val="24"/>
        </w:rPr>
        <w:t>bootstrapping</w:t>
      </w:r>
      <w:r w:rsidR="001A0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06B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1A06B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E887469" w14:textId="77777777" w:rsidR="001A06B2" w:rsidRPr="00887424" w:rsidRDefault="001A06B2">
      <w:pPr>
        <w:pStyle w:val="Heading3"/>
        <w:numPr>
          <w:ilvl w:val="2"/>
          <w:numId w:val="34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182" w:name="_Toc210724812"/>
      <w:proofErr w:type="spellStart"/>
      <w:r w:rsidRPr="00572B9A">
        <w:rPr>
          <w:rFonts w:ascii="Times New Roman" w:hAnsi="Times New Roman" w:cs="Times New Roman"/>
          <w:b/>
          <w:bCs/>
          <w:color w:val="auto"/>
        </w:rPr>
        <w:t>Metode</w:t>
      </w:r>
      <w:proofErr w:type="spellEnd"/>
      <w:r w:rsidRPr="00572B9A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72B9A">
        <w:rPr>
          <w:rFonts w:ascii="Times New Roman" w:hAnsi="Times New Roman" w:cs="Times New Roman"/>
          <w:b/>
          <w:bCs/>
          <w:color w:val="auto"/>
        </w:rPr>
        <w:t>Pengujian</w:t>
      </w:r>
      <w:proofErr w:type="spellEnd"/>
      <w:r w:rsidRPr="00572B9A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72B9A">
        <w:rPr>
          <w:rFonts w:ascii="Times New Roman" w:hAnsi="Times New Roman" w:cs="Times New Roman"/>
          <w:b/>
          <w:bCs/>
          <w:color w:val="auto"/>
        </w:rPr>
        <w:t>Hipotesis</w:t>
      </w:r>
      <w:bookmarkEnd w:id="182"/>
      <w:proofErr w:type="spellEnd"/>
    </w:p>
    <w:p w14:paraId="1BF21C40" w14:textId="77777777" w:rsidR="00814800" w:rsidRDefault="001A06B2" w:rsidP="0081480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um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k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n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14800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8148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4800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="008148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4800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8148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480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814800">
        <w:rPr>
          <w:rFonts w:ascii="Times New Roman" w:hAnsi="Times New Roman" w:cs="Times New Roman"/>
          <w:sz w:val="24"/>
          <w:szCs w:val="24"/>
        </w:rPr>
        <w:t xml:space="preserve"> </w:t>
      </w:r>
      <w:r w:rsidR="00814800">
        <w:rPr>
          <w:rFonts w:ascii="Times New Roman" w:hAnsi="Times New Roman" w:cs="Times New Roman"/>
          <w:i/>
          <w:iCs/>
          <w:sz w:val="24"/>
          <w:szCs w:val="24"/>
        </w:rPr>
        <w:t xml:space="preserve">p-value </w:t>
      </w:r>
      <w:r w:rsidR="00814800">
        <w:rPr>
          <w:rFonts w:ascii="Times New Roman" w:hAnsi="Times New Roman" w:cs="Times New Roman"/>
          <w:sz w:val="24"/>
          <w:szCs w:val="24"/>
        </w:rPr>
        <w:t xml:space="preserve">&lt;0,05 dan </w:t>
      </w:r>
      <w:r w:rsidR="00814800">
        <w:rPr>
          <w:rFonts w:ascii="Times New Roman" w:hAnsi="Times New Roman" w:cs="Times New Roman"/>
          <w:i/>
          <w:iCs/>
          <w:sz w:val="24"/>
          <w:szCs w:val="24"/>
        </w:rPr>
        <w:t xml:space="preserve">t-statistic </w:t>
      </w:r>
      <w:r w:rsidR="00814800">
        <w:rPr>
          <w:rFonts w:ascii="Times New Roman" w:hAnsi="Times New Roman" w:cs="Times New Roman"/>
          <w:sz w:val="24"/>
          <w:szCs w:val="24"/>
        </w:rPr>
        <w:t xml:space="preserve">&gt;1,96 </w:t>
      </w:r>
      <w:proofErr w:type="spellStart"/>
      <w:r w:rsidR="00814800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="008148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4800">
        <w:rPr>
          <w:rFonts w:ascii="Times New Roman" w:hAnsi="Times New Roman" w:cs="Times New Roman"/>
          <w:sz w:val="24"/>
          <w:szCs w:val="24"/>
        </w:rPr>
        <w:t>sebaliknya</w:t>
      </w:r>
      <w:proofErr w:type="spellEnd"/>
      <w:r w:rsidR="008148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4800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8148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4800"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 w:rsidR="008148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4800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8148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480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814800">
        <w:rPr>
          <w:rFonts w:ascii="Times New Roman" w:hAnsi="Times New Roman" w:cs="Times New Roman"/>
          <w:sz w:val="24"/>
          <w:szCs w:val="24"/>
        </w:rPr>
        <w:t xml:space="preserve"> </w:t>
      </w:r>
      <w:r w:rsidR="00814800">
        <w:rPr>
          <w:rFonts w:ascii="Times New Roman" w:hAnsi="Times New Roman" w:cs="Times New Roman"/>
          <w:i/>
          <w:iCs/>
          <w:sz w:val="24"/>
          <w:szCs w:val="24"/>
        </w:rPr>
        <w:t>p-value</w:t>
      </w:r>
      <w:r w:rsidR="00814800">
        <w:rPr>
          <w:rFonts w:ascii="Times New Roman" w:hAnsi="Times New Roman" w:cs="Times New Roman"/>
          <w:sz w:val="24"/>
          <w:szCs w:val="24"/>
        </w:rPr>
        <w:t xml:space="preserve"> &gt;0,05 dan </w:t>
      </w:r>
      <w:r w:rsidR="00814800">
        <w:rPr>
          <w:rFonts w:ascii="Times New Roman" w:hAnsi="Times New Roman" w:cs="Times New Roman"/>
          <w:i/>
          <w:iCs/>
          <w:sz w:val="24"/>
          <w:szCs w:val="24"/>
        </w:rPr>
        <w:t xml:space="preserve">t-statistic </w:t>
      </w:r>
      <w:r w:rsidR="00814800">
        <w:rPr>
          <w:rFonts w:ascii="Times New Roman" w:hAnsi="Times New Roman" w:cs="Times New Roman"/>
          <w:sz w:val="24"/>
          <w:szCs w:val="24"/>
        </w:rPr>
        <w:t>&lt;1,96 (</w:t>
      </w:r>
      <w:proofErr w:type="spellStart"/>
      <w:r w:rsidR="00814800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="00814800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814800">
        <w:rPr>
          <w:rFonts w:ascii="Times New Roman" w:hAnsi="Times New Roman" w:cs="Times New Roman"/>
          <w:sz w:val="24"/>
          <w:szCs w:val="24"/>
        </w:rPr>
        <w:t>Latan</w:t>
      </w:r>
      <w:proofErr w:type="spellEnd"/>
      <w:r w:rsidR="00814800">
        <w:rPr>
          <w:rFonts w:ascii="Times New Roman" w:hAnsi="Times New Roman" w:cs="Times New Roman"/>
          <w:sz w:val="24"/>
          <w:szCs w:val="24"/>
        </w:rPr>
        <w:t>, 2015)</w:t>
      </w:r>
      <w:r w:rsidR="00194D7F">
        <w:rPr>
          <w:rFonts w:ascii="Times New Roman" w:hAnsi="Times New Roman" w:cs="Times New Roman"/>
          <w:sz w:val="24"/>
          <w:szCs w:val="24"/>
        </w:rPr>
        <w:t>.</w:t>
      </w:r>
    </w:p>
    <w:p w14:paraId="5751B49A" w14:textId="4BD33FDC" w:rsidR="00194D7F" w:rsidRDefault="00194D7F" w:rsidP="00194D7F">
      <w:pPr>
        <w:pStyle w:val="Caption"/>
        <w:spacing w:after="0" w:line="276" w:lineRule="auto"/>
        <w:jc w:val="left"/>
        <w:rPr>
          <w:rFonts w:cs="Times New Roman"/>
          <w:b w:val="0"/>
          <w:bCs/>
          <w:szCs w:val="24"/>
        </w:rPr>
      </w:pPr>
      <w:bookmarkStart w:id="183" w:name="_Toc210013232"/>
      <w:proofErr w:type="spellStart"/>
      <w:r>
        <w:t>Tabel</w:t>
      </w:r>
      <w:proofErr w:type="spellEnd"/>
      <w:r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="00DB6280">
        <w:rPr>
          <w:noProof/>
        </w:rPr>
        <w:t>9</w:t>
      </w:r>
      <w:r>
        <w:fldChar w:fldCharType="end"/>
      </w:r>
      <w:r>
        <w:t xml:space="preserve"> Hasil </w:t>
      </w:r>
      <w:r w:rsidRPr="00665263">
        <w:rPr>
          <w:rFonts w:cs="Times New Roman"/>
          <w:bCs/>
          <w:i/>
          <w:szCs w:val="24"/>
        </w:rPr>
        <w:t>Path Coefficient</w:t>
      </w:r>
      <w:bookmarkEnd w:id="183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17"/>
        <w:gridCol w:w="1317"/>
        <w:gridCol w:w="1315"/>
        <w:gridCol w:w="1561"/>
        <w:gridCol w:w="1292"/>
        <w:gridCol w:w="1125"/>
      </w:tblGrid>
      <w:tr w:rsidR="00194D7F" w:rsidRPr="00814800" w14:paraId="0BED48B3" w14:textId="77777777" w:rsidTr="008A5A67">
        <w:trPr>
          <w:jc w:val="center"/>
        </w:trPr>
        <w:tc>
          <w:tcPr>
            <w:tcW w:w="1317" w:type="dxa"/>
            <w:vAlign w:val="center"/>
          </w:tcPr>
          <w:p w14:paraId="748A4C63" w14:textId="77777777" w:rsidR="00194D7F" w:rsidRPr="00814800" w:rsidRDefault="00194D7F" w:rsidP="008A5A6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14800">
              <w:rPr>
                <w:rFonts w:ascii="Times New Roman" w:hAnsi="Times New Roman" w:cs="Times New Roman"/>
                <w:b/>
                <w:bCs/>
              </w:rPr>
              <w:t>Variabel</w:t>
            </w:r>
            <w:proofErr w:type="spellEnd"/>
          </w:p>
        </w:tc>
        <w:tc>
          <w:tcPr>
            <w:tcW w:w="1317" w:type="dxa"/>
            <w:vAlign w:val="center"/>
          </w:tcPr>
          <w:p w14:paraId="78A16700" w14:textId="77777777" w:rsidR="00194D7F" w:rsidRPr="00814800" w:rsidRDefault="00194D7F" w:rsidP="008A5A6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814800">
              <w:rPr>
                <w:rFonts w:ascii="Times New Roman" w:hAnsi="Times New Roman" w:cs="Times New Roman"/>
                <w:b/>
                <w:bCs/>
                <w:i/>
                <w:iCs/>
              </w:rPr>
              <w:t xml:space="preserve">Original </w:t>
            </w:r>
            <w:proofErr w:type="spellStart"/>
            <w:r w:rsidRPr="00814800">
              <w:rPr>
                <w:rFonts w:ascii="Times New Roman" w:hAnsi="Times New Roman" w:cs="Times New Roman"/>
                <w:b/>
                <w:bCs/>
                <w:i/>
                <w:iCs/>
              </w:rPr>
              <w:t>Sampel</w:t>
            </w:r>
            <w:proofErr w:type="spellEnd"/>
            <w:r w:rsidRPr="00814800">
              <w:rPr>
                <w:rFonts w:ascii="Times New Roman" w:hAnsi="Times New Roman" w:cs="Times New Roman"/>
                <w:b/>
                <w:bCs/>
                <w:i/>
                <w:iCs/>
              </w:rPr>
              <w:t xml:space="preserve"> (O)</w:t>
            </w:r>
          </w:p>
        </w:tc>
        <w:tc>
          <w:tcPr>
            <w:tcW w:w="1315" w:type="dxa"/>
            <w:vAlign w:val="center"/>
          </w:tcPr>
          <w:p w14:paraId="62F960B6" w14:textId="77777777" w:rsidR="00194D7F" w:rsidRPr="00814800" w:rsidRDefault="00194D7F" w:rsidP="008A5A6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proofErr w:type="spellStart"/>
            <w:r w:rsidRPr="00814800">
              <w:rPr>
                <w:rFonts w:ascii="Times New Roman" w:hAnsi="Times New Roman" w:cs="Times New Roman"/>
                <w:b/>
                <w:bCs/>
                <w:i/>
                <w:iCs/>
              </w:rPr>
              <w:t>Sampel</w:t>
            </w:r>
            <w:proofErr w:type="spellEnd"/>
            <w:r w:rsidRPr="00814800">
              <w:rPr>
                <w:rFonts w:ascii="Times New Roman" w:hAnsi="Times New Roman" w:cs="Times New Roman"/>
                <w:b/>
                <w:bCs/>
                <w:i/>
                <w:iCs/>
              </w:rPr>
              <w:t xml:space="preserve"> Mean (M)</w:t>
            </w:r>
          </w:p>
        </w:tc>
        <w:tc>
          <w:tcPr>
            <w:tcW w:w="1561" w:type="dxa"/>
            <w:vAlign w:val="center"/>
          </w:tcPr>
          <w:p w14:paraId="14000DBF" w14:textId="77777777" w:rsidR="00194D7F" w:rsidRPr="00814800" w:rsidRDefault="00194D7F" w:rsidP="008A5A6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814800">
              <w:rPr>
                <w:rFonts w:ascii="Times New Roman" w:hAnsi="Times New Roman" w:cs="Times New Roman"/>
                <w:b/>
                <w:bCs/>
                <w:i/>
                <w:iCs/>
              </w:rPr>
              <w:t>Standard Deviation (STDEV)</w:t>
            </w:r>
          </w:p>
        </w:tc>
        <w:tc>
          <w:tcPr>
            <w:tcW w:w="1292" w:type="dxa"/>
            <w:vAlign w:val="center"/>
          </w:tcPr>
          <w:p w14:paraId="611C13E1" w14:textId="77777777" w:rsidR="00194D7F" w:rsidRPr="00814800" w:rsidRDefault="00194D7F" w:rsidP="008A5A6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814800">
              <w:rPr>
                <w:rFonts w:ascii="Times New Roman" w:hAnsi="Times New Roman" w:cs="Times New Roman"/>
                <w:b/>
                <w:bCs/>
                <w:i/>
                <w:iCs/>
              </w:rPr>
              <w:t>T-Statistic (O/STDEV)</w:t>
            </w:r>
          </w:p>
        </w:tc>
        <w:tc>
          <w:tcPr>
            <w:tcW w:w="1125" w:type="dxa"/>
            <w:vAlign w:val="center"/>
          </w:tcPr>
          <w:p w14:paraId="0D33811F" w14:textId="77777777" w:rsidR="00194D7F" w:rsidRPr="00814800" w:rsidRDefault="00194D7F" w:rsidP="008A5A6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814800">
              <w:rPr>
                <w:rFonts w:ascii="Times New Roman" w:hAnsi="Times New Roman" w:cs="Times New Roman"/>
                <w:b/>
                <w:bCs/>
                <w:i/>
                <w:iCs/>
              </w:rPr>
              <w:t>P-Value</w:t>
            </w:r>
          </w:p>
        </w:tc>
      </w:tr>
      <w:tr w:rsidR="00C54FAF" w:rsidRPr="00814800" w14:paraId="59F8CE74" w14:textId="77777777" w:rsidTr="008A5A67">
        <w:trPr>
          <w:jc w:val="center"/>
        </w:trPr>
        <w:tc>
          <w:tcPr>
            <w:tcW w:w="1317" w:type="dxa"/>
          </w:tcPr>
          <w:p w14:paraId="290AA49D" w14:textId="77777777" w:rsidR="00C54FAF" w:rsidRPr="00814800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14800">
              <w:rPr>
                <w:rFonts w:ascii="Times New Roman" w:hAnsi="Times New Roman" w:cs="Times New Roman"/>
              </w:rPr>
              <w:t>X1 -&gt; Y</w:t>
            </w:r>
          </w:p>
        </w:tc>
        <w:tc>
          <w:tcPr>
            <w:tcW w:w="1317" w:type="dxa"/>
            <w:vAlign w:val="bottom"/>
          </w:tcPr>
          <w:p w14:paraId="1859ED9C" w14:textId="4DD9484F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537</w:t>
            </w:r>
          </w:p>
        </w:tc>
        <w:tc>
          <w:tcPr>
            <w:tcW w:w="1315" w:type="dxa"/>
            <w:vAlign w:val="bottom"/>
          </w:tcPr>
          <w:p w14:paraId="4CFD3397" w14:textId="5F7F31DB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511</w:t>
            </w:r>
          </w:p>
        </w:tc>
        <w:tc>
          <w:tcPr>
            <w:tcW w:w="1561" w:type="dxa"/>
            <w:vAlign w:val="bottom"/>
          </w:tcPr>
          <w:p w14:paraId="28B1115B" w14:textId="3364AFA0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172</w:t>
            </w:r>
          </w:p>
        </w:tc>
        <w:tc>
          <w:tcPr>
            <w:tcW w:w="1292" w:type="dxa"/>
            <w:vAlign w:val="bottom"/>
          </w:tcPr>
          <w:p w14:paraId="2BF3A04F" w14:textId="2BC0CA76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3,130</w:t>
            </w:r>
          </w:p>
        </w:tc>
        <w:tc>
          <w:tcPr>
            <w:tcW w:w="1125" w:type="dxa"/>
            <w:vAlign w:val="bottom"/>
          </w:tcPr>
          <w:p w14:paraId="3C59BEC8" w14:textId="5FA89930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002</w:t>
            </w:r>
          </w:p>
        </w:tc>
      </w:tr>
      <w:tr w:rsidR="00C54FAF" w:rsidRPr="00814800" w14:paraId="5912FD46" w14:textId="77777777" w:rsidTr="008A5A67">
        <w:trPr>
          <w:jc w:val="center"/>
        </w:trPr>
        <w:tc>
          <w:tcPr>
            <w:tcW w:w="1317" w:type="dxa"/>
          </w:tcPr>
          <w:p w14:paraId="39152324" w14:textId="77777777" w:rsidR="00C54FAF" w:rsidRPr="00814800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14800">
              <w:rPr>
                <w:rFonts w:ascii="Times New Roman" w:hAnsi="Times New Roman" w:cs="Times New Roman"/>
              </w:rPr>
              <w:t>X2 -&gt; Y</w:t>
            </w:r>
          </w:p>
        </w:tc>
        <w:tc>
          <w:tcPr>
            <w:tcW w:w="1317" w:type="dxa"/>
            <w:vAlign w:val="bottom"/>
          </w:tcPr>
          <w:p w14:paraId="7AF1DE3D" w14:textId="2861BDEE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-0,392</w:t>
            </w:r>
          </w:p>
        </w:tc>
        <w:tc>
          <w:tcPr>
            <w:tcW w:w="1315" w:type="dxa"/>
            <w:vAlign w:val="bottom"/>
          </w:tcPr>
          <w:p w14:paraId="2BE7B2E9" w14:textId="0C5AD9E5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-0,372</w:t>
            </w:r>
          </w:p>
        </w:tc>
        <w:tc>
          <w:tcPr>
            <w:tcW w:w="1561" w:type="dxa"/>
            <w:vAlign w:val="bottom"/>
          </w:tcPr>
          <w:p w14:paraId="72C76C15" w14:textId="21EF0BB6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128</w:t>
            </w:r>
          </w:p>
        </w:tc>
        <w:tc>
          <w:tcPr>
            <w:tcW w:w="1292" w:type="dxa"/>
            <w:vAlign w:val="bottom"/>
          </w:tcPr>
          <w:p w14:paraId="678A60DB" w14:textId="3CD52C3C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3,056</w:t>
            </w:r>
          </w:p>
        </w:tc>
        <w:tc>
          <w:tcPr>
            <w:tcW w:w="1125" w:type="dxa"/>
            <w:vAlign w:val="bottom"/>
          </w:tcPr>
          <w:p w14:paraId="42B29BE2" w14:textId="298C1DDF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003</w:t>
            </w:r>
          </w:p>
        </w:tc>
      </w:tr>
      <w:tr w:rsidR="00C54FAF" w:rsidRPr="00814800" w14:paraId="463DFB18" w14:textId="77777777" w:rsidTr="008A5A67">
        <w:trPr>
          <w:jc w:val="center"/>
        </w:trPr>
        <w:tc>
          <w:tcPr>
            <w:tcW w:w="1317" w:type="dxa"/>
          </w:tcPr>
          <w:p w14:paraId="488B4DE8" w14:textId="77777777" w:rsidR="00C54FAF" w:rsidRPr="00814800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14800">
              <w:rPr>
                <w:rFonts w:ascii="Times New Roman" w:hAnsi="Times New Roman" w:cs="Times New Roman"/>
              </w:rPr>
              <w:t>X3 -&gt; Y</w:t>
            </w:r>
          </w:p>
        </w:tc>
        <w:tc>
          <w:tcPr>
            <w:tcW w:w="1317" w:type="dxa"/>
            <w:vAlign w:val="bottom"/>
          </w:tcPr>
          <w:p w14:paraId="23389134" w14:textId="08A3225C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571</w:t>
            </w:r>
          </w:p>
        </w:tc>
        <w:tc>
          <w:tcPr>
            <w:tcW w:w="1315" w:type="dxa"/>
            <w:vAlign w:val="bottom"/>
          </w:tcPr>
          <w:p w14:paraId="4C273C26" w14:textId="78158AD8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593</w:t>
            </w:r>
          </w:p>
        </w:tc>
        <w:tc>
          <w:tcPr>
            <w:tcW w:w="1561" w:type="dxa"/>
            <w:vAlign w:val="bottom"/>
          </w:tcPr>
          <w:p w14:paraId="183B69DB" w14:textId="5C61183B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215</w:t>
            </w:r>
          </w:p>
        </w:tc>
        <w:tc>
          <w:tcPr>
            <w:tcW w:w="1292" w:type="dxa"/>
            <w:vAlign w:val="bottom"/>
          </w:tcPr>
          <w:p w14:paraId="3A58A730" w14:textId="4A2F68B8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2,651</w:t>
            </w:r>
          </w:p>
        </w:tc>
        <w:tc>
          <w:tcPr>
            <w:tcW w:w="1125" w:type="dxa"/>
            <w:vAlign w:val="bottom"/>
          </w:tcPr>
          <w:p w14:paraId="7612B1DA" w14:textId="52F28BCF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009</w:t>
            </w:r>
          </w:p>
        </w:tc>
      </w:tr>
      <w:tr w:rsidR="00C54FAF" w:rsidRPr="00814800" w14:paraId="4EF61929" w14:textId="77777777" w:rsidTr="008A5A67">
        <w:trPr>
          <w:jc w:val="center"/>
        </w:trPr>
        <w:tc>
          <w:tcPr>
            <w:tcW w:w="1317" w:type="dxa"/>
          </w:tcPr>
          <w:p w14:paraId="52D6AE25" w14:textId="77777777" w:rsidR="00C54FAF" w:rsidRPr="00814800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14800">
              <w:rPr>
                <w:rFonts w:ascii="Times New Roman" w:hAnsi="Times New Roman" w:cs="Times New Roman"/>
              </w:rPr>
              <w:t>X4 -&gt; Y</w:t>
            </w:r>
          </w:p>
        </w:tc>
        <w:tc>
          <w:tcPr>
            <w:tcW w:w="1317" w:type="dxa"/>
            <w:vAlign w:val="bottom"/>
          </w:tcPr>
          <w:p w14:paraId="10E3A6E6" w14:textId="6656D293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108</w:t>
            </w:r>
          </w:p>
        </w:tc>
        <w:tc>
          <w:tcPr>
            <w:tcW w:w="1315" w:type="dxa"/>
            <w:vAlign w:val="bottom"/>
          </w:tcPr>
          <w:p w14:paraId="088676C9" w14:textId="481FDB62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099</w:t>
            </w:r>
          </w:p>
        </w:tc>
        <w:tc>
          <w:tcPr>
            <w:tcW w:w="1561" w:type="dxa"/>
            <w:vAlign w:val="bottom"/>
          </w:tcPr>
          <w:p w14:paraId="2987BD76" w14:textId="12A295B2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114</w:t>
            </w:r>
          </w:p>
        </w:tc>
        <w:tc>
          <w:tcPr>
            <w:tcW w:w="1292" w:type="dxa"/>
            <w:vAlign w:val="bottom"/>
          </w:tcPr>
          <w:p w14:paraId="577C136F" w14:textId="2592D064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940</w:t>
            </w:r>
          </w:p>
        </w:tc>
        <w:tc>
          <w:tcPr>
            <w:tcW w:w="1125" w:type="dxa"/>
            <w:vAlign w:val="bottom"/>
          </w:tcPr>
          <w:p w14:paraId="4E0272AC" w14:textId="25291D95" w:rsidR="00C54FAF" w:rsidRPr="00C54FAF" w:rsidRDefault="00C54FAF" w:rsidP="00C54FA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54FAF">
              <w:rPr>
                <w:rFonts w:ascii="Times New Roman" w:hAnsi="Times New Roman" w:cs="Times New Roman"/>
              </w:rPr>
              <w:t>0,349</w:t>
            </w:r>
          </w:p>
        </w:tc>
      </w:tr>
    </w:tbl>
    <w:p w14:paraId="52300A38" w14:textId="77777777" w:rsidR="00194D7F" w:rsidRPr="007C46E9" w:rsidRDefault="00194D7F" w:rsidP="00194D7F">
      <w:pPr>
        <w:spacing w:line="480" w:lineRule="auto"/>
        <w:rPr>
          <w:rFonts w:ascii="Times New Roman" w:hAnsi="Times New Roman" w:cs="Times New Roman"/>
          <w:i/>
          <w:iCs/>
        </w:rPr>
      </w:pPr>
      <w:proofErr w:type="spellStart"/>
      <w:r w:rsidRPr="007C46E9">
        <w:rPr>
          <w:rFonts w:ascii="Times New Roman" w:hAnsi="Times New Roman" w:cs="Times New Roman"/>
          <w:i/>
          <w:iCs/>
        </w:rPr>
        <w:t>Sumber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: Data primer yang </w:t>
      </w:r>
      <w:proofErr w:type="spellStart"/>
      <w:r w:rsidRPr="007C46E9">
        <w:rPr>
          <w:rFonts w:ascii="Times New Roman" w:hAnsi="Times New Roman" w:cs="Times New Roman"/>
          <w:i/>
          <w:iCs/>
        </w:rPr>
        <w:t>diolah</w:t>
      </w:r>
      <w:proofErr w:type="spellEnd"/>
      <w:r w:rsidRPr="007C46E9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7C46E9">
        <w:rPr>
          <w:rFonts w:ascii="Times New Roman" w:hAnsi="Times New Roman" w:cs="Times New Roman"/>
          <w:i/>
          <w:iCs/>
        </w:rPr>
        <w:t>peneliti</w:t>
      </w:r>
      <w:proofErr w:type="spellEnd"/>
      <w:r w:rsidRPr="007C46E9">
        <w:rPr>
          <w:rFonts w:ascii="Times New Roman" w:hAnsi="Times New Roman" w:cs="Times New Roman"/>
          <w:i/>
          <w:iCs/>
        </w:rPr>
        <w:t>, 2025</w:t>
      </w:r>
    </w:p>
    <w:p w14:paraId="1804D565" w14:textId="77777777" w:rsidR="00194D7F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7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ootstrappi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C7B4F5F" w14:textId="6329CAE0" w:rsidR="00194D7F" w:rsidRDefault="00194D7F" w:rsidP="00194D7F">
      <w:pPr>
        <w:pStyle w:val="ListParagraph"/>
        <w:numPr>
          <w:ilvl w:val="0"/>
          <w:numId w:val="48"/>
        </w:numPr>
        <w:spacing w:line="480" w:lineRule="auto"/>
        <w:ind w:left="567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ootstrappi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p-value</w:t>
      </w:r>
      <w:r>
        <w:rPr>
          <w:rFonts w:ascii="Times New Roman" w:hAnsi="Times New Roman" w:cs="Times New Roman"/>
          <w:sz w:val="24"/>
          <w:szCs w:val="24"/>
        </w:rPr>
        <w:t xml:space="preserve"> 0,0</w:t>
      </w:r>
      <w:r w:rsidR="00C54FAF">
        <w:rPr>
          <w:rFonts w:ascii="Times New Roman" w:hAnsi="Times New Roman" w:cs="Times New Roman"/>
          <w:sz w:val="24"/>
          <w:szCs w:val="24"/>
        </w:rPr>
        <w:t>02</w:t>
      </w:r>
      <w:r>
        <w:rPr>
          <w:rFonts w:ascii="Times New Roman" w:hAnsi="Times New Roman" w:cs="Times New Roman"/>
          <w:sz w:val="24"/>
          <w:szCs w:val="24"/>
        </w:rPr>
        <w:t xml:space="preserve"> &lt; 0,05 dan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t-statistic </w:t>
      </w:r>
      <w:r w:rsidR="00C54FAF">
        <w:rPr>
          <w:rFonts w:ascii="Times New Roman" w:hAnsi="Times New Roman" w:cs="Times New Roman"/>
          <w:sz w:val="24"/>
          <w:szCs w:val="24"/>
        </w:rPr>
        <w:t>3,130</w:t>
      </w:r>
      <w:r>
        <w:rPr>
          <w:rFonts w:ascii="Times New Roman" w:hAnsi="Times New Roman" w:cs="Times New Roman"/>
          <w:sz w:val="24"/>
          <w:szCs w:val="24"/>
        </w:rPr>
        <w:t xml:space="preserve"> &gt; 1,96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1A0B485" w14:textId="18C4E992" w:rsidR="00194D7F" w:rsidRDefault="00194D7F" w:rsidP="00194D7F">
      <w:pPr>
        <w:pStyle w:val="ListParagraph"/>
        <w:numPr>
          <w:ilvl w:val="0"/>
          <w:numId w:val="48"/>
        </w:numPr>
        <w:spacing w:line="480" w:lineRule="auto"/>
        <w:ind w:left="567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ootstrappi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-value </w:t>
      </w:r>
      <w:r>
        <w:rPr>
          <w:rFonts w:ascii="Times New Roman" w:hAnsi="Times New Roman" w:cs="Times New Roman"/>
          <w:sz w:val="24"/>
          <w:szCs w:val="24"/>
        </w:rPr>
        <w:t>0,</w:t>
      </w:r>
      <w:r w:rsidR="00C54FAF">
        <w:rPr>
          <w:rFonts w:ascii="Times New Roman" w:hAnsi="Times New Roman" w:cs="Times New Roman"/>
          <w:sz w:val="24"/>
          <w:szCs w:val="24"/>
        </w:rPr>
        <w:t>00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r w:rsidR="00C54FAF">
        <w:rPr>
          <w:rFonts w:ascii="Times New Roman" w:hAnsi="Times New Roman" w:cs="Times New Roman"/>
          <w:sz w:val="24"/>
          <w:szCs w:val="24"/>
        </w:rPr>
        <w:t>&lt;</w:t>
      </w:r>
      <w:r>
        <w:rPr>
          <w:rFonts w:ascii="Times New Roman" w:hAnsi="Times New Roman" w:cs="Times New Roman"/>
          <w:sz w:val="24"/>
          <w:szCs w:val="24"/>
        </w:rPr>
        <w:t xml:space="preserve"> 0,05 dan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t-statistic </w:t>
      </w:r>
      <w:r w:rsidR="00C54FAF">
        <w:rPr>
          <w:rFonts w:ascii="Times New Roman" w:hAnsi="Times New Roman" w:cs="Times New Roman"/>
        </w:rPr>
        <w:t>3,056</w:t>
      </w:r>
      <w:r>
        <w:rPr>
          <w:rFonts w:ascii="Times New Roman" w:hAnsi="Times New Roman" w:cs="Times New Roman"/>
        </w:rPr>
        <w:t xml:space="preserve"> </w:t>
      </w:r>
      <w:r w:rsidR="00C54FAF">
        <w:rPr>
          <w:rFonts w:ascii="Times New Roman" w:hAnsi="Times New Roman" w:cs="Times New Roman"/>
          <w:sz w:val="24"/>
          <w:szCs w:val="24"/>
        </w:rPr>
        <w:t xml:space="preserve">&gt; </w:t>
      </w:r>
      <w:r>
        <w:rPr>
          <w:rFonts w:ascii="Times New Roman" w:hAnsi="Times New Roman" w:cs="Times New Roman"/>
          <w:sz w:val="24"/>
          <w:szCs w:val="24"/>
        </w:rPr>
        <w:t xml:space="preserve">1,96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</w:t>
      </w:r>
      <w:r w:rsidR="00C54FAF">
        <w:rPr>
          <w:rFonts w:ascii="Times New Roman" w:hAnsi="Times New Roman" w:cs="Times New Roman"/>
          <w:sz w:val="24"/>
          <w:szCs w:val="24"/>
        </w:rPr>
        <w:t>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D3A3752" w14:textId="546BF465" w:rsidR="00194D7F" w:rsidRPr="001E36E7" w:rsidRDefault="00194D7F" w:rsidP="00194D7F">
      <w:pPr>
        <w:pStyle w:val="ListParagraph"/>
        <w:numPr>
          <w:ilvl w:val="0"/>
          <w:numId w:val="48"/>
        </w:numPr>
        <w:spacing w:line="480" w:lineRule="auto"/>
        <w:ind w:left="567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ootstrappi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p-valu</w:t>
      </w:r>
      <w:r w:rsidR="00C54FAF">
        <w:rPr>
          <w:rFonts w:ascii="Times New Roman" w:hAnsi="Times New Roman" w:cs="Times New Roman"/>
          <w:i/>
          <w:iCs/>
          <w:sz w:val="24"/>
          <w:szCs w:val="24"/>
        </w:rPr>
        <w:t xml:space="preserve">e </w:t>
      </w:r>
      <w:r w:rsidR="00C54FAF" w:rsidRPr="00C54FAF">
        <w:rPr>
          <w:rFonts w:ascii="Times New Roman" w:hAnsi="Times New Roman" w:cs="Times New Roman"/>
        </w:rPr>
        <w:t>0,009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54FAF">
        <w:rPr>
          <w:rFonts w:ascii="Times New Roman" w:hAnsi="Times New Roman" w:cs="Times New Roman"/>
          <w:sz w:val="24"/>
          <w:szCs w:val="24"/>
        </w:rPr>
        <w:t>&lt;</w:t>
      </w:r>
      <w:r>
        <w:rPr>
          <w:rFonts w:ascii="Times New Roman" w:hAnsi="Times New Roman" w:cs="Times New Roman"/>
          <w:sz w:val="24"/>
          <w:szCs w:val="24"/>
        </w:rPr>
        <w:t xml:space="preserve"> 0,05 dan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t-statistic </w:t>
      </w:r>
      <w:r w:rsidR="00C54FAF" w:rsidRPr="00C54FAF">
        <w:rPr>
          <w:rFonts w:ascii="Times New Roman" w:hAnsi="Times New Roman" w:cs="Times New Roman"/>
        </w:rPr>
        <w:t>2,651</w:t>
      </w:r>
      <w:r>
        <w:rPr>
          <w:rFonts w:ascii="Times New Roman" w:hAnsi="Times New Roman" w:cs="Times New Roman"/>
        </w:rPr>
        <w:t xml:space="preserve"> </w:t>
      </w:r>
      <w:r w:rsidR="00C54FAF">
        <w:rPr>
          <w:rFonts w:ascii="Times New Roman" w:hAnsi="Times New Roman" w:cs="Times New Roman"/>
          <w:sz w:val="24"/>
          <w:szCs w:val="24"/>
        </w:rPr>
        <w:t>&gt;</w:t>
      </w:r>
      <w:r>
        <w:rPr>
          <w:rFonts w:ascii="Times New Roman" w:hAnsi="Times New Roman" w:cs="Times New Roman"/>
          <w:sz w:val="24"/>
          <w:szCs w:val="24"/>
        </w:rPr>
        <w:t xml:space="preserve"> 1,96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</w:t>
      </w:r>
      <w:r w:rsidR="00C54FAF">
        <w:rPr>
          <w:rFonts w:ascii="Times New Roman" w:hAnsi="Times New Roman" w:cs="Times New Roman"/>
          <w:sz w:val="24"/>
          <w:szCs w:val="24"/>
        </w:rPr>
        <w:t>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</w:t>
      </w:r>
      <w:r w:rsidR="00C54F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.</w:t>
      </w:r>
    </w:p>
    <w:p w14:paraId="54732A0F" w14:textId="000ACA45" w:rsidR="00194D7F" w:rsidRPr="00194D7F" w:rsidRDefault="00194D7F" w:rsidP="00194D7F">
      <w:pPr>
        <w:pStyle w:val="ListParagraph"/>
        <w:numPr>
          <w:ilvl w:val="0"/>
          <w:numId w:val="48"/>
        </w:numPr>
        <w:spacing w:line="480" w:lineRule="auto"/>
        <w:ind w:left="567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ji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ootstrappi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-value </w:t>
      </w:r>
      <w:r w:rsidR="00C54FAF" w:rsidRPr="00C54FAF">
        <w:rPr>
          <w:rFonts w:ascii="Times New Roman" w:hAnsi="Times New Roman" w:cs="Times New Roman"/>
        </w:rPr>
        <w:t>0,349</w:t>
      </w:r>
      <w:r>
        <w:rPr>
          <w:rFonts w:ascii="Times New Roman" w:hAnsi="Times New Roman" w:cs="Times New Roman"/>
        </w:rPr>
        <w:t xml:space="preserve"> </w:t>
      </w:r>
      <w:r w:rsidR="00C54FAF">
        <w:rPr>
          <w:rFonts w:ascii="Times New Roman" w:hAnsi="Times New Roman" w:cs="Times New Roman"/>
        </w:rPr>
        <w:t>&gt;</w:t>
      </w:r>
      <w:r>
        <w:rPr>
          <w:rFonts w:ascii="Times New Roman" w:hAnsi="Times New Roman" w:cs="Times New Roman"/>
        </w:rPr>
        <w:t xml:space="preserve"> 0,05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t-statistic </w:t>
      </w:r>
      <w:r w:rsidR="00C54FAF" w:rsidRPr="00C54FAF">
        <w:rPr>
          <w:rFonts w:ascii="Times New Roman" w:hAnsi="Times New Roman" w:cs="Times New Roman"/>
        </w:rPr>
        <w:t>0,940</w:t>
      </w:r>
      <w:r w:rsidR="00C54FAF">
        <w:rPr>
          <w:rFonts w:ascii="Times New Roman" w:hAnsi="Times New Roman" w:cs="Times New Roman"/>
        </w:rPr>
        <w:t xml:space="preserve"> </w:t>
      </w:r>
      <w:r w:rsidR="00C54FAF">
        <w:rPr>
          <w:rFonts w:ascii="Times New Roman" w:hAnsi="Times New Roman" w:cs="Times New Roman"/>
          <w:sz w:val="24"/>
          <w:szCs w:val="24"/>
        </w:rPr>
        <w:t>&lt;</w:t>
      </w:r>
      <w:r>
        <w:rPr>
          <w:rFonts w:ascii="Times New Roman" w:hAnsi="Times New Roman" w:cs="Times New Roman"/>
          <w:sz w:val="24"/>
          <w:szCs w:val="24"/>
        </w:rPr>
        <w:t xml:space="preserve"> 1,96</w:t>
      </w:r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54FA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C54F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.</w:t>
      </w:r>
    </w:p>
    <w:p w14:paraId="61216A1F" w14:textId="77777777" w:rsidR="00194D7F" w:rsidRDefault="00194D7F" w:rsidP="00194D7F">
      <w:pPr>
        <w:pStyle w:val="Heading2"/>
        <w:numPr>
          <w:ilvl w:val="1"/>
          <w:numId w:val="38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84" w:name="_Toc210724813"/>
      <w:proofErr w:type="spellStart"/>
      <w:r w:rsidRPr="00356428">
        <w:rPr>
          <w:rFonts w:ascii="Times New Roman" w:hAnsi="Times New Roman" w:cs="Times New Roman"/>
          <w:b/>
          <w:bCs/>
          <w:color w:val="auto"/>
          <w:sz w:val="24"/>
          <w:szCs w:val="24"/>
        </w:rPr>
        <w:t>Pembahasan</w:t>
      </w:r>
      <w:bookmarkEnd w:id="184"/>
      <w:proofErr w:type="spellEnd"/>
    </w:p>
    <w:p w14:paraId="59F11DF2" w14:textId="77777777" w:rsidR="00194D7F" w:rsidRDefault="00194D7F" w:rsidP="00194D7F">
      <w:pPr>
        <w:pStyle w:val="ListParagraph"/>
        <w:spacing w:line="480" w:lineRule="auto"/>
        <w:ind w:left="0" w:firstLine="55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C3E21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C3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3E21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4C3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3E21">
        <w:rPr>
          <w:rFonts w:ascii="Times New Roman" w:hAnsi="Times New Roman" w:cs="Times New Roman"/>
          <w:sz w:val="24"/>
          <w:szCs w:val="24"/>
        </w:rPr>
        <w:t>ringkasan</w:t>
      </w:r>
      <w:proofErr w:type="spellEnd"/>
      <w:r w:rsidRPr="004C3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3E2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C3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3E2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C3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3E21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4C3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3E21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4C3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3E2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C3E2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C3E2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C3E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3E21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C3E21">
        <w:rPr>
          <w:rFonts w:ascii="Times New Roman" w:hAnsi="Times New Roman" w:cs="Times New Roman"/>
          <w:sz w:val="24"/>
          <w:szCs w:val="24"/>
        </w:rPr>
        <w:t>:</w:t>
      </w:r>
    </w:p>
    <w:p w14:paraId="1216C254" w14:textId="1585F132" w:rsidR="00194D7F" w:rsidRDefault="003A356B" w:rsidP="003A356B">
      <w:pPr>
        <w:pStyle w:val="Caption"/>
        <w:spacing w:after="0" w:line="276" w:lineRule="auto"/>
        <w:jc w:val="left"/>
      </w:pPr>
      <w:bookmarkStart w:id="185" w:name="_Toc210013233"/>
      <w:proofErr w:type="spellStart"/>
      <w:r>
        <w:t>Tabel</w:t>
      </w:r>
      <w:proofErr w:type="spellEnd"/>
      <w:r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="00DB6280">
        <w:rPr>
          <w:noProof/>
        </w:rPr>
        <w:t>10</w:t>
      </w:r>
      <w:r>
        <w:fldChar w:fldCharType="end"/>
      </w:r>
      <w:r>
        <w:t xml:space="preserve"> </w:t>
      </w:r>
      <w:proofErr w:type="spellStart"/>
      <w:r>
        <w:t>Rekapitulasi</w:t>
      </w:r>
      <w:proofErr w:type="spellEnd"/>
      <w:r>
        <w:t xml:space="preserve"> Hasil </w:t>
      </w:r>
      <w:proofErr w:type="spellStart"/>
      <w:r>
        <w:t>Pengujian</w:t>
      </w:r>
      <w:proofErr w:type="spellEnd"/>
      <w:r>
        <w:t xml:space="preserve"> </w:t>
      </w:r>
      <w:proofErr w:type="spellStart"/>
      <w:r>
        <w:t>Hipotesis</w:t>
      </w:r>
      <w:bookmarkEnd w:id="185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4722"/>
        <w:gridCol w:w="2643"/>
      </w:tblGrid>
      <w:tr w:rsidR="00194D7F" w:rsidRPr="008F3920" w14:paraId="1DAB8FFD" w14:textId="77777777" w:rsidTr="008A5A67">
        <w:tc>
          <w:tcPr>
            <w:tcW w:w="5284" w:type="dxa"/>
            <w:gridSpan w:val="2"/>
          </w:tcPr>
          <w:p w14:paraId="0E29DC32" w14:textId="77777777" w:rsidR="00194D7F" w:rsidRPr="008F3920" w:rsidRDefault="00194D7F" w:rsidP="008A5A6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proofErr w:type="spellStart"/>
            <w:r w:rsidRPr="008F3920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Hipotesis</w:t>
            </w:r>
            <w:proofErr w:type="spellEnd"/>
          </w:p>
        </w:tc>
        <w:tc>
          <w:tcPr>
            <w:tcW w:w="2643" w:type="dxa"/>
          </w:tcPr>
          <w:p w14:paraId="76F12F2C" w14:textId="77777777" w:rsidR="00194D7F" w:rsidRPr="008F3920" w:rsidRDefault="00194D7F" w:rsidP="008A5A67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proofErr w:type="spellStart"/>
            <w:r w:rsidRPr="008F3920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Keterangan</w:t>
            </w:r>
            <w:proofErr w:type="spellEnd"/>
          </w:p>
        </w:tc>
      </w:tr>
      <w:tr w:rsidR="00194D7F" w:rsidRPr="008F3920" w14:paraId="0349FDF2" w14:textId="77777777" w:rsidTr="008A5A67">
        <w:tc>
          <w:tcPr>
            <w:tcW w:w="562" w:type="dxa"/>
            <w:vAlign w:val="center"/>
          </w:tcPr>
          <w:p w14:paraId="59BFB10E" w14:textId="77777777" w:rsidR="00194D7F" w:rsidRPr="008F3920" w:rsidRDefault="00194D7F" w:rsidP="008A5A67">
            <w:pPr>
              <w:rPr>
                <w:rFonts w:ascii="Times New Roman" w:hAnsi="Times New Roman" w:cs="Times New Roman"/>
                <w:b/>
                <w:bCs/>
              </w:rPr>
            </w:pPr>
            <w:r w:rsidRPr="008F3920">
              <w:rPr>
                <w:rFonts w:ascii="Times New Roman" w:hAnsi="Times New Roman" w:cs="Times New Roman"/>
                <w:b/>
                <w:bCs/>
              </w:rPr>
              <w:t>H1</w:t>
            </w:r>
          </w:p>
        </w:tc>
        <w:tc>
          <w:tcPr>
            <w:tcW w:w="4722" w:type="dxa"/>
          </w:tcPr>
          <w:p w14:paraId="29F83F41" w14:textId="77777777" w:rsidR="00194D7F" w:rsidRPr="008F3920" w:rsidRDefault="00194D7F" w:rsidP="008A5A67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8F3920">
              <w:rPr>
                <w:rFonts w:ascii="Times New Roman" w:hAnsi="Times New Roman" w:cs="Times New Roman"/>
              </w:rPr>
              <w:t>Pengetahuan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eraturan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ajak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berpengaruh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ositif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8F3920">
              <w:rPr>
                <w:rFonts w:ascii="Times New Roman" w:hAnsi="Times New Roman" w:cs="Times New Roman"/>
              </w:rPr>
              <w:t>signifikan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terhadap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kepatuhan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wajib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ajak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engguna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r w:rsidRPr="008F3920">
              <w:rPr>
                <w:rFonts w:ascii="Times New Roman" w:hAnsi="Times New Roman" w:cs="Times New Roman"/>
                <w:i/>
                <w:iCs/>
              </w:rPr>
              <w:t>e-commerce</w:t>
            </w:r>
            <w:r w:rsidRPr="008F3920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2643" w:type="dxa"/>
            <w:vAlign w:val="center"/>
          </w:tcPr>
          <w:p w14:paraId="339F59EF" w14:textId="77777777" w:rsidR="00194D7F" w:rsidRPr="008F3920" w:rsidRDefault="00194D7F" w:rsidP="008A5A6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proofErr w:type="spellStart"/>
            <w:r w:rsidRPr="008F3920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Diterima</w:t>
            </w:r>
            <w:proofErr w:type="spellEnd"/>
          </w:p>
        </w:tc>
      </w:tr>
      <w:tr w:rsidR="00194D7F" w:rsidRPr="008F3920" w14:paraId="3ADA8D4C" w14:textId="77777777" w:rsidTr="008A5A67">
        <w:tc>
          <w:tcPr>
            <w:tcW w:w="562" w:type="dxa"/>
            <w:vAlign w:val="center"/>
          </w:tcPr>
          <w:p w14:paraId="489FD167" w14:textId="77777777" w:rsidR="00194D7F" w:rsidRPr="008F3920" w:rsidRDefault="00194D7F" w:rsidP="008A5A67">
            <w:pPr>
              <w:rPr>
                <w:rFonts w:ascii="Times New Roman" w:hAnsi="Times New Roman" w:cs="Times New Roman"/>
                <w:b/>
                <w:bCs/>
              </w:rPr>
            </w:pPr>
            <w:r w:rsidRPr="008F3920">
              <w:rPr>
                <w:rFonts w:ascii="Times New Roman" w:hAnsi="Times New Roman" w:cs="Times New Roman"/>
                <w:b/>
                <w:bCs/>
              </w:rPr>
              <w:t>H2</w:t>
            </w:r>
          </w:p>
        </w:tc>
        <w:tc>
          <w:tcPr>
            <w:tcW w:w="4722" w:type="dxa"/>
          </w:tcPr>
          <w:p w14:paraId="363147DE" w14:textId="77777777" w:rsidR="00194D7F" w:rsidRPr="008F3920" w:rsidRDefault="00194D7F" w:rsidP="008A5A67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8F3920">
              <w:rPr>
                <w:rFonts w:ascii="Times New Roman" w:hAnsi="Times New Roman" w:cs="Times New Roman"/>
              </w:rPr>
              <w:t>Digitalisasi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layanan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ajak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berpengaruh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negatif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8F3920">
              <w:rPr>
                <w:rFonts w:ascii="Times New Roman" w:hAnsi="Times New Roman" w:cs="Times New Roman"/>
              </w:rPr>
              <w:t>tidak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signifikan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terhadap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kepatuhan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wajib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ajak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engguna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e-commerce.</w:t>
            </w:r>
          </w:p>
        </w:tc>
        <w:tc>
          <w:tcPr>
            <w:tcW w:w="2643" w:type="dxa"/>
            <w:vAlign w:val="center"/>
          </w:tcPr>
          <w:p w14:paraId="1B9EEC43" w14:textId="42DAFEDA" w:rsidR="00194D7F" w:rsidRPr="008F3920" w:rsidRDefault="00194D7F" w:rsidP="008A5A6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proofErr w:type="spellStart"/>
            <w:r w:rsidRPr="008F3920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Dit</w:t>
            </w:r>
            <w:r w:rsidR="00C54FAF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erima</w:t>
            </w:r>
            <w:proofErr w:type="spellEnd"/>
          </w:p>
        </w:tc>
      </w:tr>
      <w:tr w:rsidR="00194D7F" w:rsidRPr="008F3920" w14:paraId="09B27524" w14:textId="77777777" w:rsidTr="008A5A67">
        <w:tc>
          <w:tcPr>
            <w:tcW w:w="562" w:type="dxa"/>
            <w:vAlign w:val="center"/>
          </w:tcPr>
          <w:p w14:paraId="6D6B76F8" w14:textId="77777777" w:rsidR="00194D7F" w:rsidRPr="008F3920" w:rsidRDefault="00194D7F" w:rsidP="008A5A67">
            <w:pPr>
              <w:rPr>
                <w:rFonts w:ascii="Times New Roman" w:hAnsi="Times New Roman" w:cs="Times New Roman"/>
                <w:b/>
                <w:bCs/>
              </w:rPr>
            </w:pPr>
            <w:r w:rsidRPr="008F3920">
              <w:rPr>
                <w:rFonts w:ascii="Times New Roman" w:hAnsi="Times New Roman" w:cs="Times New Roman"/>
                <w:b/>
                <w:bCs/>
              </w:rPr>
              <w:t>H3</w:t>
            </w:r>
          </w:p>
        </w:tc>
        <w:tc>
          <w:tcPr>
            <w:tcW w:w="4722" w:type="dxa"/>
          </w:tcPr>
          <w:p w14:paraId="4EC00A8B" w14:textId="77777777" w:rsidR="00194D7F" w:rsidRPr="008F3920" w:rsidRDefault="00194D7F" w:rsidP="008A5A67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8F3920">
              <w:rPr>
                <w:rFonts w:ascii="Times New Roman" w:hAnsi="Times New Roman" w:cs="Times New Roman"/>
              </w:rPr>
              <w:t>Kesadaran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wajib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ajak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berpengaruh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ositif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8F3920">
              <w:rPr>
                <w:rFonts w:ascii="Times New Roman" w:hAnsi="Times New Roman" w:cs="Times New Roman"/>
              </w:rPr>
              <w:t>signifikan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terhadap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kepatuhan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wajib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ajak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engguna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e-commerce.</w:t>
            </w:r>
          </w:p>
        </w:tc>
        <w:tc>
          <w:tcPr>
            <w:tcW w:w="2643" w:type="dxa"/>
            <w:vAlign w:val="center"/>
          </w:tcPr>
          <w:p w14:paraId="3861597A" w14:textId="108FE8F6" w:rsidR="00194D7F" w:rsidRPr="008F3920" w:rsidRDefault="00194D7F" w:rsidP="008A5A6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proofErr w:type="spellStart"/>
            <w:r w:rsidRPr="008F3920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Dit</w:t>
            </w:r>
            <w:r w:rsidR="00C54FAF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erima</w:t>
            </w:r>
            <w:proofErr w:type="spellEnd"/>
          </w:p>
        </w:tc>
      </w:tr>
      <w:tr w:rsidR="00194D7F" w:rsidRPr="008F3920" w14:paraId="77A25F34" w14:textId="77777777" w:rsidTr="008A5A67">
        <w:tc>
          <w:tcPr>
            <w:tcW w:w="562" w:type="dxa"/>
            <w:vAlign w:val="center"/>
          </w:tcPr>
          <w:p w14:paraId="1E449510" w14:textId="77777777" w:rsidR="00194D7F" w:rsidRPr="008F3920" w:rsidRDefault="00194D7F" w:rsidP="008A5A67">
            <w:pPr>
              <w:rPr>
                <w:rFonts w:ascii="Times New Roman" w:hAnsi="Times New Roman" w:cs="Times New Roman"/>
                <w:b/>
                <w:bCs/>
              </w:rPr>
            </w:pPr>
            <w:r w:rsidRPr="008F3920">
              <w:rPr>
                <w:rFonts w:ascii="Times New Roman" w:hAnsi="Times New Roman" w:cs="Times New Roman"/>
                <w:b/>
                <w:bCs/>
              </w:rPr>
              <w:t>H4</w:t>
            </w:r>
          </w:p>
        </w:tc>
        <w:tc>
          <w:tcPr>
            <w:tcW w:w="4722" w:type="dxa"/>
          </w:tcPr>
          <w:p w14:paraId="48173604" w14:textId="77777777" w:rsidR="00194D7F" w:rsidRPr="008F3920" w:rsidRDefault="00194D7F" w:rsidP="008A5A67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8F3920">
              <w:rPr>
                <w:rFonts w:ascii="Times New Roman" w:hAnsi="Times New Roman" w:cs="Times New Roman"/>
              </w:rPr>
              <w:t>Persepsi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wajib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ajak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berpengaruh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ositif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8F3920">
              <w:rPr>
                <w:rFonts w:ascii="Times New Roman" w:hAnsi="Times New Roman" w:cs="Times New Roman"/>
              </w:rPr>
              <w:t>tidak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signifikan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terhadap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kepatuhan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wajib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ajak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3920">
              <w:rPr>
                <w:rFonts w:ascii="Times New Roman" w:hAnsi="Times New Roman" w:cs="Times New Roman"/>
              </w:rPr>
              <w:t>pengguna</w:t>
            </w:r>
            <w:proofErr w:type="spellEnd"/>
            <w:r w:rsidRPr="008F3920">
              <w:rPr>
                <w:rFonts w:ascii="Times New Roman" w:hAnsi="Times New Roman" w:cs="Times New Roman"/>
              </w:rPr>
              <w:t xml:space="preserve"> e-commerce.</w:t>
            </w:r>
          </w:p>
        </w:tc>
        <w:tc>
          <w:tcPr>
            <w:tcW w:w="2643" w:type="dxa"/>
            <w:vAlign w:val="center"/>
          </w:tcPr>
          <w:p w14:paraId="3D8021ED" w14:textId="3422A56D" w:rsidR="00194D7F" w:rsidRPr="008F3920" w:rsidRDefault="00194D7F" w:rsidP="008A5A6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proofErr w:type="spellStart"/>
            <w:r w:rsidRPr="008F3920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Dit</w:t>
            </w:r>
            <w:r w:rsidR="00C54FAF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olak</w:t>
            </w:r>
            <w:proofErr w:type="spellEnd"/>
          </w:p>
        </w:tc>
      </w:tr>
    </w:tbl>
    <w:p w14:paraId="382EB728" w14:textId="277B5EA3" w:rsidR="00194D7F" w:rsidRPr="003A356B" w:rsidRDefault="00194D7F" w:rsidP="00194D7F">
      <w:pPr>
        <w:rPr>
          <w:rFonts w:ascii="Times New Roman" w:hAnsi="Times New Roman" w:cs="Times New Roman"/>
          <w:i/>
          <w:iCs/>
        </w:rPr>
      </w:pPr>
      <w:proofErr w:type="spellStart"/>
      <w:r w:rsidRPr="008F3920">
        <w:rPr>
          <w:rFonts w:ascii="Times New Roman" w:hAnsi="Times New Roman" w:cs="Times New Roman"/>
          <w:i/>
          <w:iCs/>
        </w:rPr>
        <w:t>Sumber</w:t>
      </w:r>
      <w:proofErr w:type="spellEnd"/>
      <w:r w:rsidRPr="008F3920">
        <w:rPr>
          <w:rFonts w:ascii="Times New Roman" w:hAnsi="Times New Roman" w:cs="Times New Roman"/>
          <w:i/>
          <w:iCs/>
        </w:rPr>
        <w:t xml:space="preserve">: Data primer yang </w:t>
      </w:r>
      <w:proofErr w:type="spellStart"/>
      <w:r w:rsidRPr="008F3920">
        <w:rPr>
          <w:rFonts w:ascii="Times New Roman" w:hAnsi="Times New Roman" w:cs="Times New Roman"/>
          <w:i/>
          <w:iCs/>
        </w:rPr>
        <w:t>diolah</w:t>
      </w:r>
      <w:proofErr w:type="spellEnd"/>
      <w:r w:rsidRPr="008F3920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8F3920">
        <w:rPr>
          <w:rFonts w:ascii="Times New Roman" w:hAnsi="Times New Roman" w:cs="Times New Roman"/>
          <w:i/>
          <w:iCs/>
        </w:rPr>
        <w:t>peneliti</w:t>
      </w:r>
      <w:proofErr w:type="spellEnd"/>
      <w:r w:rsidRPr="008F3920">
        <w:rPr>
          <w:rFonts w:ascii="Times New Roman" w:hAnsi="Times New Roman" w:cs="Times New Roman"/>
          <w:i/>
          <w:iCs/>
        </w:rPr>
        <w:t>, 2025</w:t>
      </w:r>
    </w:p>
    <w:p w14:paraId="73353DB7" w14:textId="77777777" w:rsidR="00194D7F" w:rsidRDefault="00194D7F" w:rsidP="00194D7F">
      <w:pPr>
        <w:pStyle w:val="Heading3"/>
        <w:numPr>
          <w:ilvl w:val="0"/>
          <w:numId w:val="0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</w:rPr>
      </w:pPr>
      <w:bookmarkStart w:id="186" w:name="_Toc210724814"/>
      <w:r w:rsidRPr="00356428">
        <w:rPr>
          <w:rFonts w:ascii="Times New Roman" w:hAnsi="Times New Roman" w:cs="Times New Roman"/>
          <w:b/>
          <w:bCs/>
          <w:color w:val="auto"/>
        </w:rPr>
        <w:lastRenderedPageBreak/>
        <w:t>4.</w:t>
      </w:r>
      <w:r>
        <w:rPr>
          <w:rFonts w:ascii="Times New Roman" w:hAnsi="Times New Roman" w:cs="Times New Roman"/>
          <w:b/>
          <w:bCs/>
          <w:color w:val="auto"/>
        </w:rPr>
        <w:t>5</w:t>
      </w:r>
      <w:r w:rsidRPr="00356428">
        <w:rPr>
          <w:rFonts w:ascii="Times New Roman" w:hAnsi="Times New Roman" w:cs="Times New Roman"/>
          <w:b/>
          <w:bCs/>
          <w:color w:val="auto"/>
        </w:rPr>
        <w:t xml:space="preserve">.1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Pengaruh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Pengetahuan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Peraturan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Pajak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Terhadap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Kepatuhan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Wajib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Pajak</w:t>
      </w:r>
      <w:proofErr w:type="spellEnd"/>
      <w:r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16016F">
        <w:rPr>
          <w:rFonts w:ascii="Times New Roman" w:hAnsi="Times New Roman" w:cs="Times New Roman"/>
          <w:b/>
          <w:bCs/>
          <w:color w:val="auto"/>
        </w:rPr>
        <w:t>Pengguna</w:t>
      </w:r>
      <w:proofErr w:type="spellEnd"/>
      <w:r w:rsidRPr="0016016F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AF6328">
        <w:rPr>
          <w:rFonts w:ascii="Times New Roman" w:hAnsi="Times New Roman" w:cs="Times New Roman"/>
          <w:b/>
          <w:bCs/>
          <w:i/>
          <w:iCs/>
          <w:color w:val="auto"/>
        </w:rPr>
        <w:t>E-Commerce</w:t>
      </w:r>
      <w:bookmarkEnd w:id="186"/>
    </w:p>
    <w:p w14:paraId="5C8D7A8F" w14:textId="15CA9FD3" w:rsidR="00194D7F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60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C46E9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uji </w:t>
      </w:r>
      <w:r w:rsidRPr="007C46E9">
        <w:rPr>
          <w:rFonts w:ascii="Times New Roman" w:hAnsi="Times New Roman" w:cs="Times New Roman"/>
          <w:i/>
          <w:iCs/>
          <w:sz w:val="24"/>
          <w:szCs w:val="24"/>
        </w:rPr>
        <w:t>bootstrapping</w:t>
      </w:r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r w:rsidR="00C54FAF">
        <w:rPr>
          <w:rFonts w:ascii="Times New Roman" w:hAnsi="Times New Roman" w:cs="Times New Roman"/>
          <w:i/>
          <w:iCs/>
          <w:sz w:val="24"/>
          <w:szCs w:val="24"/>
        </w:rPr>
        <w:t>p-value</w:t>
      </w:r>
      <w:r w:rsidR="00C54FAF">
        <w:rPr>
          <w:rFonts w:ascii="Times New Roman" w:hAnsi="Times New Roman" w:cs="Times New Roman"/>
          <w:sz w:val="24"/>
          <w:szCs w:val="24"/>
        </w:rPr>
        <w:t xml:space="preserve"> 0,002 &lt; 0,05 dan </w:t>
      </w:r>
      <w:r w:rsidR="00C54FAF">
        <w:rPr>
          <w:rFonts w:ascii="Times New Roman" w:hAnsi="Times New Roman" w:cs="Times New Roman"/>
          <w:i/>
          <w:iCs/>
          <w:sz w:val="24"/>
          <w:szCs w:val="24"/>
        </w:rPr>
        <w:t xml:space="preserve">t-statistic </w:t>
      </w:r>
      <w:r w:rsidR="00C54FAF">
        <w:rPr>
          <w:rFonts w:ascii="Times New Roman" w:hAnsi="Times New Roman" w:cs="Times New Roman"/>
          <w:sz w:val="24"/>
          <w:szCs w:val="24"/>
        </w:rPr>
        <w:t xml:space="preserve">3,130 &gt; 1,96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C46E9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AA39B23" w14:textId="77777777" w:rsidR="00194D7F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p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dakpatuh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C46E9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C46E9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C46E9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ku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dak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C46E9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oti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kare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18369BA" w14:textId="77777777" w:rsidR="00194D7F" w:rsidRPr="003F27BA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enc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Theory of Planned Behavior (TPB)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Ajzen (1991)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h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u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-commerce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karel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97BE083" w14:textId="77777777" w:rsidR="00194D7F" w:rsidRDefault="00194D7F" w:rsidP="00194D7F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o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t al., </w:t>
      </w:r>
      <w:r>
        <w:rPr>
          <w:rFonts w:ascii="Times New Roman" w:hAnsi="Times New Roman" w:cs="Times New Roman"/>
          <w:sz w:val="24"/>
          <w:szCs w:val="24"/>
        </w:rPr>
        <w:t xml:space="preserve">(2020), </w:t>
      </w:r>
      <w:proofErr w:type="spellStart"/>
      <w:r>
        <w:rPr>
          <w:rFonts w:ascii="Times New Roman" w:hAnsi="Times New Roman" w:cs="Times New Roman"/>
          <w:sz w:val="24"/>
          <w:szCs w:val="24"/>
        </w:rPr>
        <w:t>Anand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t al., </w:t>
      </w:r>
      <w:r>
        <w:rPr>
          <w:rFonts w:ascii="Times New Roman" w:hAnsi="Times New Roman" w:cs="Times New Roman"/>
          <w:sz w:val="24"/>
          <w:szCs w:val="24"/>
        </w:rPr>
        <w:t xml:space="preserve">(2021), dan Angelina (2023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 lain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n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060B032" w14:textId="77777777" w:rsidR="00194D7F" w:rsidRPr="00FC28DD" w:rsidRDefault="00194D7F" w:rsidP="00194D7F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58544741" w14:textId="77777777" w:rsidR="00194D7F" w:rsidRDefault="00194D7F" w:rsidP="00194D7F">
      <w:pPr>
        <w:pStyle w:val="Heading3"/>
        <w:numPr>
          <w:ilvl w:val="0"/>
          <w:numId w:val="0"/>
        </w:numPr>
        <w:spacing w:line="48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187" w:name="_Toc210724815"/>
      <w:r w:rsidRPr="00356428">
        <w:rPr>
          <w:rFonts w:ascii="Times New Roman" w:hAnsi="Times New Roman" w:cs="Times New Roman"/>
          <w:b/>
          <w:bCs/>
          <w:color w:val="auto"/>
        </w:rPr>
        <w:t>4.</w:t>
      </w:r>
      <w:r>
        <w:rPr>
          <w:rFonts w:ascii="Times New Roman" w:hAnsi="Times New Roman" w:cs="Times New Roman"/>
          <w:b/>
          <w:bCs/>
          <w:color w:val="auto"/>
        </w:rPr>
        <w:t>5</w:t>
      </w:r>
      <w:r w:rsidRPr="00356428">
        <w:rPr>
          <w:rFonts w:ascii="Times New Roman" w:hAnsi="Times New Roman" w:cs="Times New Roman"/>
          <w:b/>
          <w:bCs/>
          <w:color w:val="auto"/>
        </w:rPr>
        <w:t xml:space="preserve">.2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Pengaruh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Digitalisasi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Layanan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Pajak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Terhadap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Kepatuhan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Wajib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Pajak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16016F">
        <w:rPr>
          <w:rFonts w:ascii="Times New Roman" w:hAnsi="Times New Roman" w:cs="Times New Roman"/>
          <w:b/>
          <w:bCs/>
          <w:color w:val="auto"/>
        </w:rPr>
        <w:t>Pengguna</w:t>
      </w:r>
      <w:proofErr w:type="spellEnd"/>
      <w:r w:rsidRPr="0016016F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AF6328">
        <w:rPr>
          <w:rFonts w:ascii="Times New Roman" w:hAnsi="Times New Roman" w:cs="Times New Roman"/>
          <w:b/>
          <w:bCs/>
          <w:i/>
          <w:iCs/>
          <w:color w:val="auto"/>
        </w:rPr>
        <w:t>E-Commerce</w:t>
      </w:r>
      <w:bookmarkEnd w:id="187"/>
    </w:p>
    <w:p w14:paraId="343E6154" w14:textId="31300D9A" w:rsidR="00194D7F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F6328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uji </w:t>
      </w:r>
      <w:r w:rsidRPr="007C46E9">
        <w:rPr>
          <w:rFonts w:ascii="Times New Roman" w:hAnsi="Times New Roman" w:cs="Times New Roman"/>
          <w:i/>
          <w:iCs/>
          <w:sz w:val="24"/>
          <w:szCs w:val="24"/>
        </w:rPr>
        <w:t>bootstrapping</w:t>
      </w:r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r w:rsidR="006A3273">
        <w:rPr>
          <w:rFonts w:ascii="Times New Roman" w:hAnsi="Times New Roman" w:cs="Times New Roman"/>
          <w:i/>
          <w:iCs/>
          <w:sz w:val="24"/>
          <w:szCs w:val="24"/>
        </w:rPr>
        <w:t xml:space="preserve">p-value </w:t>
      </w:r>
      <w:r w:rsidR="006A3273">
        <w:rPr>
          <w:rFonts w:ascii="Times New Roman" w:hAnsi="Times New Roman" w:cs="Times New Roman"/>
          <w:sz w:val="24"/>
          <w:szCs w:val="24"/>
        </w:rPr>
        <w:t xml:space="preserve">0,003 &lt; 0,05 dan </w:t>
      </w:r>
      <w:r w:rsidR="006A3273">
        <w:rPr>
          <w:rFonts w:ascii="Times New Roman" w:hAnsi="Times New Roman" w:cs="Times New Roman"/>
          <w:i/>
          <w:iCs/>
          <w:sz w:val="24"/>
          <w:szCs w:val="24"/>
        </w:rPr>
        <w:t xml:space="preserve">t-statistic </w:t>
      </w:r>
      <w:r w:rsidR="006A3273">
        <w:rPr>
          <w:rFonts w:ascii="Times New Roman" w:hAnsi="Times New Roman" w:cs="Times New Roman"/>
        </w:rPr>
        <w:t xml:space="preserve">3,056 </w:t>
      </w:r>
      <w:r w:rsidR="006A3273">
        <w:rPr>
          <w:rFonts w:ascii="Times New Roman" w:hAnsi="Times New Roman" w:cs="Times New Roman"/>
          <w:sz w:val="24"/>
          <w:szCs w:val="24"/>
        </w:rPr>
        <w:t xml:space="preserve">&gt; 1,96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hipoteris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F6328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EF09892" w14:textId="77777777" w:rsidR="00D02F10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modern dan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mudahnya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aja</w:t>
      </w:r>
      <w:r w:rsidR="00001AF1"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="00001A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1AF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01A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1AF1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001A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1AF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001AF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01AF1">
        <w:rPr>
          <w:rFonts w:ascii="Times New Roman" w:hAnsi="Times New Roman" w:cs="Times New Roman"/>
          <w:sz w:val="24"/>
          <w:szCs w:val="24"/>
        </w:rPr>
        <w:t>disediakan</w:t>
      </w:r>
      <w:proofErr w:type="spellEnd"/>
      <w:r w:rsidR="00001A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1AF1"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 w:rsidR="00001A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1AF1"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 w:rsidR="00001A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1AF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01AF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001AF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001AF1">
        <w:rPr>
          <w:rFonts w:ascii="Times New Roman" w:hAnsi="Times New Roman" w:cs="Times New Roman"/>
          <w:sz w:val="24"/>
          <w:szCs w:val="24"/>
        </w:rPr>
        <w:t xml:space="preserve"> </w:t>
      </w:r>
      <w:r w:rsidR="00001AF1">
        <w:rPr>
          <w:rFonts w:ascii="Times New Roman" w:hAnsi="Times New Roman" w:cs="Times New Roman"/>
          <w:i/>
          <w:iCs/>
          <w:sz w:val="24"/>
          <w:szCs w:val="24"/>
        </w:rPr>
        <w:t xml:space="preserve">e-filling </w:t>
      </w:r>
      <w:r w:rsidR="00001AF1">
        <w:rPr>
          <w:rFonts w:ascii="Times New Roman" w:hAnsi="Times New Roman" w:cs="Times New Roman"/>
          <w:sz w:val="24"/>
          <w:szCs w:val="24"/>
        </w:rPr>
        <w:t xml:space="preserve">dan </w:t>
      </w:r>
      <w:r w:rsidR="00001AF1">
        <w:rPr>
          <w:rFonts w:ascii="Times New Roman" w:hAnsi="Times New Roman" w:cs="Times New Roman"/>
          <w:i/>
          <w:iCs/>
          <w:sz w:val="24"/>
          <w:szCs w:val="24"/>
        </w:rPr>
        <w:t>e-billing</w:t>
      </w:r>
      <w:r w:rsidR="00001AF1">
        <w:rPr>
          <w:rFonts w:ascii="Times New Roman" w:hAnsi="Times New Roman" w:cs="Times New Roman"/>
          <w:sz w:val="24"/>
          <w:szCs w:val="24"/>
        </w:rPr>
        <w:t>)</w:t>
      </w:r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dorongan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pedagang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r w:rsidR="00DB373C">
        <w:rPr>
          <w:rFonts w:ascii="Times New Roman" w:hAnsi="Times New Roman" w:cs="Times New Roman"/>
          <w:i/>
          <w:iCs/>
          <w:sz w:val="24"/>
          <w:szCs w:val="24"/>
        </w:rPr>
        <w:t xml:space="preserve">e-commerce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patuh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WP yang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terbiasa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beroperasi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r w:rsidR="00DB373C">
        <w:rPr>
          <w:rFonts w:ascii="Times New Roman" w:hAnsi="Times New Roman" w:cs="Times New Roman"/>
          <w:i/>
          <w:iCs/>
          <w:sz w:val="24"/>
          <w:szCs w:val="24"/>
        </w:rPr>
        <w:t>online</w:t>
      </w:r>
      <w:r w:rsidR="00DB373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dinggap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selaras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73C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DB373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474C454" w14:textId="63352A1C" w:rsidR="00AF6328" w:rsidRPr="00DB373C" w:rsidRDefault="00DB373C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P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-commerce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02F10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berkontribusi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optimalisasi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negara. Hasil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menggaris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bawahi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perlunya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digital agar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enjangkau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empertahankan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di pasar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digital yang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pesat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>.</w:t>
      </w:r>
    </w:p>
    <w:p w14:paraId="2BEB4998" w14:textId="7E65419A" w:rsidR="00194D7F" w:rsidRPr="005D2557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enc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Theory of Planned Behavior (TPB),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sum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otoritas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efektir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menanamkan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r w:rsidR="00D02F10">
        <w:rPr>
          <w:rFonts w:ascii="Times New Roman" w:hAnsi="Times New Roman" w:cs="Times New Roman"/>
          <w:i/>
          <w:iCs/>
          <w:sz w:val="24"/>
          <w:szCs w:val="24"/>
        </w:rPr>
        <w:t xml:space="preserve">Theory of Planned Behavior (TPB)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pedagang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r w:rsidR="00D02F10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D02F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menguatkan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norma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transparansi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meningkatkkan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02F10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="00D02F10">
        <w:rPr>
          <w:rFonts w:ascii="Times New Roman" w:hAnsi="Times New Roman" w:cs="Times New Roman"/>
          <w:sz w:val="24"/>
          <w:szCs w:val="24"/>
        </w:rPr>
        <w:t>.</w:t>
      </w:r>
    </w:p>
    <w:p w14:paraId="7C7314D2" w14:textId="32AECE75" w:rsidR="00194D7F" w:rsidRPr="005D2557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ing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t al., </w:t>
      </w:r>
      <w:r>
        <w:rPr>
          <w:rFonts w:ascii="Times New Roman" w:hAnsi="Times New Roman" w:cs="Times New Roman"/>
          <w:sz w:val="24"/>
          <w:szCs w:val="24"/>
        </w:rPr>
        <w:t xml:space="preserve">(2024), Putri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t al., </w:t>
      </w:r>
      <w:r>
        <w:rPr>
          <w:rFonts w:ascii="Times New Roman" w:hAnsi="Times New Roman" w:cs="Times New Roman"/>
          <w:sz w:val="24"/>
          <w:szCs w:val="24"/>
        </w:rPr>
        <w:t xml:space="preserve">(2024)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iy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t al., </w:t>
      </w:r>
      <w:r>
        <w:rPr>
          <w:rFonts w:ascii="Times New Roman" w:hAnsi="Times New Roman" w:cs="Times New Roman"/>
          <w:sz w:val="24"/>
          <w:szCs w:val="24"/>
        </w:rPr>
        <w:t xml:space="preserve">(2024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ngg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-commerce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ro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al,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5F2BCDD" w14:textId="77777777" w:rsidR="00194D7F" w:rsidRPr="001E2EB6" w:rsidRDefault="00194D7F" w:rsidP="00194D7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2C445ECD" w14:textId="77777777" w:rsidR="00194D7F" w:rsidRPr="00E76255" w:rsidRDefault="00194D7F" w:rsidP="00194D7F">
      <w:pPr>
        <w:pStyle w:val="Heading3"/>
        <w:numPr>
          <w:ilvl w:val="0"/>
          <w:numId w:val="0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</w:rPr>
      </w:pPr>
      <w:bookmarkStart w:id="188" w:name="_Toc210724816"/>
      <w:r w:rsidRPr="00E76255">
        <w:rPr>
          <w:rFonts w:ascii="Times New Roman" w:hAnsi="Times New Roman" w:cs="Times New Roman"/>
          <w:b/>
          <w:bCs/>
          <w:color w:val="auto"/>
        </w:rPr>
        <w:t>4.</w:t>
      </w:r>
      <w:r>
        <w:rPr>
          <w:rFonts w:ascii="Times New Roman" w:hAnsi="Times New Roman" w:cs="Times New Roman"/>
          <w:b/>
          <w:bCs/>
          <w:color w:val="auto"/>
        </w:rPr>
        <w:t>5</w:t>
      </w:r>
      <w:r w:rsidRPr="00E76255">
        <w:rPr>
          <w:rFonts w:ascii="Times New Roman" w:hAnsi="Times New Roman" w:cs="Times New Roman"/>
          <w:b/>
          <w:bCs/>
          <w:color w:val="auto"/>
        </w:rPr>
        <w:t xml:space="preserve">.3 </w:t>
      </w:r>
      <w:proofErr w:type="spellStart"/>
      <w:r w:rsidRPr="00E76255">
        <w:rPr>
          <w:rFonts w:ascii="Times New Roman" w:hAnsi="Times New Roman" w:cs="Times New Roman"/>
          <w:b/>
          <w:bCs/>
          <w:color w:val="auto"/>
        </w:rPr>
        <w:t>Pengaruh</w:t>
      </w:r>
      <w:proofErr w:type="spellEnd"/>
      <w:r w:rsidRPr="00E76255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E76255">
        <w:rPr>
          <w:rFonts w:ascii="Times New Roman" w:hAnsi="Times New Roman" w:cs="Times New Roman"/>
          <w:b/>
          <w:bCs/>
          <w:color w:val="auto"/>
        </w:rPr>
        <w:t>Kesadaran</w:t>
      </w:r>
      <w:proofErr w:type="spellEnd"/>
      <w:r w:rsidRPr="00E76255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E76255">
        <w:rPr>
          <w:rFonts w:ascii="Times New Roman" w:hAnsi="Times New Roman" w:cs="Times New Roman"/>
          <w:b/>
          <w:bCs/>
          <w:color w:val="auto"/>
        </w:rPr>
        <w:t>Wajib</w:t>
      </w:r>
      <w:proofErr w:type="spellEnd"/>
      <w:r w:rsidRPr="00E76255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E76255">
        <w:rPr>
          <w:rFonts w:ascii="Times New Roman" w:hAnsi="Times New Roman" w:cs="Times New Roman"/>
          <w:b/>
          <w:bCs/>
          <w:color w:val="auto"/>
        </w:rPr>
        <w:t>Pajak</w:t>
      </w:r>
      <w:proofErr w:type="spellEnd"/>
      <w:r w:rsidRPr="00E76255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E76255">
        <w:rPr>
          <w:rFonts w:ascii="Times New Roman" w:hAnsi="Times New Roman" w:cs="Times New Roman"/>
          <w:b/>
          <w:bCs/>
          <w:color w:val="auto"/>
        </w:rPr>
        <w:t>Terhadap</w:t>
      </w:r>
      <w:proofErr w:type="spellEnd"/>
      <w:r w:rsidRPr="00E76255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E76255">
        <w:rPr>
          <w:rFonts w:ascii="Times New Roman" w:hAnsi="Times New Roman" w:cs="Times New Roman"/>
          <w:b/>
          <w:bCs/>
          <w:color w:val="auto"/>
        </w:rPr>
        <w:t>Kepatuhan</w:t>
      </w:r>
      <w:proofErr w:type="spellEnd"/>
      <w:r w:rsidRPr="00E76255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E76255">
        <w:rPr>
          <w:rFonts w:ascii="Times New Roman" w:hAnsi="Times New Roman" w:cs="Times New Roman"/>
          <w:b/>
          <w:bCs/>
          <w:color w:val="auto"/>
        </w:rPr>
        <w:t>Wajib</w:t>
      </w:r>
      <w:proofErr w:type="spellEnd"/>
      <w:r w:rsidRPr="00E76255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E76255">
        <w:rPr>
          <w:rFonts w:ascii="Times New Roman" w:hAnsi="Times New Roman" w:cs="Times New Roman"/>
          <w:b/>
          <w:bCs/>
          <w:color w:val="auto"/>
        </w:rPr>
        <w:t>Pajak</w:t>
      </w:r>
      <w:proofErr w:type="spellEnd"/>
      <w:r w:rsidRPr="00E76255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E76255">
        <w:rPr>
          <w:rFonts w:ascii="Times New Roman" w:hAnsi="Times New Roman" w:cs="Times New Roman"/>
          <w:b/>
          <w:bCs/>
          <w:color w:val="auto"/>
        </w:rPr>
        <w:t>Pengguna</w:t>
      </w:r>
      <w:proofErr w:type="spellEnd"/>
      <w:r w:rsidRPr="00E76255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D82F54">
        <w:rPr>
          <w:rFonts w:ascii="Times New Roman" w:hAnsi="Times New Roman" w:cs="Times New Roman"/>
          <w:b/>
          <w:bCs/>
          <w:i/>
          <w:iCs/>
          <w:color w:val="auto"/>
        </w:rPr>
        <w:t>E-Commerce</w:t>
      </w:r>
      <w:bookmarkEnd w:id="188"/>
    </w:p>
    <w:p w14:paraId="55F5A341" w14:textId="47135C91" w:rsidR="00194D7F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82F54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uji </w:t>
      </w:r>
      <w:r w:rsidRPr="007C46E9">
        <w:rPr>
          <w:rFonts w:ascii="Times New Roman" w:hAnsi="Times New Roman" w:cs="Times New Roman"/>
          <w:i/>
          <w:iCs/>
          <w:sz w:val="24"/>
          <w:szCs w:val="24"/>
        </w:rPr>
        <w:t>bootstrapping</w:t>
      </w:r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r w:rsidR="006A3273">
        <w:rPr>
          <w:rFonts w:ascii="Times New Roman" w:hAnsi="Times New Roman" w:cs="Times New Roman"/>
          <w:i/>
          <w:iCs/>
          <w:sz w:val="24"/>
          <w:szCs w:val="24"/>
        </w:rPr>
        <w:t xml:space="preserve">p-value </w:t>
      </w:r>
      <w:r w:rsidR="006A3273" w:rsidRPr="00C54FAF">
        <w:rPr>
          <w:rFonts w:ascii="Times New Roman" w:hAnsi="Times New Roman" w:cs="Times New Roman"/>
        </w:rPr>
        <w:t>0,009</w:t>
      </w:r>
      <w:r w:rsidR="006A3273">
        <w:rPr>
          <w:rFonts w:ascii="Times New Roman" w:hAnsi="Times New Roman" w:cs="Times New Roman"/>
          <w:sz w:val="24"/>
          <w:szCs w:val="24"/>
        </w:rPr>
        <w:t xml:space="preserve"> &lt; 0,05 dan </w:t>
      </w:r>
      <w:r w:rsidR="006A3273">
        <w:rPr>
          <w:rFonts w:ascii="Times New Roman" w:hAnsi="Times New Roman" w:cs="Times New Roman"/>
          <w:i/>
          <w:iCs/>
          <w:sz w:val="24"/>
          <w:szCs w:val="24"/>
        </w:rPr>
        <w:t xml:space="preserve">t-statistic </w:t>
      </w:r>
      <w:r w:rsidR="006A3273" w:rsidRPr="00C54FAF">
        <w:rPr>
          <w:rFonts w:ascii="Times New Roman" w:hAnsi="Times New Roman" w:cs="Times New Roman"/>
        </w:rPr>
        <w:t>2,651</w:t>
      </w:r>
      <w:r w:rsidR="006A3273">
        <w:rPr>
          <w:rFonts w:ascii="Times New Roman" w:hAnsi="Times New Roman" w:cs="Times New Roman"/>
        </w:rPr>
        <w:t xml:space="preserve"> </w:t>
      </w:r>
      <w:r w:rsidR="006A3273">
        <w:rPr>
          <w:rFonts w:ascii="Times New Roman" w:hAnsi="Times New Roman" w:cs="Times New Roman"/>
          <w:sz w:val="24"/>
          <w:szCs w:val="24"/>
        </w:rPr>
        <w:t xml:space="preserve">&gt; 1,96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82F54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B84EB13" w14:textId="4B0C11B0" w:rsidR="00194D7F" w:rsidRPr="006A3273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r w:rsidR="006A3273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r w:rsidR="006A3273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r w:rsidR="006A3273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6A327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</w:t>
      </w:r>
      <w:r w:rsidR="006A3273">
        <w:rPr>
          <w:rFonts w:ascii="Times New Roman" w:hAnsi="Times New Roman" w:cs="Times New Roman"/>
          <w:sz w:val="24"/>
          <w:szCs w:val="24"/>
        </w:rPr>
        <w:t>embangun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negara,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53B1869" w14:textId="17BACF73" w:rsidR="00194D7F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taat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dipaksa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ditegur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r w:rsidR="000A7695">
        <w:rPr>
          <w:rFonts w:ascii="Times New Roman" w:hAnsi="Times New Roman" w:cs="Times New Roman"/>
          <w:sz w:val="24"/>
          <w:szCs w:val="24"/>
        </w:rPr>
        <w:lastRenderedPageBreak/>
        <w:t xml:space="preserve">juga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ngawas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ngingat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negak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7244C30" w14:textId="59E04A9F" w:rsidR="00194D7F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enc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Theory of Planned Behavior (TPB)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Ajzen (1991)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keyakinan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patuh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enstimulasi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niat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WP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3610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123610">
        <w:rPr>
          <w:rFonts w:ascii="Times New Roman" w:hAnsi="Times New Roman" w:cs="Times New Roman"/>
          <w:sz w:val="24"/>
          <w:szCs w:val="24"/>
        </w:rPr>
        <w:t>.</w:t>
      </w:r>
    </w:p>
    <w:p w14:paraId="795611A1" w14:textId="75BD4072" w:rsidR="00FF52F8" w:rsidRPr="007B20A3" w:rsidRDefault="00FF52F8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u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is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optim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ip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68B9153" w14:textId="449AD5DA" w:rsidR="00194D7F" w:rsidRPr="000A7695" w:rsidRDefault="00194D7F" w:rsidP="00194D7F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r w:rsidR="000A7695">
        <w:rPr>
          <w:rFonts w:ascii="Times New Roman" w:hAnsi="Times New Roman" w:cs="Times New Roman"/>
          <w:sz w:val="24"/>
          <w:szCs w:val="24"/>
        </w:rPr>
        <w:t>snain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r w:rsidR="000A7695">
        <w:rPr>
          <w:rFonts w:ascii="Times New Roman" w:hAnsi="Times New Roman" w:cs="Times New Roman"/>
          <w:i/>
          <w:iCs/>
          <w:sz w:val="24"/>
          <w:szCs w:val="24"/>
        </w:rPr>
        <w:t>et al.,</w:t>
      </w:r>
      <w:r>
        <w:rPr>
          <w:rFonts w:ascii="Times New Roman" w:hAnsi="Times New Roman" w:cs="Times New Roman"/>
          <w:sz w:val="24"/>
          <w:szCs w:val="24"/>
        </w:rPr>
        <w:t xml:space="preserve"> (2021),</w:t>
      </w:r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Ningrum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202</w:t>
      </w:r>
      <w:r w:rsidR="000A7695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) dan </w:t>
      </w:r>
      <w:r w:rsidR="000A7695">
        <w:rPr>
          <w:rFonts w:ascii="Times New Roman" w:hAnsi="Times New Roman" w:cs="Times New Roman"/>
          <w:sz w:val="24"/>
          <w:szCs w:val="24"/>
        </w:rPr>
        <w:t xml:space="preserve">Ratna </w:t>
      </w:r>
      <w:r>
        <w:rPr>
          <w:rFonts w:ascii="Times New Roman" w:hAnsi="Times New Roman" w:cs="Times New Roman"/>
          <w:sz w:val="24"/>
          <w:szCs w:val="24"/>
        </w:rPr>
        <w:t xml:space="preserve">(2023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atuh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engert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r w:rsidR="000A7695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negara.</w:t>
      </w:r>
    </w:p>
    <w:p w14:paraId="0352E65C" w14:textId="77777777" w:rsidR="00194D7F" w:rsidRPr="001E2EB6" w:rsidRDefault="00194D7F" w:rsidP="00194D7F">
      <w:pPr>
        <w:spacing w:after="0" w:line="276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E5C1CA8" w14:textId="77777777" w:rsidR="00194D7F" w:rsidRDefault="00194D7F" w:rsidP="00194D7F">
      <w:pPr>
        <w:pStyle w:val="Heading3"/>
        <w:numPr>
          <w:ilvl w:val="0"/>
          <w:numId w:val="0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</w:rPr>
      </w:pPr>
      <w:bookmarkStart w:id="189" w:name="_Toc210724817"/>
      <w:r w:rsidRPr="00356428">
        <w:rPr>
          <w:rFonts w:ascii="Times New Roman" w:hAnsi="Times New Roman" w:cs="Times New Roman"/>
          <w:b/>
          <w:bCs/>
          <w:color w:val="auto"/>
        </w:rPr>
        <w:lastRenderedPageBreak/>
        <w:t>4.</w:t>
      </w:r>
      <w:r>
        <w:rPr>
          <w:rFonts w:ascii="Times New Roman" w:hAnsi="Times New Roman" w:cs="Times New Roman"/>
          <w:b/>
          <w:bCs/>
          <w:color w:val="auto"/>
        </w:rPr>
        <w:t>5</w:t>
      </w:r>
      <w:r w:rsidRPr="00356428">
        <w:rPr>
          <w:rFonts w:ascii="Times New Roman" w:hAnsi="Times New Roman" w:cs="Times New Roman"/>
          <w:b/>
          <w:bCs/>
          <w:color w:val="auto"/>
        </w:rPr>
        <w:t xml:space="preserve">.4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Pengaruh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Persepsi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Wajib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Pajak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Terhadap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Kepatuhan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Wajib</w:t>
      </w:r>
      <w:proofErr w:type="spellEnd"/>
      <w:r w:rsidRPr="0035642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356428">
        <w:rPr>
          <w:rFonts w:ascii="Times New Roman" w:hAnsi="Times New Roman" w:cs="Times New Roman"/>
          <w:b/>
          <w:bCs/>
          <w:color w:val="auto"/>
        </w:rPr>
        <w:t>Pajak</w:t>
      </w:r>
      <w:proofErr w:type="spellEnd"/>
      <w:r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E76255">
        <w:rPr>
          <w:rFonts w:ascii="Times New Roman" w:hAnsi="Times New Roman" w:cs="Times New Roman"/>
          <w:b/>
          <w:bCs/>
          <w:color w:val="auto"/>
        </w:rPr>
        <w:t>Pengguna</w:t>
      </w:r>
      <w:proofErr w:type="spellEnd"/>
      <w:r w:rsidRPr="00E76255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D82F54">
        <w:rPr>
          <w:rFonts w:ascii="Times New Roman" w:hAnsi="Times New Roman" w:cs="Times New Roman"/>
          <w:b/>
          <w:bCs/>
          <w:i/>
          <w:iCs/>
          <w:color w:val="auto"/>
        </w:rPr>
        <w:t>E-Commerce</w:t>
      </w:r>
      <w:bookmarkEnd w:id="189"/>
    </w:p>
    <w:p w14:paraId="4EC42C94" w14:textId="3DADC94B" w:rsidR="00194D7F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-commerce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uji </w:t>
      </w:r>
      <w:r w:rsidRPr="007C46E9">
        <w:rPr>
          <w:rFonts w:ascii="Times New Roman" w:hAnsi="Times New Roman" w:cs="Times New Roman"/>
          <w:i/>
          <w:iCs/>
          <w:sz w:val="24"/>
          <w:szCs w:val="24"/>
        </w:rPr>
        <w:t>bootstrapping</w:t>
      </w:r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C46E9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C46E9">
        <w:rPr>
          <w:rFonts w:ascii="Times New Roman" w:hAnsi="Times New Roman" w:cs="Times New Roman"/>
          <w:sz w:val="24"/>
          <w:szCs w:val="24"/>
        </w:rPr>
        <w:t xml:space="preserve"> </w:t>
      </w:r>
      <w:r w:rsidR="006A3273">
        <w:rPr>
          <w:rFonts w:ascii="Times New Roman" w:hAnsi="Times New Roman" w:cs="Times New Roman"/>
          <w:i/>
          <w:iCs/>
          <w:sz w:val="24"/>
          <w:szCs w:val="24"/>
        </w:rPr>
        <w:t xml:space="preserve">p-value </w:t>
      </w:r>
      <w:r w:rsidR="006A3273" w:rsidRPr="00C54FAF">
        <w:rPr>
          <w:rFonts w:ascii="Times New Roman" w:hAnsi="Times New Roman" w:cs="Times New Roman"/>
        </w:rPr>
        <w:t>0,349</w:t>
      </w:r>
      <w:r w:rsidR="006A3273">
        <w:rPr>
          <w:rFonts w:ascii="Times New Roman" w:hAnsi="Times New Roman" w:cs="Times New Roman"/>
        </w:rPr>
        <w:t xml:space="preserve"> &gt; 0,05</w:t>
      </w:r>
      <w:r w:rsidR="006A3273">
        <w:rPr>
          <w:rFonts w:ascii="Times New Roman" w:hAnsi="Times New Roman" w:cs="Times New Roman"/>
          <w:sz w:val="24"/>
          <w:szCs w:val="24"/>
        </w:rPr>
        <w:t xml:space="preserve"> dan </w:t>
      </w:r>
      <w:r w:rsidR="006A3273">
        <w:rPr>
          <w:rFonts w:ascii="Times New Roman" w:hAnsi="Times New Roman" w:cs="Times New Roman"/>
          <w:i/>
          <w:iCs/>
          <w:sz w:val="24"/>
          <w:szCs w:val="24"/>
        </w:rPr>
        <w:t xml:space="preserve">t-statistic </w:t>
      </w:r>
      <w:r w:rsidR="006A3273" w:rsidRPr="00C54FAF">
        <w:rPr>
          <w:rFonts w:ascii="Times New Roman" w:hAnsi="Times New Roman" w:cs="Times New Roman"/>
        </w:rPr>
        <w:t>0,940</w:t>
      </w:r>
      <w:r w:rsidR="006A3273">
        <w:rPr>
          <w:rFonts w:ascii="Times New Roman" w:hAnsi="Times New Roman" w:cs="Times New Roman"/>
        </w:rPr>
        <w:t xml:space="preserve"> </w:t>
      </w:r>
      <w:r w:rsidR="006A3273">
        <w:rPr>
          <w:rFonts w:ascii="Times New Roman" w:hAnsi="Times New Roman" w:cs="Times New Roman"/>
          <w:sz w:val="24"/>
          <w:szCs w:val="24"/>
        </w:rPr>
        <w:t xml:space="preserve">&lt; 1,96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3273"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 w:rsidR="006A327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82F54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6EF088D" w14:textId="5F735E05" w:rsidR="00194D7F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keadilan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kemudahan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optimal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konsisten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pengaruhnya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Variabilitas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tanggapan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hambatan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rill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BD0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="00A64BD0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B27DA72" w14:textId="4F553B43" w:rsidR="00194D7F" w:rsidRPr="00873CF1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r w:rsidR="000A7695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r w:rsidR="000A7695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0A76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lai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transparans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yang optimal,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sosialisasi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menyentuh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="000A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695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daripajak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r w:rsidR="00873CF1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benar-benar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taat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>.</w:t>
      </w:r>
    </w:p>
    <w:p w14:paraId="32F41D5C" w14:textId="77777777" w:rsidR="00194D7F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enc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Theory of Planned Behavior (TPB)</w:t>
      </w:r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sep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Ketik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ngguh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A171302" w14:textId="47059C57" w:rsidR="00194D7F" w:rsidRPr="00873CF1" w:rsidRDefault="00194D7F" w:rsidP="00194D7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  <w:sectPr w:rsidR="00194D7F" w:rsidRPr="00873CF1" w:rsidSect="00194D7F">
          <w:footerReference w:type="first" r:id="rId22"/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73CF1">
        <w:rPr>
          <w:rFonts w:ascii="Times New Roman" w:hAnsi="Times New Roman" w:cs="Times New Roman"/>
          <w:sz w:val="24"/>
          <w:szCs w:val="24"/>
        </w:rPr>
        <w:t xml:space="preserve">Dewi </w:t>
      </w:r>
      <w:r w:rsidR="00873CF1">
        <w:rPr>
          <w:rFonts w:ascii="Times New Roman" w:hAnsi="Times New Roman" w:cs="Times New Roman"/>
          <w:i/>
          <w:iCs/>
          <w:sz w:val="24"/>
          <w:szCs w:val="24"/>
        </w:rPr>
        <w:t>et al.,</w:t>
      </w:r>
      <w:r w:rsidR="00873CF1">
        <w:rPr>
          <w:rFonts w:ascii="Times New Roman" w:hAnsi="Times New Roman" w:cs="Times New Roman"/>
          <w:sz w:val="24"/>
          <w:szCs w:val="24"/>
        </w:rPr>
        <w:t xml:space="preserve"> (2016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rwans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21), da</w:t>
      </w:r>
      <w:r w:rsidR="00873CF1">
        <w:rPr>
          <w:rFonts w:ascii="Times New Roman" w:hAnsi="Times New Roman" w:cs="Times New Roman"/>
          <w:sz w:val="24"/>
          <w:szCs w:val="24"/>
        </w:rPr>
        <w:t xml:space="preserve">n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Prakusya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202</w:t>
      </w:r>
      <w:r w:rsidR="00873CF1">
        <w:rPr>
          <w:rFonts w:ascii="Times New Roman" w:hAnsi="Times New Roman" w:cs="Times New Roman"/>
          <w:sz w:val="24"/>
          <w:szCs w:val="24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r w:rsidR="00873CF1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tentu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dorongan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="00873CF1">
        <w:rPr>
          <w:rFonts w:ascii="Times New Roman" w:hAnsi="Times New Roman" w:cs="Times New Roman"/>
          <w:sz w:val="24"/>
          <w:szCs w:val="24"/>
        </w:rPr>
        <w:t>.</w:t>
      </w:r>
    </w:p>
    <w:p w14:paraId="067F9099" w14:textId="043BA58F" w:rsidR="00AF1A29" w:rsidRPr="00AF1A29" w:rsidRDefault="00AF1A29" w:rsidP="00AF1A29">
      <w:pPr>
        <w:pStyle w:val="Heading1"/>
        <w:numPr>
          <w:ilvl w:val="0"/>
          <w:numId w:val="0"/>
        </w:numPr>
        <w:ind w:left="432" w:hanging="432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90" w:name="_Toc210724818"/>
      <w:r w:rsidRPr="00AF1A2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 xml:space="preserve">BAB </w:t>
      </w:r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V</w:t>
      </w:r>
      <w:bookmarkEnd w:id="190"/>
    </w:p>
    <w:p w14:paraId="112663E1" w14:textId="0DEF43A0" w:rsidR="00AF1A29" w:rsidRPr="00AF1A29" w:rsidRDefault="00AF1A29" w:rsidP="00AF1A29">
      <w:pPr>
        <w:pStyle w:val="Heading1"/>
        <w:numPr>
          <w:ilvl w:val="0"/>
          <w:numId w:val="0"/>
        </w:numPr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91" w:name="_Toc199792066"/>
      <w:bookmarkStart w:id="192" w:name="_Toc200708723"/>
      <w:bookmarkStart w:id="193" w:name="_Toc201907003"/>
      <w:bookmarkStart w:id="194" w:name="_Toc201985084"/>
      <w:bookmarkStart w:id="195" w:name="_Toc201985244"/>
      <w:bookmarkStart w:id="196" w:name="_Toc202416897"/>
      <w:bookmarkStart w:id="197" w:name="_Toc209957449"/>
      <w:bookmarkStart w:id="198" w:name="_Toc210013709"/>
      <w:bookmarkStart w:id="199" w:name="_Toc210724819"/>
      <w:r w:rsidRPr="00AF1A29">
        <w:rPr>
          <w:rFonts w:ascii="Times New Roman" w:hAnsi="Times New Roman" w:cs="Times New Roman"/>
          <w:b/>
          <w:bCs/>
          <w:color w:val="auto"/>
          <w:sz w:val="24"/>
          <w:szCs w:val="24"/>
        </w:rPr>
        <w:t>SIMPULAN DAN SARAN</w:t>
      </w:r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</w:p>
    <w:p w14:paraId="7DBE34E3" w14:textId="77777777" w:rsidR="00AF1A29" w:rsidRDefault="00AF1A29"/>
    <w:p w14:paraId="78FD106D" w14:textId="3504E2F1" w:rsidR="00AF1A29" w:rsidRDefault="005072FE" w:rsidP="00CD5C2C">
      <w:pPr>
        <w:pStyle w:val="Heading2"/>
        <w:numPr>
          <w:ilvl w:val="1"/>
          <w:numId w:val="35"/>
        </w:numPr>
        <w:spacing w:line="480" w:lineRule="auto"/>
        <w:ind w:left="426" w:hanging="426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00" w:name="_Toc210724820"/>
      <w:proofErr w:type="spellStart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S</w:t>
      </w:r>
      <w:r w:rsidR="00AF1A29" w:rsidRPr="00AF1A29">
        <w:rPr>
          <w:rFonts w:ascii="Times New Roman" w:hAnsi="Times New Roman" w:cs="Times New Roman"/>
          <w:b/>
          <w:bCs/>
          <w:color w:val="auto"/>
          <w:sz w:val="24"/>
          <w:szCs w:val="24"/>
        </w:rPr>
        <w:t>impulan</w:t>
      </w:r>
      <w:bookmarkEnd w:id="200"/>
      <w:proofErr w:type="spellEnd"/>
    </w:p>
    <w:p w14:paraId="464D9798" w14:textId="0C70C28E" w:rsidR="006041E5" w:rsidRPr="006041E5" w:rsidRDefault="006041E5" w:rsidP="007B205E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nya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BEF69D8" w14:textId="209A36C4" w:rsidR="008F25AB" w:rsidRPr="006041E5" w:rsidRDefault="00304747">
      <w:pPr>
        <w:pStyle w:val="ListParagraph"/>
        <w:numPr>
          <w:ilvl w:val="0"/>
          <w:numId w:val="39"/>
        </w:numPr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6255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E76255">
        <w:rPr>
          <w:rFonts w:ascii="Times New Roman" w:hAnsi="Times New Roman" w:cs="Times New Roman"/>
          <w:sz w:val="24"/>
          <w:szCs w:val="24"/>
        </w:rPr>
        <w:t xml:space="preserve"> </w:t>
      </w:r>
      <w:r w:rsidR="00E76255" w:rsidRPr="00D82F54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6041E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3DBF" w:rsidRPr="006041E5">
        <w:rPr>
          <w:rFonts w:ascii="Times New Roman" w:hAnsi="Times New Roman" w:cs="Times New Roman"/>
          <w:sz w:val="24"/>
          <w:szCs w:val="24"/>
        </w:rPr>
        <w:t>t</w:t>
      </w:r>
      <w:r w:rsidR="00DC6F3E" w:rsidRPr="006041E5">
        <w:rPr>
          <w:rFonts w:ascii="Times New Roman" w:hAnsi="Times New Roman" w:cs="Times New Roman"/>
          <w:sz w:val="24"/>
          <w:szCs w:val="24"/>
        </w:rPr>
        <w:t>ingkat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 w:rsidRPr="006041E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C6F3E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3DBF" w:rsidRPr="006041E5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263DBF" w:rsidRPr="006041E5">
        <w:rPr>
          <w:rFonts w:ascii="Times New Roman" w:hAnsi="Times New Roman" w:cs="Times New Roman"/>
          <w:sz w:val="24"/>
          <w:szCs w:val="24"/>
        </w:rPr>
        <w:t xml:space="preserve"> </w:t>
      </w:r>
      <w:r w:rsidR="00263DBF" w:rsidRPr="006041E5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263DBF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3DBF" w:rsidRPr="006041E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263DBF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3DBF" w:rsidRPr="006041E5">
        <w:rPr>
          <w:rFonts w:ascii="Times New Roman" w:hAnsi="Times New Roman" w:cs="Times New Roman"/>
          <w:sz w:val="24"/>
          <w:szCs w:val="24"/>
        </w:rPr>
        <w:t>patuh</w:t>
      </w:r>
      <w:proofErr w:type="spellEnd"/>
      <w:r w:rsidR="00263DBF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3DBF" w:rsidRPr="006041E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263DBF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3DBF" w:rsidRPr="006041E5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="00263DBF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3DBF" w:rsidRPr="006041E5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263DBF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3DBF" w:rsidRPr="006041E5">
        <w:rPr>
          <w:rFonts w:ascii="Times New Roman" w:hAnsi="Times New Roman" w:cs="Times New Roman"/>
          <w:sz w:val="24"/>
          <w:szCs w:val="24"/>
        </w:rPr>
        <w:t>pajaknya</w:t>
      </w:r>
      <w:proofErr w:type="spellEnd"/>
      <w:r w:rsidR="00263DBF" w:rsidRPr="006041E5">
        <w:rPr>
          <w:rFonts w:ascii="Times New Roman" w:hAnsi="Times New Roman" w:cs="Times New Roman"/>
          <w:sz w:val="24"/>
          <w:szCs w:val="24"/>
        </w:rPr>
        <w:t>.</w:t>
      </w:r>
    </w:p>
    <w:p w14:paraId="5F073C60" w14:textId="2ABC6BFF" w:rsidR="00867D6B" w:rsidRDefault="00867D6B" w:rsidP="007B205E">
      <w:pPr>
        <w:pStyle w:val="ListParagraph"/>
        <w:spacing w:after="0" w:line="24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2B639468" w14:textId="569C6DDA" w:rsidR="008F25AB" w:rsidRPr="006041E5" w:rsidRDefault="00304747">
      <w:pPr>
        <w:pStyle w:val="ListParagraph"/>
        <w:numPr>
          <w:ilvl w:val="0"/>
          <w:numId w:val="39"/>
        </w:numPr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C6F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DC6F3E">
        <w:rPr>
          <w:rFonts w:ascii="Times New Roman" w:hAnsi="Times New Roman" w:cs="Times New Roman"/>
          <w:sz w:val="24"/>
          <w:szCs w:val="24"/>
        </w:rPr>
        <w:t xml:space="preserve"> </w:t>
      </w:r>
      <w:r w:rsidR="00DC6F3E" w:rsidRPr="00D82F54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6041E5">
        <w:rPr>
          <w:rFonts w:ascii="Times New Roman" w:hAnsi="Times New Roman" w:cs="Times New Roman"/>
          <w:sz w:val="24"/>
          <w:szCs w:val="24"/>
        </w:rPr>
        <w:t xml:space="preserve">. </w:t>
      </w:r>
      <w:r w:rsidR="00263DBF" w:rsidRPr="006041E5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="00263DBF" w:rsidRPr="006041E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63DBF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3DBF" w:rsidRPr="006041E5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263DBF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3DBF" w:rsidRPr="006041E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263DBF" w:rsidRPr="006041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kemudahan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kecepatan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aksebilitas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ditawarkan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5DB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BF5DB8">
        <w:rPr>
          <w:rFonts w:ascii="Times New Roman" w:hAnsi="Times New Roman" w:cs="Times New Roman"/>
          <w:sz w:val="24"/>
          <w:szCs w:val="24"/>
        </w:rPr>
        <w:t xml:space="preserve"> </w:t>
      </w:r>
      <w:r w:rsidR="00BF5DB8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BF5DB8">
        <w:rPr>
          <w:rFonts w:ascii="Times New Roman" w:hAnsi="Times New Roman" w:cs="Times New Roman"/>
          <w:sz w:val="24"/>
          <w:szCs w:val="24"/>
        </w:rPr>
        <w:t>.</w:t>
      </w:r>
    </w:p>
    <w:p w14:paraId="4504E147" w14:textId="77777777" w:rsidR="008F25AB" w:rsidRDefault="008F25AB" w:rsidP="007B205E">
      <w:pPr>
        <w:pStyle w:val="ListParagraph"/>
        <w:spacing w:after="0" w:line="24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588EC606" w14:textId="1442C36D" w:rsidR="00CD5C2C" w:rsidRDefault="00304747" w:rsidP="00986A05">
      <w:pPr>
        <w:pStyle w:val="ListParagraph"/>
        <w:numPr>
          <w:ilvl w:val="0"/>
          <w:numId w:val="39"/>
        </w:numPr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D5C2C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C2C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C2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5C2C" w:rsidRPr="00CD5C2C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CD5C2C"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5C2C" w:rsidRPr="00CD5C2C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C2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C2C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C2C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C2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E76255"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6255" w:rsidRPr="00CD5C2C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E76255" w:rsidRPr="00CD5C2C">
        <w:rPr>
          <w:rFonts w:ascii="Times New Roman" w:hAnsi="Times New Roman" w:cs="Times New Roman"/>
          <w:sz w:val="24"/>
          <w:szCs w:val="24"/>
        </w:rPr>
        <w:t xml:space="preserve"> </w:t>
      </w:r>
      <w:r w:rsidR="00E76255" w:rsidRPr="00D82F54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6041E5" w:rsidRPr="00CD5C2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D5C2C" w:rsidRPr="00CD5C2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D5C2C"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5C2C" w:rsidRPr="00CD5C2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D5C2C"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3CF1">
        <w:rPr>
          <w:rFonts w:ascii="Times New Roman" w:hAnsi="Times New Roman" w:cs="Times New Roman"/>
          <w:sz w:val="24"/>
          <w:szCs w:val="24"/>
        </w:rPr>
        <w:t>menegaskan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atuh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dipaksa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>.</w:t>
      </w:r>
    </w:p>
    <w:p w14:paraId="784FADCA" w14:textId="77777777" w:rsidR="00CD5C2C" w:rsidRPr="00CD5C2C" w:rsidRDefault="00CD5C2C" w:rsidP="00CD5C2C">
      <w:pPr>
        <w:pStyle w:val="ListParagraph"/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92B38E7" w14:textId="53D5D8E7" w:rsidR="002140AB" w:rsidRPr="00CD5C2C" w:rsidRDefault="00867D6B" w:rsidP="00986A05">
      <w:pPr>
        <w:pStyle w:val="ListParagraph"/>
        <w:numPr>
          <w:ilvl w:val="0"/>
          <w:numId w:val="39"/>
        </w:numPr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D5C2C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C2C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C2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5C2C" w:rsidRPr="00CD5C2C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CD5C2C"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5C2C" w:rsidRPr="00CD5C2C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C2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C2C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C2C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C2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DC6F3E" w:rsidRPr="00CD5C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F3E" w:rsidRPr="00CD5C2C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DC6F3E" w:rsidRPr="00CD5C2C">
        <w:rPr>
          <w:rFonts w:ascii="Times New Roman" w:hAnsi="Times New Roman" w:cs="Times New Roman"/>
          <w:sz w:val="24"/>
          <w:szCs w:val="24"/>
        </w:rPr>
        <w:t xml:space="preserve"> </w:t>
      </w:r>
      <w:r w:rsidR="00DC6F3E" w:rsidRPr="00D82F54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6041E5" w:rsidRPr="00CD5C2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kata lain,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lastRenderedPageBreak/>
        <w:t>atau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r w:rsidR="00AF6328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28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AF6328">
        <w:rPr>
          <w:rFonts w:ascii="Times New Roman" w:hAnsi="Times New Roman" w:cs="Times New Roman"/>
          <w:sz w:val="24"/>
          <w:szCs w:val="24"/>
        </w:rPr>
        <w:t>.</w:t>
      </w:r>
      <w:r w:rsidR="00CD5C2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67BEDE2" w14:textId="77777777" w:rsidR="008F25AB" w:rsidRPr="008F25AB" w:rsidRDefault="008F25AB" w:rsidP="004E4D6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69F48772" w14:textId="07880A63" w:rsidR="00E76255" w:rsidRDefault="00AF1A29" w:rsidP="00CD5C2C">
      <w:pPr>
        <w:pStyle w:val="Heading2"/>
        <w:numPr>
          <w:ilvl w:val="1"/>
          <w:numId w:val="35"/>
        </w:numPr>
        <w:spacing w:before="0" w:line="360" w:lineRule="auto"/>
        <w:ind w:left="426" w:hanging="426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01" w:name="_Toc210724821"/>
      <w:r w:rsidRPr="00AF1A29">
        <w:rPr>
          <w:rFonts w:ascii="Times New Roman" w:hAnsi="Times New Roman" w:cs="Times New Roman"/>
          <w:b/>
          <w:bCs/>
          <w:color w:val="auto"/>
          <w:sz w:val="24"/>
          <w:szCs w:val="24"/>
        </w:rPr>
        <w:t>Saran</w:t>
      </w:r>
      <w:bookmarkEnd w:id="201"/>
    </w:p>
    <w:p w14:paraId="7AE969AA" w14:textId="4FFE7ED3" w:rsidR="007B205E" w:rsidRPr="007B205E" w:rsidRDefault="001E0B9E" w:rsidP="001E0B9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205E">
        <w:rPr>
          <w:rFonts w:ascii="Times New Roman" w:hAnsi="Times New Roman" w:cs="Times New Roman"/>
          <w:sz w:val="24"/>
          <w:szCs w:val="24"/>
        </w:rPr>
        <w:t>keterbatasan</w:t>
      </w:r>
      <w:proofErr w:type="spellEnd"/>
      <w:r w:rsidR="007B20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:</w:t>
      </w:r>
    </w:p>
    <w:p w14:paraId="49CC02CC" w14:textId="0FDC879D" w:rsidR="004329C1" w:rsidRPr="004E4D63" w:rsidRDefault="004E4D63">
      <w:pPr>
        <w:pStyle w:val="ListParagraph"/>
        <w:numPr>
          <w:ilvl w:val="0"/>
          <w:numId w:val="40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E4D6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4E4D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4D6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E4D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4D6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E4D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4D63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4E4D63">
        <w:rPr>
          <w:rFonts w:ascii="Times New Roman" w:hAnsi="Times New Roman" w:cs="Times New Roman"/>
          <w:sz w:val="24"/>
          <w:szCs w:val="24"/>
        </w:rPr>
        <w:t xml:space="preserve"> </w:t>
      </w:r>
      <w:r w:rsidRPr="00D82F54">
        <w:rPr>
          <w:rFonts w:ascii="Times New Roman" w:hAnsi="Times New Roman" w:cs="Times New Roman"/>
          <w:i/>
          <w:iCs/>
          <w:sz w:val="24"/>
          <w:szCs w:val="24"/>
        </w:rPr>
        <w:t>E-Commerce</w:t>
      </w:r>
    </w:p>
    <w:p w14:paraId="36F4A3D6" w14:textId="3A1D3219" w:rsidR="004E4D63" w:rsidRPr="004E4D63" w:rsidRDefault="004E4D63" w:rsidP="007B205E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E4D63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Pr="004E4D63">
        <w:rPr>
          <w:rFonts w:ascii="Times New Roman" w:hAnsi="Times New Roman" w:cs="Times New Roman"/>
          <w:sz w:val="24"/>
          <w:szCs w:val="24"/>
        </w:rPr>
        <w:t xml:space="preserve"> </w:t>
      </w:r>
      <w:r w:rsidRPr="00D82F54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Pr="004E4D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4D6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E4D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4D6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E4D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4D6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E4D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digital yang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disediak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. Serta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kemau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patuh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sukarela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transpar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>.</w:t>
      </w:r>
    </w:p>
    <w:p w14:paraId="530D1767" w14:textId="77777777" w:rsidR="004E4D63" w:rsidRPr="004E4D63" w:rsidRDefault="004E4D63" w:rsidP="007B205E">
      <w:pPr>
        <w:pStyle w:val="ListParagraph"/>
        <w:spacing w:after="0" w:line="24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14:paraId="50B3356F" w14:textId="77777777" w:rsidR="004E4D63" w:rsidRPr="004E4D63" w:rsidRDefault="004E4D63">
      <w:pPr>
        <w:pStyle w:val="ListParagraph"/>
        <w:numPr>
          <w:ilvl w:val="0"/>
          <w:numId w:val="40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E4D6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4E4D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4D63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4E4D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4D63">
        <w:rPr>
          <w:rFonts w:ascii="Times New Roman" w:hAnsi="Times New Roman" w:cs="Times New Roman"/>
          <w:sz w:val="24"/>
          <w:szCs w:val="24"/>
        </w:rPr>
        <w:t>Selanjutnya</w:t>
      </w:r>
      <w:proofErr w:type="spellEnd"/>
    </w:p>
    <w:p w14:paraId="1DBE9A88" w14:textId="4DEEF4ED" w:rsidR="00AF1A29" w:rsidRDefault="001111D1" w:rsidP="006041E5">
      <w:pPr>
        <w:spacing w:line="480" w:lineRule="auto"/>
        <w:ind w:left="426"/>
        <w:jc w:val="both"/>
      </w:pPr>
      <w:proofErr w:type="spellStart"/>
      <w:r>
        <w:rPr>
          <w:rFonts w:ascii="Times New Roman" w:hAnsi="Times New Roman" w:cs="Times New Roman"/>
          <w:sz w:val="24"/>
          <w:szCs w:val="24"/>
        </w:rPr>
        <w:t>Keterb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="00AE1987">
        <w:rPr>
          <w:rFonts w:ascii="Times New Roman" w:hAnsi="Times New Roman" w:cs="Times New Roman"/>
          <w:sz w:val="24"/>
          <w:szCs w:val="24"/>
        </w:rPr>
        <w:t>eneliti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disarank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memperluas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digital,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digital,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1987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AE1987">
        <w:rPr>
          <w:rFonts w:ascii="Times New Roman" w:hAnsi="Times New Roman" w:cs="Times New Roman"/>
          <w:sz w:val="24"/>
          <w:szCs w:val="24"/>
        </w:rPr>
        <w:t>.</w:t>
      </w:r>
      <w:r w:rsidR="004E4D63" w:rsidRPr="004E4D63">
        <w:rPr>
          <w:sz w:val="24"/>
          <w:szCs w:val="24"/>
        </w:rPr>
        <w:t xml:space="preserve"> </w:t>
      </w:r>
      <w:r w:rsidR="00AF1A29">
        <w:br w:type="page"/>
      </w:r>
    </w:p>
    <w:p w14:paraId="5C63895A" w14:textId="77777777" w:rsidR="001E2EB6" w:rsidRPr="00AF1A29" w:rsidRDefault="001E2EB6" w:rsidP="00CD5C2C">
      <w:pPr>
        <w:pStyle w:val="Heading1"/>
        <w:numPr>
          <w:ilvl w:val="0"/>
          <w:numId w:val="35"/>
        </w:numPr>
        <w:sectPr w:rsidR="001E2EB6" w:rsidRPr="00AF1A29" w:rsidSect="003564D9">
          <w:footerReference w:type="first" r:id="rId23"/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14:paraId="4AC66454" w14:textId="45046D1F" w:rsidR="00F34A6E" w:rsidRPr="00B10DBA" w:rsidRDefault="00D057F7" w:rsidP="00BF3BDE">
      <w:pPr>
        <w:pStyle w:val="Heading1"/>
        <w:numPr>
          <w:ilvl w:val="0"/>
          <w:numId w:val="0"/>
        </w:numPr>
        <w:spacing w:before="0"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02" w:name="_Toc210724822"/>
      <w:r w:rsidRPr="00041DA0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DAFTAR PUSTAKA</w:t>
      </w:r>
      <w:bookmarkEnd w:id="202"/>
    </w:p>
    <w:p w14:paraId="2D3C2E2E" w14:textId="77777777" w:rsidR="00D8538E" w:rsidRPr="004546B0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4546B0">
        <w:rPr>
          <w:rFonts w:ascii="Times New Roman" w:hAnsi="Times New Roman" w:cs="Times New Roman"/>
          <w:sz w:val="24"/>
          <w:szCs w:val="24"/>
        </w:rPr>
        <w:t xml:space="preserve">Aini, N. Q. &amp; Nurhayati, N. 2022.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Insentif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UMKM dan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>. Volume 2, No. 1, 341-346.</w:t>
      </w:r>
    </w:p>
    <w:p w14:paraId="717D1160" w14:textId="77777777" w:rsidR="0012181B" w:rsidRPr="004546B0" w:rsidRDefault="0012181B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3A5E64F0" w14:textId="18803A5D" w:rsidR="0012181B" w:rsidRDefault="00E06B85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E06B85">
        <w:rPr>
          <w:rFonts w:ascii="Times New Roman" w:hAnsi="Times New Roman" w:cs="Times New Roman"/>
          <w:sz w:val="24"/>
          <w:szCs w:val="24"/>
        </w:rPr>
        <w:t xml:space="preserve">Ajzen, I. (1991). </w:t>
      </w:r>
      <w:r w:rsidRPr="00AF6328">
        <w:rPr>
          <w:rFonts w:ascii="Times New Roman" w:hAnsi="Times New Roman" w:cs="Times New Roman"/>
          <w:i/>
          <w:iCs/>
          <w:sz w:val="24"/>
          <w:szCs w:val="24"/>
        </w:rPr>
        <w:t xml:space="preserve">The Theory of Planned Behavior. </w:t>
      </w:r>
      <w:proofErr w:type="spellStart"/>
      <w:r w:rsidRPr="00AF6328">
        <w:rPr>
          <w:rFonts w:ascii="Times New Roman" w:hAnsi="Times New Roman" w:cs="Times New Roman"/>
          <w:i/>
          <w:iCs/>
          <w:sz w:val="24"/>
          <w:szCs w:val="24"/>
        </w:rPr>
        <w:t>Organisational</w:t>
      </w:r>
      <w:proofErr w:type="spellEnd"/>
      <w:r w:rsidRPr="00AF6328">
        <w:rPr>
          <w:rFonts w:ascii="Times New Roman" w:hAnsi="Times New Roman" w:cs="Times New Roman"/>
          <w:i/>
          <w:iCs/>
          <w:sz w:val="24"/>
          <w:szCs w:val="24"/>
        </w:rPr>
        <w:t xml:space="preserve"> Behavior and Human Decision Process</w:t>
      </w:r>
      <w:r w:rsidRPr="00E06B85">
        <w:rPr>
          <w:rFonts w:ascii="Times New Roman" w:hAnsi="Times New Roman" w:cs="Times New Roman"/>
          <w:sz w:val="24"/>
          <w:szCs w:val="24"/>
        </w:rPr>
        <w:t xml:space="preserve"> Vol 50, 179-211.</w:t>
      </w:r>
    </w:p>
    <w:p w14:paraId="08B24178" w14:textId="77777777" w:rsidR="00E06B85" w:rsidRPr="004546B0" w:rsidRDefault="00E06B85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5792D3D0" w14:textId="20738117" w:rsidR="0012181B" w:rsidRPr="00AF6328" w:rsidRDefault="00E06B85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E06B85">
        <w:rPr>
          <w:rFonts w:ascii="Times New Roman" w:hAnsi="Times New Roman" w:cs="Times New Roman"/>
          <w:sz w:val="24"/>
          <w:szCs w:val="24"/>
        </w:rPr>
        <w:t xml:space="preserve">Ajzen, I. (2005). </w:t>
      </w:r>
      <w:r w:rsidRPr="00AF6328">
        <w:rPr>
          <w:rFonts w:ascii="Times New Roman" w:hAnsi="Times New Roman" w:cs="Times New Roman"/>
          <w:i/>
          <w:iCs/>
          <w:sz w:val="24"/>
          <w:szCs w:val="24"/>
        </w:rPr>
        <w:t>Attitudes, Personality, and Behavior. New York: McGraw-Hill Education</w:t>
      </w:r>
    </w:p>
    <w:p w14:paraId="0667C12B" w14:textId="77777777" w:rsidR="00E06B85" w:rsidRPr="004546B0" w:rsidRDefault="00E06B85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23B10B9B" w14:textId="74DA3D6A" w:rsidR="00D8538E" w:rsidRPr="004546B0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546B0">
        <w:rPr>
          <w:rFonts w:ascii="Times New Roman" w:hAnsi="Times New Roman" w:cs="Times New Roman"/>
          <w:sz w:val="24"/>
          <w:szCs w:val="24"/>
        </w:rPr>
        <w:t>Alimazar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Nasbahry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Couto. 2016.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sikolog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&amp; Desain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. Yogyakarta: Media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Akadem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>.</w:t>
      </w:r>
    </w:p>
    <w:p w14:paraId="1A22C35B" w14:textId="77777777" w:rsidR="0012181B" w:rsidRPr="004546B0" w:rsidRDefault="0012181B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5A16FACB" w14:textId="7433AF74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Amran Manurung, Bonifasius H. Tambunan, A. L. (2023). Analisis Pengaruh Pengetahuan Peraturan Perpajakan, Pelayanan Perpajakan, Dan Sosialisasi Perpajakan, Terhadap Kepatuhan Wajib Pajak (Studi Empiris Pada Kantor Pelayanan Pajak Medan Kota)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Dan Bisnis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(1), 1–10. </w:t>
      </w:r>
      <w:hyperlink r:id="rId24" w:history="1">
        <w:r w:rsidR="0012181B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doi.org/10.30596/14352</w:t>
        </w:r>
      </w:hyperlink>
    </w:p>
    <w:p w14:paraId="0C3C69F7" w14:textId="77777777" w:rsidR="0012181B" w:rsidRPr="004546B0" w:rsidRDefault="0012181B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EA03482" w14:textId="16272327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Angelina Simanjuntak, &amp; Herold Moody Manalu. (2023). Pengaruh Pengetahuan Peraturan Perpajakan Dan Ketegasan Sanksi Pajak Terhadap Kepatuhan Wajib Pajak UMKM Di Kecamatan Lembang. </w:t>
      </w:r>
      <w:r w:rsidR="0066263F"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Optimal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Jurnal Ekonomi Dan Manajemen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(4), 01–13. </w:t>
      </w:r>
      <w:hyperlink r:id="rId25" w:history="1">
        <w:r w:rsidR="0012181B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doi.org/10.55606/optimal.v3i4.2283</w:t>
        </w:r>
      </w:hyperlink>
    </w:p>
    <w:p w14:paraId="7A2844DE" w14:textId="77777777" w:rsidR="0012181B" w:rsidRPr="004546B0" w:rsidRDefault="0012181B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30B353F" w14:textId="7941F1B0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Anggraeni, M. A., Maslichah, &amp; Sudaryanti, D. (2020). Pengaruh </w:t>
      </w:r>
      <w:r w:rsidR="00515B24" w:rsidRPr="004546B0">
        <w:rPr>
          <w:rFonts w:ascii="Times New Roman" w:hAnsi="Times New Roman" w:cs="Times New Roman"/>
          <w:noProof/>
          <w:sz w:val="24"/>
          <w:szCs w:val="24"/>
        </w:rPr>
        <w:t xml:space="preserve">Persepsi Dan Motivasi Terhadap Minat Mahasiswa Jurusan Akuntansi Berkarir Di Bidang Perpajakan (Studi Empiris Pada </w:t>
      </w:r>
      <w:r w:rsidRPr="004546B0">
        <w:rPr>
          <w:rFonts w:ascii="Times New Roman" w:hAnsi="Times New Roman" w:cs="Times New Roman"/>
          <w:noProof/>
          <w:sz w:val="24"/>
          <w:szCs w:val="24"/>
        </w:rPr>
        <w:t>Mahasiswa Akuntansi Universitas Islam Malang</w:t>
      </w:r>
      <w:r w:rsidR="00515B24" w:rsidRPr="004546B0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Jurnal Ilmiah Riset Akuntansi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09</w:t>
      </w:r>
      <w:r w:rsidRPr="004546B0">
        <w:rPr>
          <w:rFonts w:ascii="Times New Roman" w:hAnsi="Times New Roman" w:cs="Times New Roman"/>
          <w:noProof/>
          <w:sz w:val="24"/>
          <w:szCs w:val="24"/>
        </w:rPr>
        <w:t>(03), 47–57.</w:t>
      </w:r>
    </w:p>
    <w:p w14:paraId="4EA94118" w14:textId="77777777" w:rsidR="0012181B" w:rsidRPr="004546B0" w:rsidRDefault="0012181B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0067973" w14:textId="3FC943BA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Aninda, N. P., Safelia, N., &amp; Tiswiyanti, W. (2023). Pengaruh </w:t>
      </w:r>
      <w:r w:rsidR="00515B24" w:rsidRPr="004546B0">
        <w:rPr>
          <w:rFonts w:ascii="Times New Roman" w:hAnsi="Times New Roman" w:cs="Times New Roman"/>
          <w:noProof/>
          <w:sz w:val="24"/>
          <w:szCs w:val="24"/>
        </w:rPr>
        <w:t xml:space="preserve">Pengetahuan Pajak, Kualitas Pelayanan Dan Sanksi Pajak Terhadap Kepatuhan Wajib Pajak Orang Pribadi Studi Kasus Di Kantor Konsultan X Kota 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Jambi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Terapan Dan Keuangan (Mankeu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4546B0">
        <w:rPr>
          <w:rFonts w:ascii="Times New Roman" w:hAnsi="Times New Roman" w:cs="Times New Roman"/>
          <w:noProof/>
          <w:sz w:val="24"/>
          <w:szCs w:val="24"/>
        </w:rPr>
        <w:t>(02), 507–515.</w:t>
      </w:r>
    </w:p>
    <w:p w14:paraId="184D4E19" w14:textId="77777777" w:rsidR="0012181B" w:rsidRPr="004546B0" w:rsidRDefault="0012181B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BA0387E" w14:textId="0CA3FD5D" w:rsidR="0012181B" w:rsidRPr="004546B0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546B0">
        <w:rPr>
          <w:rFonts w:ascii="Times New Roman" w:hAnsi="Times New Roman" w:cs="Times New Roman"/>
          <w:sz w:val="24"/>
          <w:szCs w:val="24"/>
        </w:rPr>
        <w:t>Aprilianto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B., &amp;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Hidayat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A. (2020).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E-Commerce dan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di KPP Kelapa Gading). </w:t>
      </w:r>
      <w:proofErr w:type="spellStart"/>
      <w:r w:rsidRPr="004546B0">
        <w:rPr>
          <w:rFonts w:ascii="Times New Roman" w:hAnsi="Times New Roman" w:cs="Times New Roman"/>
          <w:i/>
          <w:iCs/>
          <w:sz w:val="24"/>
          <w:szCs w:val="24"/>
        </w:rPr>
        <w:t>Eko</w:t>
      </w:r>
      <w:proofErr w:type="spellEnd"/>
      <w:r w:rsidRPr="004546B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i/>
          <w:iCs/>
          <w:sz w:val="24"/>
          <w:szCs w:val="24"/>
        </w:rPr>
        <w:t>Preneur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>, </w:t>
      </w:r>
      <w:r w:rsidRPr="004546B0">
        <w:rPr>
          <w:rFonts w:ascii="Times New Roman" w:hAnsi="Times New Roman" w:cs="Times New Roman"/>
          <w:i/>
          <w:iCs/>
          <w:sz w:val="24"/>
          <w:szCs w:val="24"/>
        </w:rPr>
        <w:t>1</w:t>
      </w:r>
      <w:r w:rsidRPr="004546B0">
        <w:rPr>
          <w:rFonts w:ascii="Times New Roman" w:hAnsi="Times New Roman" w:cs="Times New Roman"/>
          <w:sz w:val="24"/>
          <w:szCs w:val="24"/>
        </w:rPr>
        <w:t>(2), 156-168.</w:t>
      </w:r>
    </w:p>
    <w:p w14:paraId="3C944BD8" w14:textId="77777777" w:rsidR="004546B0" w:rsidRPr="004546B0" w:rsidRDefault="004546B0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2895029E" w14:textId="1909DAA0" w:rsidR="0012181B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Style w:val="Hyperlink"/>
          <w:rFonts w:ascii="Times New Roman" w:hAnsi="Times New Roman" w:cs="Times New Roman"/>
          <w:i/>
          <w:iCs/>
          <w:noProof/>
          <w:color w:val="auto"/>
          <w:sz w:val="24"/>
          <w:szCs w:val="24"/>
          <w:u w:val="none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Aqiila, A., &amp; Furqon, I. K. (2021). Pengaruh Sistem E-Filing, Sosialisasi Perpajakan, dan Sanksi Perpajakan Terhadap Kesadaran dan Kepatuhan </w:t>
      </w:r>
      <w:r w:rsidRPr="004546B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ajib Pajak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Journals of Economics and Business Mulawarman (JEBM)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(1), 1–7. </w:t>
      </w:r>
      <w:hyperlink r:id="rId26" w:history="1">
        <w:r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://journal.feb.unmul.ac.id/index.php/</w:t>
        </w:r>
        <w:r w:rsidR="0066263F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kinerja</w:t>
        </w:r>
      </w:hyperlink>
    </w:p>
    <w:p w14:paraId="29921A0A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3108E26A" w14:textId="3680881F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Awaloedin, D. T., Indriyanto, E., &amp; Meldiyani, L. (2021). </w:t>
      </w:r>
      <w:r w:rsidR="0033278A" w:rsidRPr="004546B0">
        <w:rPr>
          <w:rFonts w:ascii="Times New Roman" w:hAnsi="Times New Roman" w:cs="Times New Roman"/>
          <w:noProof/>
          <w:sz w:val="24"/>
          <w:szCs w:val="24"/>
        </w:rPr>
        <w:t xml:space="preserve">Pengaruh Kesadaran Wajib Pajak, Tarif Pajak Dan Pelayanan Fiskus Terhadap Kepatuhan Wajib Pajak Kendaraan Bermotor 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(Studi Pada Wajib Pajak Kendaraan Bermotor di Samsat Kec. Pasar Minggu Jakarta Selatan)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Populis : Jurnal Sosial Dan Humaniora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(2), 217. </w:t>
      </w:r>
      <w:hyperlink r:id="rId27" w:history="1">
        <w:r w:rsidR="0012181B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doi.org/10.47313/pjsh.v5i2.950</w:t>
        </w:r>
      </w:hyperlink>
    </w:p>
    <w:p w14:paraId="3FB2A048" w14:textId="77777777" w:rsidR="0012181B" w:rsidRPr="004546B0" w:rsidRDefault="0012181B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CE2D200" w14:textId="77777777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>Ayu Mita Dewi, I. G. (2023). Pengaruh Digitalisasi Layanan Pajak Dan Pemberian Insentif Pajak Terhadap Kepatuhan Wajib Pajak Umkm Dengan Nasionalisme Sebagai Moderasi.</w:t>
      </w:r>
    </w:p>
    <w:p w14:paraId="3D01C1C8" w14:textId="77777777" w:rsidR="0012181B" w:rsidRPr="004546B0" w:rsidRDefault="0012181B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49F2D81" w14:textId="77777777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Bahir, N. F., Mahaputra, I. N. K. A., &amp; Sudiartana, I. M. (2022). Pengaruh Persepsi Wajib Pajak, Sanksi Perpajakan, Pelayanan Fiskus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Self Assessment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Dan Sosialisasi Perpajakan Terhadap Kepatauhan Wajib Pajak Orang Pribadi Pada Kpp Pratama Denpasar Timur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Jurnal Kumpulan Hasil Riset Mahasiswa Akuntansi (KHARISMA)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4546B0">
        <w:rPr>
          <w:rFonts w:ascii="Times New Roman" w:hAnsi="Times New Roman" w:cs="Times New Roman"/>
          <w:noProof/>
          <w:sz w:val="24"/>
          <w:szCs w:val="24"/>
        </w:rPr>
        <w:t>(2), 103–114.</w:t>
      </w:r>
    </w:p>
    <w:p w14:paraId="0522338A" w14:textId="77777777" w:rsidR="0012181B" w:rsidRPr="004546B0" w:rsidRDefault="0012181B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9A19018" w14:textId="3E0AEF0F" w:rsidR="00D8538E" w:rsidRPr="004546B0" w:rsidRDefault="00D8538E" w:rsidP="004546B0">
      <w:pPr>
        <w:pStyle w:val="Bibliography"/>
        <w:spacing w:after="0" w:line="276" w:lineRule="auto"/>
        <w:ind w:left="567" w:hanging="567"/>
        <w:jc w:val="both"/>
        <w:rPr>
          <w:rStyle w:val="Hyperlink"/>
          <w:rFonts w:ascii="Times New Roman" w:hAnsi="Times New Roman" w:cs="Times New Roman"/>
          <w:i/>
          <w:iCs/>
          <w:noProof/>
          <w:color w:val="auto"/>
          <w:sz w:val="24"/>
          <w:szCs w:val="24"/>
          <w:u w:val="none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Bisnis.com. (2021, Agustus 25). Belanja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E-</w:t>
      </w:r>
      <w:r w:rsidR="00515B24"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C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ommerce 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Masyarakat Kaltim Naik di Tengah Pandemi. Pada Beli Apa Sih?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Retrieved from </w:t>
      </w:r>
      <w:hyperlink w:history="1">
        <w:r w:rsidR="00D355E9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kalimantan. bisnis.com/read/20210825/408/1433960/belanja-e-commerce-masyarakat-kaltim-naik-di-tengah-pandemi-pada-beli-apa-sih</w:t>
        </w:r>
      </w:hyperlink>
    </w:p>
    <w:p w14:paraId="3CB8D68A" w14:textId="77777777" w:rsidR="0012181B" w:rsidRPr="004546B0" w:rsidRDefault="0012181B" w:rsidP="004546B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621C794" w14:textId="77777777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Denny Erica. (2021). Pengaruh Sanksi Perpajakan Terhadap Kepatuhan Wajib Pajak Orang Pribadi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najemen Ubhara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546B0">
        <w:rPr>
          <w:rFonts w:ascii="Times New Roman" w:hAnsi="Times New Roman" w:cs="Times New Roman"/>
          <w:noProof/>
          <w:sz w:val="24"/>
          <w:szCs w:val="24"/>
        </w:rPr>
        <w:t>(1), 129.</w:t>
      </w:r>
    </w:p>
    <w:p w14:paraId="47BB9BCF" w14:textId="77777777" w:rsidR="004546B0" w:rsidRPr="004546B0" w:rsidRDefault="004546B0" w:rsidP="00276B1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51ABBDFA" w14:textId="3E7516B1" w:rsidR="00D8538E" w:rsidRPr="004546B0" w:rsidRDefault="00D8538E" w:rsidP="004546B0">
      <w:pPr>
        <w:pStyle w:val="Bibliography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>Diskominfo.Kaltimprov. (2024, April 3). Tingkat Penetrasi Internet di Kaltim Capai 80,63 Persen.</w:t>
      </w:r>
      <w:r w:rsidR="001424CC" w:rsidRPr="004546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546B0">
        <w:rPr>
          <w:rFonts w:ascii="Times New Roman" w:hAnsi="Times New Roman" w:cs="Times New Roman"/>
          <w:noProof/>
          <w:sz w:val="24"/>
          <w:szCs w:val="24"/>
        </w:rPr>
        <w:t>Retrieved from</w:t>
      </w:r>
      <w:r w:rsidR="001424CC" w:rsidRPr="004546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r:id="rId28" w:history="1">
        <w:r w:rsidR="00D355E9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diskominfo.kaltimprov.go.id/teknologi/</w:t>
        </w:r>
      </w:hyperlink>
      <w:r w:rsidR="00D355E9"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tingkat-penetrasi-internet-di-kaltim-capai-8063-persen</w:t>
      </w:r>
    </w:p>
    <w:p w14:paraId="09506D1C" w14:textId="77777777" w:rsidR="004546B0" w:rsidRPr="004546B0" w:rsidRDefault="004546B0" w:rsidP="004546B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4A40C2B" w14:textId="1A21A67C" w:rsidR="00D8538E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Dolosais Jordan, A. S. (n.d.). </w:t>
      </w:r>
      <w:r w:rsidR="001424CC" w:rsidRPr="004546B0">
        <w:rPr>
          <w:rFonts w:ascii="Times New Roman" w:hAnsi="Times New Roman" w:cs="Times New Roman"/>
          <w:noProof/>
          <w:sz w:val="24"/>
          <w:szCs w:val="24"/>
        </w:rPr>
        <w:t>Pengaruh Pengetahuan Perpajakan Dan Sanksi Pajak Terhadap Kepatuhan Wajib Pajak Pedagang E-Commerce.</w:t>
      </w:r>
    </w:p>
    <w:p w14:paraId="6B9AD198" w14:textId="77777777" w:rsidR="00E672DC" w:rsidRDefault="00E672DC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8942C1C" w14:textId="1D0A0A91" w:rsidR="00131710" w:rsidRDefault="00131710" w:rsidP="0013171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710">
        <w:rPr>
          <w:rFonts w:ascii="Times New Roman" w:hAnsi="Times New Roman" w:cs="Times New Roman"/>
          <w:noProof/>
          <w:sz w:val="24"/>
          <w:szCs w:val="24"/>
        </w:rPr>
        <w:t xml:space="preserve">Elma Liyanty Putri, A. Y. (2024). Pengaruh Digitalisasi Pajak, Tax Amnesty, dan Sanksi Pajak Terhadap Kepatuhan Wajib Pajak: Studi Kasus Wajib Pajak Orang Pribadi di Kantor Pelayanan Pajak (KPP) Surabaya Mulyorejo . </w:t>
      </w:r>
      <w:r w:rsidRPr="00131710">
        <w:rPr>
          <w:rFonts w:ascii="Times New Roman" w:hAnsi="Times New Roman" w:cs="Times New Roman"/>
          <w:i/>
          <w:iCs/>
          <w:noProof/>
          <w:sz w:val="24"/>
          <w:szCs w:val="24"/>
        </w:rPr>
        <w:t>Reslaj: Religion Education Social Laa Roiba Journal</w:t>
      </w:r>
      <w:r w:rsidRPr="00131710">
        <w:rPr>
          <w:rFonts w:ascii="Times New Roman" w:hAnsi="Times New Roman" w:cs="Times New Roman"/>
          <w:noProof/>
          <w:sz w:val="24"/>
          <w:szCs w:val="24"/>
        </w:rPr>
        <w:t>, 1-20.</w:t>
      </w:r>
    </w:p>
    <w:p w14:paraId="0BE08025" w14:textId="77777777" w:rsidR="00E06B85" w:rsidRPr="00131710" w:rsidRDefault="00E06B85" w:rsidP="0013171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</w:p>
    <w:p w14:paraId="402CB420" w14:textId="75B8AA78" w:rsidR="009356D0" w:rsidRDefault="00E06B85" w:rsidP="00315D6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06B85">
        <w:rPr>
          <w:rFonts w:ascii="Times New Roman" w:hAnsi="Times New Roman" w:cs="Times New Roman"/>
          <w:noProof/>
          <w:sz w:val="24"/>
          <w:szCs w:val="24"/>
        </w:rPr>
        <w:t>Fishbein, M., &amp; Ajzen, I. (1975). Belief, Attitude, Intention, and Behavior: An Introduction to Theory and Research. . Reading, MA: AddisonWesley.</w:t>
      </w:r>
    </w:p>
    <w:p w14:paraId="3A3D1CA7" w14:textId="78DAE3C2" w:rsidR="009356D0" w:rsidRDefault="009356D0" w:rsidP="0013171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356D0">
        <w:rPr>
          <w:rFonts w:ascii="Times New Roman" w:hAnsi="Times New Roman" w:cs="Times New Roman"/>
          <w:noProof/>
          <w:sz w:val="24"/>
          <w:szCs w:val="24"/>
        </w:rPr>
        <w:lastRenderedPageBreak/>
        <w:t>Ghozali, I., &amp; Latan, H. (2015). Partial Least Squares Konsep, Teknik dan Aplikasi menggunakan program SmartPLS 3.0 untuk penelitian empiris. Badan Penerbit Universitas Diponegoro, Semarang.</w:t>
      </w:r>
    </w:p>
    <w:p w14:paraId="006E9203" w14:textId="77777777" w:rsidR="00AE066F" w:rsidRDefault="00AE066F" w:rsidP="00AE066F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EF02702" w14:textId="31ADA772" w:rsidR="00AE066F" w:rsidRPr="00AE066F" w:rsidRDefault="00AE066F" w:rsidP="00AE066F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AE066F">
        <w:rPr>
          <w:rFonts w:ascii="Times New Roman" w:hAnsi="Times New Roman" w:cs="Times New Roman"/>
          <w:noProof/>
          <w:sz w:val="24"/>
          <w:szCs w:val="24"/>
        </w:rPr>
        <w:t>Gaol, V. L. (2024).</w:t>
      </w:r>
      <w:r w:rsidRPr="00F43B22">
        <w:rPr>
          <w:rFonts w:ascii="Times New Roman" w:hAnsi="Times New Roman" w:cs="Times New Roman"/>
          <w:i/>
          <w:iCs/>
          <w:noProof/>
          <w:sz w:val="24"/>
          <w:szCs w:val="24"/>
        </w:rPr>
        <w:t> </w:t>
      </w:r>
      <w:r w:rsidRPr="00AE066F">
        <w:rPr>
          <w:rFonts w:ascii="Times New Roman" w:hAnsi="Times New Roman" w:cs="Times New Roman"/>
          <w:noProof/>
          <w:sz w:val="24"/>
          <w:szCs w:val="24"/>
        </w:rPr>
        <w:t>Implikasi Tax Morale, Digitalisasi Perpajakan dan Kualitas Pelayanan Fiskus terhadap Kepatuhan Wajib Pajak UMKM</w:t>
      </w:r>
      <w:r w:rsidRPr="00F43B22">
        <w:rPr>
          <w:rFonts w:ascii="Times New Roman" w:hAnsi="Times New Roman" w:cs="Times New Roman"/>
          <w:i/>
          <w:iCs/>
          <w:noProof/>
          <w:sz w:val="24"/>
          <w:szCs w:val="24"/>
        </w:rPr>
        <w:t> (Doctoral dissertation, Politeknik Negeri Bali).</w:t>
      </w:r>
    </w:p>
    <w:p w14:paraId="6165A28D" w14:textId="77777777" w:rsidR="001566F1" w:rsidRDefault="001566F1" w:rsidP="001566F1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85A1A9E" w14:textId="482C31D2" w:rsidR="001566F1" w:rsidRPr="004546B0" w:rsidRDefault="001566F1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1566F1">
        <w:rPr>
          <w:rFonts w:ascii="Times New Roman" w:hAnsi="Times New Roman" w:cs="Times New Roman"/>
          <w:sz w:val="24"/>
          <w:szCs w:val="24"/>
        </w:rPr>
        <w:t xml:space="preserve">Hamid, R. S., &amp; Anwar, S. M. (2019). Structural Equation Modeling (SEM) </w:t>
      </w:r>
      <w:proofErr w:type="spellStart"/>
      <w:r w:rsidRPr="001566F1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1566F1">
        <w:rPr>
          <w:rFonts w:ascii="Times New Roman" w:hAnsi="Times New Roman" w:cs="Times New Roman"/>
          <w:sz w:val="24"/>
          <w:szCs w:val="24"/>
        </w:rPr>
        <w:t xml:space="preserve"> Varian </w:t>
      </w:r>
      <w:proofErr w:type="spellStart"/>
      <w:r w:rsidRPr="001566F1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1566F1">
        <w:rPr>
          <w:rFonts w:ascii="Times New Roman" w:hAnsi="Times New Roman" w:cs="Times New Roman"/>
          <w:sz w:val="24"/>
          <w:szCs w:val="24"/>
        </w:rPr>
        <w:t xml:space="preserve"> Dasar dan </w:t>
      </w:r>
      <w:proofErr w:type="spellStart"/>
      <w:r w:rsidRPr="001566F1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566F1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1566F1">
        <w:rPr>
          <w:rFonts w:ascii="Times New Roman" w:hAnsi="Times New Roman" w:cs="Times New Roman"/>
          <w:sz w:val="24"/>
          <w:szCs w:val="24"/>
        </w:rPr>
        <w:t>SmartPLS</w:t>
      </w:r>
      <w:proofErr w:type="spellEnd"/>
      <w:r w:rsidRPr="001566F1">
        <w:rPr>
          <w:rFonts w:ascii="Times New Roman" w:hAnsi="Times New Roman" w:cs="Times New Roman"/>
          <w:sz w:val="24"/>
          <w:szCs w:val="24"/>
        </w:rPr>
        <w:t xml:space="preserve"> 3.2.8 </w:t>
      </w:r>
      <w:proofErr w:type="spellStart"/>
      <w:r w:rsidRPr="001566F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566F1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566F1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1566F1">
        <w:rPr>
          <w:rFonts w:ascii="Times New Roman" w:hAnsi="Times New Roman" w:cs="Times New Roman"/>
          <w:sz w:val="24"/>
          <w:szCs w:val="24"/>
        </w:rPr>
        <w:t xml:space="preserve">. PT </w:t>
      </w:r>
      <w:proofErr w:type="spellStart"/>
      <w:r w:rsidRPr="001566F1">
        <w:rPr>
          <w:rFonts w:ascii="Times New Roman" w:hAnsi="Times New Roman" w:cs="Times New Roman"/>
          <w:sz w:val="24"/>
          <w:szCs w:val="24"/>
        </w:rPr>
        <w:t>inkubator</w:t>
      </w:r>
      <w:proofErr w:type="spellEnd"/>
      <w:r w:rsidRPr="00156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566F1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566F1">
        <w:rPr>
          <w:rFonts w:ascii="Times New Roman" w:hAnsi="Times New Roman" w:cs="Times New Roman"/>
          <w:sz w:val="24"/>
          <w:szCs w:val="24"/>
        </w:rPr>
        <w:t xml:space="preserve"> Indonesia. Jakarta Pusat.</w:t>
      </w:r>
    </w:p>
    <w:p w14:paraId="1269DBE7" w14:textId="77777777" w:rsidR="004546B0" w:rsidRPr="004546B0" w:rsidRDefault="004546B0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490AC05A" w14:textId="77777777" w:rsidR="00D8538E" w:rsidRPr="004546B0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546B0">
        <w:rPr>
          <w:rFonts w:ascii="Times New Roman" w:hAnsi="Times New Roman" w:cs="Times New Roman"/>
          <w:sz w:val="24"/>
          <w:szCs w:val="24"/>
        </w:rPr>
        <w:t>Haning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M. T., &amp;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Tahil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>, M. H. (2021). </w:t>
      </w:r>
      <w:r w:rsidRPr="004546B0">
        <w:rPr>
          <w:rFonts w:ascii="Times New Roman" w:hAnsi="Times New Roman" w:cs="Times New Roman"/>
          <w:i/>
          <w:iCs/>
          <w:sz w:val="24"/>
          <w:szCs w:val="24"/>
        </w:rPr>
        <w:t xml:space="preserve">Public Trust: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Publik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Dan Strategi.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Unhas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Press.</w:t>
      </w:r>
    </w:p>
    <w:p w14:paraId="007207A3" w14:textId="77777777" w:rsidR="004546B0" w:rsidRPr="004546B0" w:rsidRDefault="004546B0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3C821FE7" w14:textId="1D7430CC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Hapsari, A. R., &amp; Ramayanti, R. (2022). Pengaruh Pengetahuan Perpajakan, Ketegasan Sanksi Pajak, Dan Kesadaran Wajib Pajak Terhadap Kepatuhan Wajib Pajak UMKM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</w:t>
      </w:r>
      <w:r w:rsidR="0066263F"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Ikraith-Ekonomika</w:t>
      </w:r>
      <w:r w:rsidR="0066263F"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4546B0">
        <w:rPr>
          <w:rFonts w:ascii="Times New Roman" w:hAnsi="Times New Roman" w:cs="Times New Roman"/>
          <w:noProof/>
          <w:sz w:val="24"/>
          <w:szCs w:val="24"/>
        </w:rPr>
        <w:t>(2), 16–24.</w:t>
      </w:r>
    </w:p>
    <w:p w14:paraId="3C0DEE5C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70EA746" w14:textId="0CFBF06B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Style w:val="Hyperlink"/>
          <w:rFonts w:ascii="Times New Roman" w:hAnsi="Times New Roman" w:cs="Times New Roman"/>
          <w:i/>
          <w:iCs/>
          <w:noProof/>
          <w:color w:val="auto"/>
          <w:sz w:val="24"/>
          <w:szCs w:val="24"/>
          <w:u w:val="none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>Hasanah, R. A. (2016). Pengaruh Pemahaman Peraturan Pajak, Tarif Pajak, Lingkungan, dan Kesadaran Wajib Pajak Terhadap Kepatuhan Wajib Pajak Pengguna E-</w:t>
      </w:r>
      <w:r w:rsidR="00515B24" w:rsidRPr="004546B0">
        <w:rPr>
          <w:rFonts w:ascii="Times New Roman" w:hAnsi="Times New Roman" w:cs="Times New Roman"/>
          <w:noProof/>
          <w:sz w:val="24"/>
          <w:szCs w:val="24"/>
        </w:rPr>
        <w:t>Commerce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: Studi Kasus Pada Pengusaha Online Shopping). </w:t>
      </w:r>
      <w:hyperlink r:id="rId29" w:history="1">
        <w:r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://etheses.uin-malang.ac.id/id/eprint/10498</w:t>
        </w:r>
      </w:hyperlink>
    </w:p>
    <w:p w14:paraId="672ABD1A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383417C6" w14:textId="4AF6EFE6" w:rsidR="00D8538E" w:rsidRPr="004546B0" w:rsidRDefault="00D8538E" w:rsidP="004546B0">
      <w:pPr>
        <w:pStyle w:val="Bibliography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Humaspaser. (2022, September 12). Setiap Yang Punya Usaha Di Kabupaten Paser Wajib Membayar Pajak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Retrieved from </w:t>
      </w:r>
      <w:hyperlink r:id="rId30" w:history="1">
        <w:r w:rsidR="00D355E9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humas.paserkab.go.id/berita/</w:t>
        </w:r>
      </w:hyperlink>
      <w:r w:rsidR="00D355E9"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setiap-yang-punya-usaha-di-kabupaten-paser-wajib-membayar-pajak</w:t>
      </w:r>
    </w:p>
    <w:p w14:paraId="7F257899" w14:textId="77777777" w:rsidR="004546B0" w:rsidRPr="004546B0" w:rsidRDefault="004546B0" w:rsidP="004546B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180DD9F" w14:textId="77777777" w:rsidR="00D8538E" w:rsidRPr="004546B0" w:rsidRDefault="00D8538E" w:rsidP="004546B0">
      <w:pPr>
        <w:spacing w:after="0" w:line="276" w:lineRule="auto"/>
        <w:ind w:left="567" w:hanging="567"/>
        <w:jc w:val="both"/>
        <w:rPr>
          <w:rStyle w:val="Hyperlink"/>
          <w:rFonts w:ascii="Times New Roman" w:hAnsi="Times New Roman" w:cs="Times New Roman"/>
          <w:i/>
          <w:iCs/>
          <w:noProof/>
          <w:color w:val="auto"/>
          <w:sz w:val="24"/>
          <w:szCs w:val="24"/>
          <w:u w:val="none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Indonesia, A. P. (2024, Februari 7). APJII Jumlah Pengguna Internet Indonesia Tembus 221 Juta Orang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Retrieved from </w:t>
      </w:r>
      <w:hyperlink r:id="rId31" w:history="1">
        <w:r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apjii.or.id/berita/d/apjii-jumlah-pengguna-internet-indonesia-tembus-221-juta-orang</w:t>
        </w:r>
      </w:hyperlink>
    </w:p>
    <w:p w14:paraId="549CA86B" w14:textId="77777777" w:rsidR="004546B0" w:rsidRPr="004546B0" w:rsidRDefault="004546B0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07C2FCAC" w14:textId="6FF43EBB" w:rsidR="00D8538E" w:rsidRPr="004546B0" w:rsidRDefault="00D8538E" w:rsidP="004546B0">
      <w:pPr>
        <w:pStyle w:val="Bibliography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>Indonesia, C. (2023, Desember 28). Wow! Rasio Pajak 16%, Kas Negara Tambah Rp1.100</w:t>
      </w:r>
      <w:r w:rsidR="001424CC" w:rsidRPr="004546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T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Retrieved from </w:t>
      </w:r>
      <w:hyperlink r:id="rId32" w:history="1">
        <w:r w:rsidR="00D355E9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www.cnbcindonesia.com/research/20231</w:t>
        </w:r>
      </w:hyperlink>
      <w:r w:rsidR="00D355E9"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228065207-128-500786/</w:t>
      </w:r>
      <w:r w:rsidR="00D355E9"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wow-rasio-pajak-16-kas-negara-tambah-rp1100-t</w:t>
      </w:r>
    </w:p>
    <w:p w14:paraId="2DE3B229" w14:textId="77777777" w:rsidR="004546B0" w:rsidRPr="004546B0" w:rsidRDefault="004546B0" w:rsidP="004546B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0F17D1F" w14:textId="1AFEC34C" w:rsidR="004546B0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546B0">
        <w:rPr>
          <w:rFonts w:ascii="Times New Roman" w:hAnsi="Times New Roman" w:cs="Times New Roman"/>
          <w:sz w:val="24"/>
          <w:szCs w:val="24"/>
        </w:rPr>
        <w:t>Irmayant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. (2016)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i/>
          <w:iCs/>
          <w:sz w:val="24"/>
          <w:szCs w:val="24"/>
        </w:rPr>
        <w:t>Self Assessment</w:t>
      </w:r>
      <w:proofErr w:type="spellEnd"/>
      <w:r w:rsidRPr="004546B0">
        <w:rPr>
          <w:rFonts w:ascii="Times New Roman" w:hAnsi="Times New Roman" w:cs="Times New Roman"/>
          <w:i/>
          <w:iCs/>
          <w:sz w:val="24"/>
          <w:szCs w:val="24"/>
        </w:rPr>
        <w:t xml:space="preserve"> System </w:t>
      </w:r>
      <w:r w:rsidRPr="004546B0">
        <w:rPr>
          <w:rFonts w:ascii="Times New Roman" w:hAnsi="Times New Roman" w:cs="Times New Roman"/>
          <w:sz w:val="24"/>
          <w:szCs w:val="24"/>
        </w:rPr>
        <w:t xml:space="preserve">(Survey Pada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Pada Kantor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ratama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Makkasar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Barat). 1-121.</w:t>
      </w:r>
    </w:p>
    <w:p w14:paraId="37AF3035" w14:textId="77777777" w:rsidR="00E06B85" w:rsidRPr="004546B0" w:rsidRDefault="00E06B85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51B7BD08" w14:textId="77777777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Irwansyah. (2021). Faktor – Faktor Yang Memengaruhi Kepatuhan Wajib Pajak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E-Commerce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 Di Kalimantan Timur. 1–23.</w:t>
      </w:r>
    </w:p>
    <w:p w14:paraId="7EA952F9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0DBBD51" w14:textId="18878043" w:rsidR="00D8538E" w:rsidRPr="004546B0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Isnaini, P., &amp; Karim, A. (2021). Pengaruh Kesadaran Wajib Pajak </w:t>
      </w:r>
      <w:r w:rsidR="00515B24" w:rsidRPr="004546B0">
        <w:rPr>
          <w:rFonts w:ascii="Times New Roman" w:hAnsi="Times New Roman" w:cs="Times New Roman"/>
          <w:noProof/>
          <w:sz w:val="24"/>
          <w:szCs w:val="24"/>
        </w:rPr>
        <w:t xml:space="preserve">Dan 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Sanksi Perpajakan Terhadap Kepatuhan Wajib Pajak Kendaraan Bermotor </w:t>
      </w:r>
      <w:r w:rsidR="00515B24" w:rsidRPr="004546B0">
        <w:rPr>
          <w:rFonts w:ascii="Times New Roman" w:hAnsi="Times New Roman" w:cs="Times New Roman"/>
          <w:noProof/>
          <w:sz w:val="24"/>
          <w:szCs w:val="24"/>
        </w:rPr>
        <w:t>(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Studi Kasus </w:t>
      </w:r>
      <w:r w:rsidR="00515B24" w:rsidRPr="004546B0">
        <w:rPr>
          <w:rFonts w:ascii="Times New Roman" w:hAnsi="Times New Roman" w:cs="Times New Roman"/>
          <w:noProof/>
          <w:sz w:val="24"/>
          <w:szCs w:val="24"/>
        </w:rPr>
        <w:t xml:space="preserve">Pada Kantor </w:t>
      </w:r>
      <w:r w:rsidRPr="004546B0">
        <w:rPr>
          <w:rFonts w:ascii="Times New Roman" w:hAnsi="Times New Roman" w:cs="Times New Roman"/>
          <w:noProof/>
          <w:sz w:val="24"/>
          <w:szCs w:val="24"/>
        </w:rPr>
        <w:t>Samsat Kabupaten Gowa</w:t>
      </w:r>
      <w:r w:rsidR="00515B24" w:rsidRPr="004546B0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Jurnal Keuangan Dan Perbankan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(1), 27–37. </w:t>
      </w:r>
    </w:p>
    <w:p w14:paraId="172772CD" w14:textId="77777777" w:rsidR="004546B0" w:rsidRPr="004546B0" w:rsidRDefault="004546B0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8FA84FF" w14:textId="77777777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>Isyrin, M. (2019). Digitalisasi Pajak Di Indonesia Dan Tantangan Penerapannya Dalam. November, 4.</w:t>
      </w:r>
    </w:p>
    <w:p w14:paraId="49881F98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DCD09CC" w14:textId="77777777" w:rsidR="00D8538E" w:rsidRPr="004546B0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4546B0">
        <w:rPr>
          <w:rFonts w:ascii="Times New Roman" w:hAnsi="Times New Roman" w:cs="Times New Roman"/>
          <w:sz w:val="24"/>
          <w:szCs w:val="24"/>
        </w:rPr>
        <w:t xml:space="preserve">James, S., &amp; Sawyer, A. (2018). </w:t>
      </w:r>
      <w:r w:rsidRPr="004546B0">
        <w:rPr>
          <w:rFonts w:ascii="Times New Roman" w:hAnsi="Times New Roman" w:cs="Times New Roman"/>
          <w:i/>
          <w:iCs/>
          <w:sz w:val="24"/>
          <w:szCs w:val="24"/>
        </w:rPr>
        <w:t>Digitalization of Tax: Comparing New Zealand and United Kingdom Approaches.</w:t>
      </w:r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i/>
          <w:iCs/>
          <w:sz w:val="24"/>
          <w:szCs w:val="24"/>
        </w:rPr>
        <w:t>EJournal</w:t>
      </w:r>
      <w:proofErr w:type="spellEnd"/>
      <w:r w:rsidRPr="004546B0">
        <w:rPr>
          <w:rFonts w:ascii="Times New Roman" w:hAnsi="Times New Roman" w:cs="Times New Roman"/>
          <w:i/>
          <w:iCs/>
          <w:sz w:val="24"/>
          <w:szCs w:val="24"/>
        </w:rPr>
        <w:t xml:space="preserve"> of Tax Research</w:t>
      </w:r>
      <w:r w:rsidRPr="004546B0">
        <w:rPr>
          <w:rFonts w:ascii="Times New Roman" w:hAnsi="Times New Roman" w:cs="Times New Roman"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sz w:val="24"/>
          <w:szCs w:val="24"/>
        </w:rPr>
        <w:t>xx</w:t>
      </w:r>
      <w:r w:rsidRPr="004546B0">
        <w:rPr>
          <w:rFonts w:ascii="Times New Roman" w:hAnsi="Times New Roman" w:cs="Times New Roman"/>
          <w:sz w:val="24"/>
          <w:szCs w:val="24"/>
        </w:rPr>
        <w:t>(xx).</w:t>
      </w:r>
    </w:p>
    <w:p w14:paraId="1A625F60" w14:textId="77777777" w:rsidR="004546B0" w:rsidRPr="004546B0" w:rsidRDefault="004546B0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6291D7B0" w14:textId="496F4B4C" w:rsidR="00857F1A" w:rsidRPr="004546B0" w:rsidRDefault="00857F1A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4546B0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4546B0">
        <w:rPr>
          <w:rFonts w:ascii="Times New Roman" w:hAnsi="Times New Roman" w:cs="Times New Roman"/>
          <w:sz w:val="24"/>
          <w:szCs w:val="24"/>
        </w:rPr>
        <w:fldChar w:fldCharType="separate"/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Kanwil DJPB Provinsi Kaltim. 2021. “Kajian Fiskal Regional Provinsi Kalimantan Timur Tahun 2021.”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Laporan Kinerja Instansi Pemerintah (LKIP)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 (221): 1–140. </w:t>
      </w:r>
    </w:p>
    <w:p w14:paraId="3626CEBC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00C6F4E" w14:textId="293777B5" w:rsidR="00857F1A" w:rsidRPr="004546B0" w:rsidRDefault="00857F1A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Kanwil DJPB Provinsi Kaltim. 2022. “Kajian Fiskal Regional Provinsi Kalimantan Timur Tahun 2022.”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Laporan Kinerja Instansi Pemerintah (LKIP)</w:t>
      </w:r>
      <w:r w:rsidRPr="004546B0">
        <w:rPr>
          <w:rFonts w:ascii="Times New Roman" w:hAnsi="Times New Roman" w:cs="Times New Roman"/>
          <w:noProof/>
          <w:sz w:val="24"/>
          <w:szCs w:val="24"/>
        </w:rPr>
        <w:t>: 1–172.</w:t>
      </w:r>
    </w:p>
    <w:p w14:paraId="68350CE2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816BA2F" w14:textId="55964361" w:rsidR="00857F1A" w:rsidRPr="004546B0" w:rsidRDefault="00857F1A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Kanwil DJPB Provinsi Kaltim. 2023. “Kajian Fiskal Regional Kalimantan Timur Tahunan 2023.”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Laporan Kinerja Instansi Pemerintah (LKIP)</w:t>
      </w:r>
      <w:r w:rsidRPr="004546B0">
        <w:rPr>
          <w:rFonts w:ascii="Times New Roman" w:hAnsi="Times New Roman" w:cs="Times New Roman"/>
          <w:noProof/>
          <w:sz w:val="24"/>
          <w:szCs w:val="24"/>
        </w:rPr>
        <w:t>: 1–162.</w:t>
      </w:r>
    </w:p>
    <w:p w14:paraId="5B65643F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AF1756B" w14:textId="4F0D1F10" w:rsidR="00857F1A" w:rsidRPr="004546B0" w:rsidRDefault="00857F1A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>Kanwil DJPB Provinsi Kaltim. 2024. “Kajian Fiskal Regional Provinsi Kalimantan Timur Tahun 2024.”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Laporan Kinerja Instansi Pemerintah (LKIP)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: 1–146. </w:t>
      </w:r>
    </w:p>
    <w:p w14:paraId="7B00737D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DFDA4CF" w14:textId="090DE3FE" w:rsidR="00D8538E" w:rsidRPr="004546B0" w:rsidRDefault="00857F1A" w:rsidP="004546B0">
      <w:pPr>
        <w:spacing w:after="0" w:line="276" w:lineRule="auto"/>
        <w:ind w:left="567" w:hanging="567"/>
        <w:jc w:val="both"/>
        <w:rPr>
          <w:rStyle w:val="Hyperlink"/>
          <w:rFonts w:ascii="Times New Roman" w:hAnsi="Times New Roman" w:cs="Times New Roman"/>
          <w:i/>
          <w:iCs/>
          <w:noProof/>
          <w:color w:val="auto"/>
          <w:sz w:val="24"/>
          <w:szCs w:val="24"/>
          <w:u w:val="none"/>
        </w:rPr>
      </w:pPr>
      <w:r w:rsidRPr="004546B0">
        <w:rPr>
          <w:rFonts w:ascii="Times New Roman" w:hAnsi="Times New Roman" w:cs="Times New Roman"/>
          <w:sz w:val="24"/>
          <w:szCs w:val="24"/>
        </w:rPr>
        <w:fldChar w:fldCharType="end"/>
      </w:r>
      <w:r w:rsidR="00D8538E" w:rsidRPr="004546B0">
        <w:rPr>
          <w:rFonts w:ascii="Times New Roman" w:hAnsi="Times New Roman" w:cs="Times New Roman"/>
          <w:noProof/>
          <w:sz w:val="24"/>
          <w:szCs w:val="24"/>
        </w:rPr>
        <w:t xml:space="preserve">Kesaulya, J., &amp; Pesireron, S. (2019). Pengaruh Pengetahuan Perpajakan, Sanksi Pajak dan Kesadaran Wajib Pajak Terhadap Kepatuhan Wajib Pajak Dalam Membayar Pajak di Kota Ambon. </w:t>
      </w:r>
      <w:r w:rsidR="00D8538E"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Jurnal Maneksi</w:t>
      </w:r>
      <w:r w:rsidR="00D8538E"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8538E"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="00D8538E" w:rsidRPr="004546B0">
        <w:rPr>
          <w:rFonts w:ascii="Times New Roman" w:hAnsi="Times New Roman" w:cs="Times New Roman"/>
          <w:noProof/>
          <w:sz w:val="24"/>
          <w:szCs w:val="24"/>
        </w:rPr>
        <w:t xml:space="preserve">(1), 160–168. </w:t>
      </w:r>
      <w:hyperlink r:id="rId33" w:history="1">
        <w:r w:rsidR="00D8538E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doi.org/10.31959/jm.v8i1.310</w:t>
        </w:r>
      </w:hyperlink>
    </w:p>
    <w:p w14:paraId="5FF3BB43" w14:textId="77777777" w:rsidR="004546B0" w:rsidRPr="004546B0" w:rsidRDefault="004546B0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6A880E6" w14:textId="26157381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Madjodjo, F., &amp; Baharuddin, I. (2022). Pengaruh Kesadaran Wajib Pajak Dan Pelayanan Fiskus Terhadap Kepatuhan Wajib Pajak UMKM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Gorontalo Accounting Journal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(1), 50. </w:t>
      </w:r>
      <w:hyperlink r:id="rId34" w:history="1">
        <w:r w:rsidR="004546B0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doi.org/10.32662/gaj.v5i1.1979</w:t>
        </w:r>
      </w:hyperlink>
    </w:p>
    <w:p w14:paraId="2694E745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43D426B2" w14:textId="30A1ADA0" w:rsid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Style w:val="Hyperlink"/>
          <w:rFonts w:ascii="Times New Roman" w:hAnsi="Times New Roman" w:cs="Times New Roman"/>
          <w:i/>
          <w:iCs/>
          <w:noProof/>
          <w:color w:val="auto"/>
          <w:sz w:val="24"/>
          <w:szCs w:val="24"/>
          <w:u w:val="none"/>
        </w:rPr>
      </w:pPr>
      <w:bookmarkStart w:id="203" w:name="_Hlk188861881"/>
      <w:r w:rsidRPr="004546B0">
        <w:rPr>
          <w:rFonts w:ascii="Times New Roman" w:hAnsi="Times New Roman" w:cs="Times New Roman"/>
          <w:noProof/>
          <w:sz w:val="24"/>
          <w:szCs w:val="24"/>
        </w:rPr>
        <w:t>Meidiyustiani</w:t>
      </w:r>
      <w:bookmarkEnd w:id="203"/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R., Qodariah, Q., &amp; Sari, S. (2022). Pengaruh Pemahaman Wajib Pajak, Pelayanan Petugas Pajak, Kesadaran Wajib Pajak, Dan Tingkat Pendidikan Terhadap Kepatuhan Wajib Pajak Umkm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Jurnal Bina Akuntansi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(2), 184–197. </w:t>
      </w:r>
      <w:hyperlink r:id="rId35" w:history="1">
        <w:r w:rsidR="004546B0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doi.org/10.52859/jba.v9i2.215</w:t>
        </w:r>
      </w:hyperlink>
    </w:p>
    <w:p w14:paraId="02B6C2A7" w14:textId="77777777" w:rsidR="00824725" w:rsidRDefault="00824725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Style w:val="Hyperlink"/>
          <w:rFonts w:ascii="Times New Roman" w:hAnsi="Times New Roman" w:cs="Times New Roman"/>
          <w:i/>
          <w:iCs/>
          <w:noProof/>
          <w:color w:val="auto"/>
          <w:sz w:val="24"/>
          <w:szCs w:val="24"/>
          <w:u w:val="none"/>
        </w:rPr>
      </w:pPr>
    </w:p>
    <w:p w14:paraId="22CF8B90" w14:textId="1F48393A" w:rsidR="00767F17" w:rsidRDefault="00767F17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7F1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usyaffi, A. M., Khairunnisa, H., &amp; Respati, D. K. (2022). Konsep Dasar </w:t>
      </w:r>
      <w:r w:rsidRPr="00767F17">
        <w:rPr>
          <w:rFonts w:ascii="Times New Roman" w:hAnsi="Times New Roman" w:cs="Times New Roman"/>
          <w:i/>
          <w:iCs/>
          <w:noProof/>
          <w:sz w:val="24"/>
          <w:szCs w:val="24"/>
        </w:rPr>
        <w:t>Structural Equation Model-Partial Least Square</w:t>
      </w:r>
      <w:r w:rsidRPr="00767F17">
        <w:rPr>
          <w:rFonts w:ascii="Times New Roman" w:hAnsi="Times New Roman" w:cs="Times New Roman"/>
          <w:noProof/>
          <w:sz w:val="24"/>
          <w:szCs w:val="24"/>
        </w:rPr>
        <w:t xml:space="preserve"> (SEM-PLS) Menggunakan </w:t>
      </w:r>
      <w:r w:rsidRPr="00767F17">
        <w:rPr>
          <w:rFonts w:ascii="Times New Roman" w:hAnsi="Times New Roman" w:cs="Times New Roman"/>
          <w:i/>
          <w:iCs/>
          <w:noProof/>
          <w:sz w:val="24"/>
          <w:szCs w:val="24"/>
        </w:rPr>
        <w:t>Smartpls. Pascal Books</w:t>
      </w:r>
      <w:r w:rsidRPr="00767F1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91CA233" w14:textId="77777777" w:rsidR="00315D60" w:rsidRDefault="00315D60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E6BBD7E" w14:textId="2D28ACFE" w:rsidR="00824725" w:rsidRPr="00767F17" w:rsidRDefault="00824725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</w:pPr>
      <w:r w:rsidRPr="00824725">
        <w:rPr>
          <w:rFonts w:ascii="Times New Roman" w:hAnsi="Times New Roman" w:cs="Times New Roman"/>
          <w:noProof/>
          <w:sz w:val="24"/>
          <w:szCs w:val="24"/>
        </w:rPr>
        <w:t>Muttaqin, A. (2011). Transaksi e-commerce dalam tinjauan hukum jual beli islam. </w:t>
      </w:r>
      <w:r w:rsidRPr="00824725">
        <w:rPr>
          <w:rFonts w:ascii="Times New Roman" w:hAnsi="Times New Roman" w:cs="Times New Roman"/>
          <w:i/>
          <w:iCs/>
          <w:noProof/>
          <w:sz w:val="24"/>
          <w:szCs w:val="24"/>
        </w:rPr>
        <w:t>Ulumuddin Journal of Islamic Legal Studies</w:t>
      </w:r>
      <w:r w:rsidRPr="00824725">
        <w:rPr>
          <w:rFonts w:ascii="Times New Roman" w:hAnsi="Times New Roman" w:cs="Times New Roman"/>
          <w:noProof/>
          <w:sz w:val="24"/>
          <w:szCs w:val="24"/>
        </w:rPr>
        <w:t>, </w:t>
      </w:r>
      <w:r w:rsidRPr="00824725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824725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43136733" w14:textId="77777777" w:rsidR="00131710" w:rsidRPr="004546B0" w:rsidRDefault="00131710" w:rsidP="0013171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1CBB404F" w14:textId="77777777" w:rsidR="00D8538E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546B0">
        <w:rPr>
          <w:rFonts w:ascii="Times New Roman" w:hAnsi="Times New Roman" w:cs="Times New Roman"/>
          <w:sz w:val="24"/>
          <w:szCs w:val="24"/>
        </w:rPr>
        <w:t>Nachrow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>, N. dan Usman, H. (2002). 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Autokorela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Nilai Durbin-Watson.</w:t>
      </w:r>
    </w:p>
    <w:p w14:paraId="1B9FF784" w14:textId="77777777" w:rsidR="00131710" w:rsidRDefault="00131710" w:rsidP="0013171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405E0982" w14:textId="71B23B27" w:rsidR="00131710" w:rsidRPr="004546B0" w:rsidRDefault="00131710" w:rsidP="0013171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710">
        <w:rPr>
          <w:rFonts w:ascii="Times New Roman" w:hAnsi="Times New Roman" w:cs="Times New Roman"/>
          <w:noProof/>
          <w:sz w:val="24"/>
          <w:szCs w:val="24"/>
        </w:rPr>
        <w:t xml:space="preserve">Nastiti Citra Dewi, S. G. (2016). Pengaruh Pengetahuan Pajak, Persepsi Wajib Pajak Dan Sosialisasi Perpajakan Terhadap Kepatuhan Wajib Pajak Pada Kpp Pratama Serang. </w:t>
      </w:r>
      <w:r w:rsidRPr="00131710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Terpadu</w:t>
      </w:r>
      <w:r w:rsidRPr="00131710">
        <w:rPr>
          <w:rFonts w:ascii="Times New Roman" w:hAnsi="Times New Roman" w:cs="Times New Roman"/>
          <w:noProof/>
          <w:sz w:val="24"/>
          <w:szCs w:val="24"/>
        </w:rPr>
        <w:t>, 1-16.</w:t>
      </w:r>
    </w:p>
    <w:p w14:paraId="066CFC7F" w14:textId="77777777" w:rsidR="004546B0" w:rsidRPr="004546B0" w:rsidRDefault="004546B0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569EE320" w14:textId="4827AD41" w:rsidR="00D8538E" w:rsidRDefault="008F4376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>Ningrum,</w:t>
      </w:r>
      <w:r w:rsidR="00D8538E" w:rsidRPr="004546B0">
        <w:rPr>
          <w:rFonts w:ascii="Times New Roman" w:hAnsi="Times New Roman" w:cs="Times New Roman"/>
          <w:noProof/>
          <w:sz w:val="24"/>
          <w:szCs w:val="24"/>
        </w:rPr>
        <w:t xml:space="preserve"> V. S. (2023). 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Pengaruh Pengetahuan Peraturan Pajak, Tarif Pajak, Dan Kesadaran Wajib Pajak Terhadap Kepatuhan Wajib Pajak Pengguna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E-Commerce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 (Studi Penelitian Pada Pelaku Bisnis E-Commerce Di Kota Bogor)</w:t>
      </w:r>
      <w:r w:rsidR="001424CC" w:rsidRPr="004546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8538E" w:rsidRPr="004546B0">
        <w:rPr>
          <w:rFonts w:ascii="Times New Roman" w:hAnsi="Times New Roman" w:cs="Times New Roman"/>
          <w:noProof/>
          <w:sz w:val="24"/>
          <w:szCs w:val="24"/>
        </w:rPr>
        <w:t>Universitas Pakuan Bogor.</w:t>
      </w:r>
    </w:p>
    <w:p w14:paraId="1B34A252" w14:textId="77777777" w:rsidR="00423C16" w:rsidRDefault="00423C16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5105230" w14:textId="4A9AB0C2" w:rsidR="00423C16" w:rsidRPr="004546B0" w:rsidRDefault="00423C16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23C16">
        <w:rPr>
          <w:rFonts w:ascii="Times New Roman" w:hAnsi="Times New Roman" w:cs="Times New Roman"/>
          <w:noProof/>
          <w:sz w:val="24"/>
          <w:szCs w:val="24"/>
        </w:rPr>
        <w:t>Nisa, M., Sudarno, S., &amp; Sugito, S. (2021). Moderating structural equation modeling dengan partial least square pada pemodelan penerimaan dan penggunaan dompet digital di Kota Semarang. </w:t>
      </w:r>
      <w:r w:rsidRPr="00423C16">
        <w:rPr>
          <w:rFonts w:ascii="Times New Roman" w:hAnsi="Times New Roman" w:cs="Times New Roman"/>
          <w:i/>
          <w:iCs/>
          <w:noProof/>
          <w:sz w:val="24"/>
          <w:szCs w:val="24"/>
        </w:rPr>
        <w:t>Jurnal Gaussian</w:t>
      </w:r>
      <w:r w:rsidRPr="00423C16">
        <w:rPr>
          <w:rFonts w:ascii="Times New Roman" w:hAnsi="Times New Roman" w:cs="Times New Roman"/>
          <w:noProof/>
          <w:sz w:val="24"/>
          <w:szCs w:val="24"/>
        </w:rPr>
        <w:t>, </w:t>
      </w:r>
      <w:r w:rsidRPr="00423C16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423C16">
        <w:rPr>
          <w:rFonts w:ascii="Times New Roman" w:hAnsi="Times New Roman" w:cs="Times New Roman"/>
          <w:noProof/>
          <w:sz w:val="24"/>
          <w:szCs w:val="24"/>
        </w:rPr>
        <w:t>(1), 66-75.</w:t>
      </w:r>
    </w:p>
    <w:p w14:paraId="31F6D91A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87C26F5" w14:textId="77777777" w:rsidR="00D8538E" w:rsidRPr="004546B0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546B0">
        <w:rPr>
          <w:rFonts w:ascii="Times New Roman" w:hAnsi="Times New Roman" w:cs="Times New Roman"/>
          <w:sz w:val="24"/>
          <w:szCs w:val="24"/>
        </w:rPr>
        <w:t>Noviyant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Siska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Rizal Effendi, dan Christina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Yunita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W. 2016.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etegas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Sank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WPOP (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KPP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ratama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Ilir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Barat Palembang). STIE MDP</w:t>
      </w:r>
    </w:p>
    <w:p w14:paraId="4D94FA4B" w14:textId="77777777" w:rsidR="004546B0" w:rsidRPr="004546B0" w:rsidRDefault="004546B0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3DEF40CC" w14:textId="77777777" w:rsidR="00D8538E" w:rsidRPr="004546B0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546B0">
        <w:rPr>
          <w:rFonts w:ascii="Times New Roman" w:hAnsi="Times New Roman" w:cs="Times New Roman"/>
          <w:sz w:val="24"/>
          <w:szCs w:val="24"/>
        </w:rPr>
        <w:t>Nurmantu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Safr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2015.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gantar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4546B0">
        <w:rPr>
          <w:rFonts w:ascii="Times New Roman" w:hAnsi="Times New Roman" w:cs="Times New Roman"/>
          <w:sz w:val="24"/>
          <w:szCs w:val="24"/>
        </w:rPr>
        <w:t>Jakarta :</w:t>
      </w:r>
      <w:proofErr w:type="gramEnd"/>
      <w:r w:rsidRPr="004546B0">
        <w:rPr>
          <w:rFonts w:ascii="Times New Roman" w:hAnsi="Times New Roman" w:cs="Times New Roman"/>
          <w:sz w:val="24"/>
          <w:szCs w:val="24"/>
        </w:rPr>
        <w:t xml:space="preserve"> Granit</w:t>
      </w:r>
    </w:p>
    <w:p w14:paraId="735FFBAD" w14:textId="77777777" w:rsidR="004546B0" w:rsidRPr="004546B0" w:rsidRDefault="004546B0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1E95AA01" w14:textId="77777777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Nuryadi, Astuti, T. D., Utami, E. S., &amp; Budiantara, M. (2017). Buku Ajar Dasar-dasar Statistik Penelitian. In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Sibuku Media</w:t>
      </w:r>
      <w:r w:rsidRPr="004546B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81FE40D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F166D5D" w14:textId="2D67B04D" w:rsidR="004546B0" w:rsidRDefault="00D8538E" w:rsidP="00E672DC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4546B0">
        <w:rPr>
          <w:rFonts w:ascii="Times New Roman" w:hAnsi="Times New Roman" w:cs="Times New Roman"/>
          <w:sz w:val="24"/>
          <w:szCs w:val="24"/>
        </w:rPr>
        <w:t>OECD. (2021</w:t>
      </w:r>
      <w:r w:rsidRPr="004546B0">
        <w:rPr>
          <w:rFonts w:ascii="Times New Roman" w:hAnsi="Times New Roman" w:cs="Times New Roman"/>
          <w:i/>
          <w:iCs/>
          <w:sz w:val="24"/>
          <w:szCs w:val="24"/>
        </w:rPr>
        <w:t xml:space="preserve">). OECD Economic </w:t>
      </w:r>
      <w:proofErr w:type="gramStart"/>
      <w:r w:rsidRPr="004546B0">
        <w:rPr>
          <w:rFonts w:ascii="Times New Roman" w:hAnsi="Times New Roman" w:cs="Times New Roman"/>
          <w:i/>
          <w:iCs/>
          <w:sz w:val="24"/>
          <w:szCs w:val="24"/>
        </w:rPr>
        <w:t>Surveys :</w:t>
      </w:r>
      <w:proofErr w:type="gramEnd"/>
      <w:r w:rsidRPr="004546B0">
        <w:rPr>
          <w:rFonts w:ascii="Times New Roman" w:hAnsi="Times New Roman" w:cs="Times New Roman"/>
          <w:i/>
          <w:iCs/>
          <w:sz w:val="24"/>
          <w:szCs w:val="24"/>
        </w:rPr>
        <w:t xml:space="preserve"> Indonesia 2021. OECD Publishing, Paris.</w:t>
      </w:r>
    </w:p>
    <w:p w14:paraId="66F09509" w14:textId="77777777" w:rsidR="001E7006" w:rsidRDefault="001E7006" w:rsidP="00AE066F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4E95AA99" w14:textId="672883C9" w:rsidR="007F1F78" w:rsidRDefault="001E7006" w:rsidP="00AE066F">
      <w:pPr>
        <w:spacing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E7006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1E7006">
        <w:rPr>
          <w:rFonts w:ascii="Times New Roman" w:hAnsi="Times New Roman" w:cs="Times New Roman"/>
          <w:sz w:val="24"/>
          <w:szCs w:val="24"/>
        </w:rPr>
        <w:t xml:space="preserve"> Menteri </w:t>
      </w:r>
      <w:proofErr w:type="spellStart"/>
      <w:r w:rsidRPr="001E7006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1E7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E7006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1E7006">
        <w:rPr>
          <w:rFonts w:ascii="Times New Roman" w:hAnsi="Times New Roman" w:cs="Times New Roman"/>
          <w:sz w:val="24"/>
          <w:szCs w:val="24"/>
        </w:rPr>
        <w:t xml:space="preserve"> 81 </w:t>
      </w:r>
      <w:proofErr w:type="spellStart"/>
      <w:r w:rsidRPr="001E7006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1E7006">
        <w:rPr>
          <w:rFonts w:ascii="Times New Roman" w:hAnsi="Times New Roman" w:cs="Times New Roman"/>
          <w:sz w:val="24"/>
          <w:szCs w:val="24"/>
        </w:rPr>
        <w:t xml:space="preserve"> 2024 </w:t>
      </w:r>
      <w:proofErr w:type="spellStart"/>
      <w:r w:rsidRPr="001E7006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1E7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E7006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1E7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E7006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1E7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E700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E7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E7006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Pr="001E7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E7006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1E7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E700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E7006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1E7006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Pr="001E7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E7006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="00AE066F">
        <w:rPr>
          <w:rFonts w:ascii="Times New Roman" w:hAnsi="Times New Roman" w:cs="Times New Roman"/>
          <w:sz w:val="24"/>
          <w:szCs w:val="24"/>
        </w:rPr>
        <w:t>.</w:t>
      </w:r>
    </w:p>
    <w:p w14:paraId="34241D67" w14:textId="77777777" w:rsidR="00AE066F" w:rsidRDefault="00AE066F" w:rsidP="00AE066F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2AC4F8E6" w14:textId="796AEDF6" w:rsidR="001E7006" w:rsidRPr="00AE066F" w:rsidRDefault="00AE066F" w:rsidP="00AE066F">
      <w:pPr>
        <w:spacing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teri </w:t>
      </w:r>
      <w:proofErr w:type="spellStart"/>
      <w:r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7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5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enunjukan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emungut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Tata Cara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enyetoran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Dipungut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edagang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Negeri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Perdagangan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AE0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66F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3E831B0" w14:textId="22C7307F" w:rsidR="00E672DC" w:rsidRDefault="007F1F78" w:rsidP="00E672DC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F1F78">
        <w:rPr>
          <w:rFonts w:ascii="Times New Roman" w:hAnsi="Times New Roman" w:cs="Times New Roman"/>
          <w:sz w:val="24"/>
          <w:szCs w:val="24"/>
        </w:rPr>
        <w:t xml:space="preserve">Putra, S. Z.,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Harianto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, S. T., &amp;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Matondang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, Y. C. (2023).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 </w:t>
      </w:r>
      <w:r w:rsidRPr="007F1F78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Pr="007F1F78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 UMKM. 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78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7F1F78">
        <w:rPr>
          <w:rFonts w:ascii="Times New Roman" w:hAnsi="Times New Roman" w:cs="Times New Roman"/>
          <w:sz w:val="24"/>
          <w:szCs w:val="24"/>
        </w:rPr>
        <w:t>, 3(2), 119-131.</w:t>
      </w:r>
    </w:p>
    <w:p w14:paraId="4DFB6DCB" w14:textId="77777777" w:rsidR="007F1F78" w:rsidRDefault="007F1F78" w:rsidP="00E672DC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4C13F9AB" w14:textId="703CC87A" w:rsidR="00873CF1" w:rsidRDefault="00873CF1" w:rsidP="00E672DC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73CF1">
        <w:rPr>
          <w:rFonts w:ascii="Times New Roman" w:hAnsi="Times New Roman" w:cs="Times New Roman"/>
          <w:sz w:val="24"/>
          <w:szCs w:val="24"/>
        </w:rPr>
        <w:t>Prakusya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>, D. (2020). 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Korupsi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Fiskus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73CF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873CF1">
        <w:rPr>
          <w:rFonts w:ascii="Times New Roman" w:hAnsi="Times New Roman" w:cs="Times New Roman"/>
          <w:sz w:val="24"/>
          <w:szCs w:val="24"/>
        </w:rPr>
        <w:t xml:space="preserve"> Usaha UMKM Di Surabaya) (</w:t>
      </w:r>
      <w:r w:rsidRPr="00873CF1">
        <w:rPr>
          <w:rFonts w:ascii="Times New Roman" w:hAnsi="Times New Roman" w:cs="Times New Roman"/>
          <w:i/>
          <w:iCs/>
          <w:sz w:val="24"/>
          <w:szCs w:val="24"/>
        </w:rPr>
        <w:t>Doctoral dissertation</w:t>
      </w:r>
      <w:r w:rsidRPr="00873CF1">
        <w:rPr>
          <w:rFonts w:ascii="Times New Roman" w:hAnsi="Times New Roman" w:cs="Times New Roman"/>
          <w:sz w:val="24"/>
          <w:szCs w:val="24"/>
        </w:rPr>
        <w:t>, Universitas Bhayangkara).</w:t>
      </w:r>
    </w:p>
    <w:p w14:paraId="7133B0D8" w14:textId="77777777" w:rsidR="00873CF1" w:rsidRPr="007F1F78" w:rsidRDefault="00873CF1" w:rsidP="00E672DC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2F713483" w14:textId="77777777" w:rsidR="00D8538E" w:rsidRPr="004546B0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546B0">
        <w:rPr>
          <w:rFonts w:ascii="Times New Roman" w:hAnsi="Times New Roman" w:cs="Times New Roman"/>
          <w:sz w:val="24"/>
          <w:szCs w:val="24"/>
        </w:rPr>
        <w:t>Rahayu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Siti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urnia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. (2020).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Edi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. Bandung.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Rekayasa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Sains.</w:t>
      </w:r>
    </w:p>
    <w:p w14:paraId="332A1B15" w14:textId="77777777" w:rsidR="004546B0" w:rsidRPr="004546B0" w:rsidRDefault="004546B0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24F84A27" w14:textId="54CFF63A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Ratna Wulandari. (2023). Pengaruh Kesadaran Wajib Pajak, Kualitas Pelayanan. Pengetahuan Perpajakan dan Sanksi Perpajakan Terhadap Kepatuhan Wajib Pajak PBB-P2 di Kabupaten Rembang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JSMA (Jurnal Sains Manajemen Dan Akuntansi)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4546B0">
        <w:rPr>
          <w:rFonts w:ascii="Times New Roman" w:hAnsi="Times New Roman" w:cs="Times New Roman"/>
          <w:noProof/>
          <w:sz w:val="24"/>
          <w:szCs w:val="24"/>
        </w:rPr>
        <w:t>(1), 86–103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. </w:t>
      </w:r>
      <w:hyperlink r:id="rId36" w:history="1">
        <w:r w:rsidR="004546B0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doi.org/10.37151/jsma.v15i1.120</w:t>
        </w:r>
      </w:hyperlink>
    </w:p>
    <w:p w14:paraId="32711530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6441755C" w14:textId="77777777" w:rsidR="00D8538E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4546B0">
        <w:rPr>
          <w:rFonts w:ascii="Times New Roman" w:hAnsi="Times New Roman" w:cs="Times New Roman"/>
          <w:sz w:val="24"/>
          <w:szCs w:val="24"/>
        </w:rPr>
        <w:t>Resmi,Siti</w:t>
      </w:r>
      <w:proofErr w:type="spellEnd"/>
      <w:proofErr w:type="gramEnd"/>
      <w:r w:rsidRPr="004546B0">
        <w:rPr>
          <w:rFonts w:ascii="Times New Roman" w:hAnsi="Times New Roman" w:cs="Times New Roman"/>
          <w:sz w:val="24"/>
          <w:szCs w:val="24"/>
        </w:rPr>
        <w:t xml:space="preserve">. 2014.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>.</w:t>
      </w:r>
      <w:r w:rsidRPr="004546B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>. Jakarta</w:t>
      </w:r>
    </w:p>
    <w:p w14:paraId="0817F49F" w14:textId="77777777" w:rsidR="000E7BCF" w:rsidRDefault="000E7BCF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6AB949EB" w14:textId="06513BEF" w:rsidR="004546B0" w:rsidRDefault="00357EA2" w:rsidP="000E7BCF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57EA2">
        <w:rPr>
          <w:rFonts w:ascii="Times New Roman" w:hAnsi="Times New Roman" w:cs="Times New Roman"/>
          <w:sz w:val="24"/>
          <w:szCs w:val="24"/>
        </w:rPr>
        <w:t>Riyani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, R. N., &amp; </w:t>
      </w:r>
      <w:proofErr w:type="spellStart"/>
      <w:r w:rsidRPr="00357EA2">
        <w:rPr>
          <w:rFonts w:ascii="Times New Roman" w:hAnsi="Times New Roman" w:cs="Times New Roman"/>
          <w:sz w:val="24"/>
          <w:szCs w:val="24"/>
        </w:rPr>
        <w:t>Sofianty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, D. (2024, February). </w:t>
      </w:r>
      <w:proofErr w:type="spellStart"/>
      <w:r w:rsidRPr="00357EA2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EA2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EA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57EA2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EA2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EA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EA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EA2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EA2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EA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357EA2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 di KPP </w:t>
      </w:r>
      <w:proofErr w:type="spellStart"/>
      <w:r w:rsidRPr="00357EA2">
        <w:rPr>
          <w:rFonts w:ascii="Times New Roman" w:hAnsi="Times New Roman" w:cs="Times New Roman"/>
          <w:sz w:val="24"/>
          <w:szCs w:val="24"/>
        </w:rPr>
        <w:t>Pratama</w:t>
      </w:r>
      <w:proofErr w:type="spellEnd"/>
      <w:r w:rsidRPr="00357EA2">
        <w:rPr>
          <w:rFonts w:ascii="Times New Roman" w:hAnsi="Times New Roman" w:cs="Times New Roman"/>
          <w:sz w:val="24"/>
          <w:szCs w:val="24"/>
        </w:rPr>
        <w:t xml:space="preserve"> Subang. In </w:t>
      </w:r>
      <w:r w:rsidRPr="00357EA2">
        <w:rPr>
          <w:rFonts w:ascii="Times New Roman" w:hAnsi="Times New Roman" w:cs="Times New Roman"/>
          <w:i/>
          <w:iCs/>
          <w:sz w:val="24"/>
          <w:szCs w:val="24"/>
        </w:rPr>
        <w:t>Bandung Conference Series: Accountancy</w:t>
      </w:r>
      <w:r w:rsidRPr="00357EA2">
        <w:rPr>
          <w:rFonts w:ascii="Times New Roman" w:hAnsi="Times New Roman" w:cs="Times New Roman"/>
          <w:sz w:val="24"/>
          <w:szCs w:val="24"/>
        </w:rPr>
        <w:t> (Vol. 4, No. 1, pp. 428-437).</w:t>
      </w:r>
    </w:p>
    <w:p w14:paraId="1FBE74FA" w14:textId="77777777" w:rsidR="00131710" w:rsidRPr="004546B0" w:rsidRDefault="00131710" w:rsidP="0013171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3E40374B" w14:textId="2469E715" w:rsidR="00D8538E" w:rsidRPr="004546B0" w:rsidRDefault="00D8538E" w:rsidP="004546B0">
      <w:pPr>
        <w:pStyle w:val="Bibliography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RI, K. P. (2024, Januari 5). Kemendag Ramal Transaksi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E-Commerce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 di RI Tembus Rp533 Triliun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Retrieved from </w:t>
      </w:r>
      <w:hyperlink r:id="rId37" w:history="1">
        <w:r w:rsidR="004546B0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www.kemendag.go.id/berita/pojok-media/kemendag-ramal-transaksi-e-commerce-di-ri-tembus-rp533-triliun</w:t>
        </w:r>
      </w:hyperlink>
    </w:p>
    <w:p w14:paraId="2E89C399" w14:textId="77777777" w:rsidR="004546B0" w:rsidRPr="004546B0" w:rsidRDefault="004546B0" w:rsidP="004546B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0960F2A" w14:textId="77777777" w:rsidR="00D8538E" w:rsidRPr="004546B0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546B0">
        <w:rPr>
          <w:rFonts w:ascii="Times New Roman" w:hAnsi="Times New Roman" w:cs="Times New Roman"/>
          <w:sz w:val="24"/>
          <w:szCs w:val="24"/>
        </w:rPr>
        <w:t>Riningsih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D.,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Efery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K., &amp; Yap, N. (2024).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Sukarela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(PPS)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Sosialisa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Di Kantor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(KPP) Kota Kediri. </w:t>
      </w:r>
      <w:proofErr w:type="spellStart"/>
      <w:r w:rsidRPr="004546B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4546B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i/>
          <w:iCs/>
          <w:sz w:val="24"/>
          <w:szCs w:val="24"/>
        </w:rPr>
        <w:t>Ilmiah</w:t>
      </w:r>
      <w:proofErr w:type="spellEnd"/>
      <w:r w:rsidRPr="004546B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i/>
          <w:iCs/>
          <w:sz w:val="24"/>
          <w:szCs w:val="24"/>
        </w:rPr>
        <w:t>Raflesia</w:t>
      </w:r>
      <w:proofErr w:type="spellEnd"/>
      <w:r w:rsidRPr="004546B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i/>
          <w:iCs/>
          <w:sz w:val="24"/>
          <w:szCs w:val="24"/>
        </w:rPr>
        <w:t>Akuntan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>, </w:t>
      </w:r>
      <w:r w:rsidRPr="004546B0">
        <w:rPr>
          <w:rFonts w:ascii="Times New Roman" w:hAnsi="Times New Roman" w:cs="Times New Roman"/>
          <w:i/>
          <w:iCs/>
          <w:sz w:val="24"/>
          <w:szCs w:val="24"/>
        </w:rPr>
        <w:t>10</w:t>
      </w:r>
      <w:r w:rsidRPr="004546B0">
        <w:rPr>
          <w:rFonts w:ascii="Times New Roman" w:hAnsi="Times New Roman" w:cs="Times New Roman"/>
          <w:sz w:val="24"/>
          <w:szCs w:val="24"/>
        </w:rPr>
        <w:t>(1), 316-329.</w:t>
      </w:r>
    </w:p>
    <w:p w14:paraId="41B42ED3" w14:textId="77777777" w:rsidR="004546B0" w:rsidRPr="004546B0" w:rsidRDefault="004546B0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57D08CB5" w14:textId="31986163" w:rsidR="00D8538E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Rusli, A. W., Bisnis, I., &amp; Kian, K. (n.d.). </w:t>
      </w:r>
      <w:r w:rsidR="001424CC" w:rsidRPr="004546B0">
        <w:rPr>
          <w:rFonts w:ascii="Times New Roman" w:hAnsi="Times New Roman" w:cs="Times New Roman"/>
          <w:noProof/>
          <w:sz w:val="24"/>
          <w:szCs w:val="24"/>
        </w:rPr>
        <w:t xml:space="preserve">Resume Skripsi “ Pengaruh Pengetahuan Wajib Pajak , Persepsi Wajib Pajak Tentang Penggunaan Penerimaan Pajak , </w:t>
      </w:r>
      <w:r w:rsidR="001424CC" w:rsidRPr="004546B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an Sanksi Pajak Terhadap Kepatuhan Wajib Pajak Orang Pribadi Usahawan .” </w:t>
      </w:r>
      <w:r w:rsidRPr="004546B0">
        <w:rPr>
          <w:rFonts w:ascii="Times New Roman" w:hAnsi="Times New Roman" w:cs="Times New Roman"/>
          <w:noProof/>
          <w:sz w:val="24"/>
          <w:szCs w:val="24"/>
        </w:rPr>
        <w:t>1–14.</w:t>
      </w:r>
    </w:p>
    <w:p w14:paraId="68BC7F03" w14:textId="77777777" w:rsidR="004546B0" w:rsidRPr="004546B0" w:rsidRDefault="004546B0" w:rsidP="00E06B85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587DCEC" w14:textId="1ED26640" w:rsidR="004546B0" w:rsidRPr="004546B0" w:rsidRDefault="00D8538E" w:rsidP="00AE066F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Sitorus, R. R., &amp; Suciati, L. (2020). Pengaruh Pengetahuan Perpajakan Dan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E-Commerce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 Terhadap</w:t>
      </w:r>
      <w:r w:rsidR="008E773D" w:rsidRPr="004546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Kepatuhan Wajib Dengan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Internal Control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 Sebagai Variabel Moderating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Media Akuntansi Perpajakan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(1), 32–44. </w:t>
      </w:r>
      <w:hyperlink r:id="rId38" w:history="1">
        <w:r w:rsidR="004546B0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://journal.uta45jakarta.ac.id/index.php/MAP</w:t>
        </w:r>
      </w:hyperlink>
    </w:p>
    <w:p w14:paraId="175F1D58" w14:textId="77777777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Soda, J., Sondakh, J. J., &amp; Budiarso, N. S. (2021). Pengaruh Pengetahuan Perpajakan, Sanksi Pajak Dan Persepsi Keadilan Terhadap Kepatuhan Wajib Pajak UMKM Di Kota Manado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Jurnal Riset Ekonomi, Manajemen, Bisnis Dan Akuntansi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4546B0">
        <w:rPr>
          <w:rFonts w:ascii="Times New Roman" w:hAnsi="Times New Roman" w:cs="Times New Roman"/>
          <w:noProof/>
          <w:sz w:val="24"/>
          <w:szCs w:val="24"/>
        </w:rPr>
        <w:t>(1), 1115–1126.</w:t>
      </w:r>
    </w:p>
    <w:p w14:paraId="450A807C" w14:textId="77777777" w:rsidR="004546B0" w:rsidRPr="004546B0" w:rsidRDefault="004546B0" w:rsidP="00E06B8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4B7D044" w14:textId="67A70DC3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Sri Muryani , Hasnianty, S. R. (2024). </w:t>
      </w:r>
      <w:r w:rsidR="001424CC" w:rsidRPr="004546B0">
        <w:rPr>
          <w:rFonts w:ascii="Times New Roman" w:hAnsi="Times New Roman" w:cs="Times New Roman"/>
          <w:noProof/>
          <w:sz w:val="24"/>
          <w:szCs w:val="24"/>
        </w:rPr>
        <w:t>Analisis Pelayanan Publik, Teknologi Informasi, Dan Kepatuhan Wajib Pajak Dalam Meningkatkan Efektivitas Penerimaan Pajak Melalui Peran Kualitas Komunikasi Pada Badan Pendapatan Daerah Kabupaten Penajam Paser Utara Provinsi Kalimantan Timur. 4(2),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 1117–1133.</w:t>
      </w:r>
    </w:p>
    <w:p w14:paraId="49C55AD4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ABD6B6A" w14:textId="77777777" w:rsidR="00D8538E" w:rsidRPr="004546B0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546B0">
        <w:rPr>
          <w:rFonts w:ascii="Times New Roman" w:hAnsi="Times New Roman" w:cs="Times New Roman"/>
          <w:sz w:val="24"/>
          <w:szCs w:val="24"/>
        </w:rPr>
        <w:t>Srinad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N. O. D. (2023).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Wujudk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Masyarakat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Taat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546B0">
        <w:rPr>
          <w:rFonts w:ascii="Times New Roman" w:hAnsi="Times New Roman" w:cs="Times New Roman"/>
          <w:i/>
          <w:iCs/>
          <w:sz w:val="24"/>
          <w:szCs w:val="24"/>
        </w:rPr>
        <w:t>Pajakku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>.</w:t>
      </w:r>
    </w:p>
    <w:p w14:paraId="167E22B3" w14:textId="77777777" w:rsidR="004546B0" w:rsidRPr="004546B0" w:rsidRDefault="004546B0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617E55C8" w14:textId="65A492AB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Sugiyono, (2019). Metode </w:t>
      </w:r>
      <w:r w:rsidR="008E773D" w:rsidRPr="004546B0">
        <w:rPr>
          <w:rFonts w:ascii="Times New Roman" w:hAnsi="Times New Roman" w:cs="Times New Roman"/>
          <w:noProof/>
          <w:sz w:val="24"/>
          <w:szCs w:val="24"/>
        </w:rPr>
        <w:t xml:space="preserve">Penelitian Kuantitatif, Kuantitatif dan </w:t>
      </w:r>
      <w:r w:rsidRPr="004546B0">
        <w:rPr>
          <w:rFonts w:ascii="Times New Roman" w:hAnsi="Times New Roman" w:cs="Times New Roman"/>
          <w:noProof/>
          <w:sz w:val="24"/>
          <w:szCs w:val="24"/>
        </w:rPr>
        <w:t>R &amp; D. cetakan ke 1 Bandung: CV. Alfabeta</w:t>
      </w:r>
    </w:p>
    <w:p w14:paraId="7D5A1CD5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6ADC8C6" w14:textId="77777777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>Sugiyono. (2017). Metode Penelitian Kuantitatif Kualitatif dan R &amp; D. Bandung: Alfabeta.</w:t>
      </w:r>
    </w:p>
    <w:p w14:paraId="7B5DF343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3FC3C15" w14:textId="77777777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>Sugiyono. 2018. Metode Penelitian Kuantitatif. Bandung: Alfabeta.</w:t>
      </w:r>
    </w:p>
    <w:p w14:paraId="61781213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E99B789" w14:textId="77777777" w:rsidR="00D8538E" w:rsidRPr="004546B0" w:rsidRDefault="00D8538E" w:rsidP="004546B0">
      <w:pPr>
        <w:spacing w:after="0"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4546B0">
        <w:rPr>
          <w:rFonts w:ascii="Times New Roman" w:hAnsi="Times New Roman" w:cs="Times New Roman"/>
          <w:sz w:val="24"/>
          <w:szCs w:val="24"/>
        </w:rPr>
        <w:t xml:space="preserve">Sunaryo, R.D.,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Malikah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A.,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Junaid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. (2020).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Atas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No. 23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2018,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Usaha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Mikro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, Kecil, Dan </w:t>
      </w:r>
      <w:proofErr w:type="spellStart"/>
      <w:r w:rsidRPr="004546B0"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 w:rsidRPr="004546B0">
        <w:rPr>
          <w:rFonts w:ascii="Times New Roman" w:hAnsi="Times New Roman" w:cs="Times New Roman"/>
          <w:sz w:val="24"/>
          <w:szCs w:val="24"/>
        </w:rPr>
        <w:t xml:space="preserve"> Kota Malang. </w:t>
      </w:r>
    </w:p>
    <w:p w14:paraId="62A78ADA" w14:textId="77777777" w:rsidR="004546B0" w:rsidRPr="004546B0" w:rsidRDefault="004546B0" w:rsidP="004546B0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7A22EEAA" w14:textId="100E47D1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>Tambun, S., &amp; Ananda, N. A. (2022). Pengaruh Kewajiban Moral Dan Digitalisasi Layanan Pajak Terhadap Kepatuhan Wajib Pajak Dengan Nasionalisme Sebaga</w:t>
      </w:r>
      <w:r w:rsidR="008E773D" w:rsidRPr="004546B0">
        <w:rPr>
          <w:rFonts w:ascii="Times New Roman" w:hAnsi="Times New Roman" w:cs="Times New Roman"/>
          <w:noProof/>
          <w:sz w:val="24"/>
          <w:szCs w:val="24"/>
        </w:rPr>
        <w:t xml:space="preserve">i 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Pemoderasi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Owner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(3), 3158–3168. </w:t>
      </w:r>
      <w:hyperlink r:id="rId39" w:history="1">
        <w:r w:rsidR="00D355E9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doi.org/10.33395/</w:t>
        </w:r>
      </w:hyperlink>
      <w:r w:rsidR="00D355E9"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owner.v6i3.999</w:t>
      </w:r>
    </w:p>
    <w:p w14:paraId="5C0D100C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292ADF2E" w14:textId="7035E085" w:rsidR="00D8538E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Style w:val="Hyperlink"/>
          <w:rFonts w:ascii="Times New Roman" w:hAnsi="Times New Roman" w:cs="Times New Roman"/>
          <w:i/>
          <w:iCs/>
          <w:noProof/>
          <w:color w:val="auto"/>
          <w:sz w:val="24"/>
          <w:szCs w:val="24"/>
          <w:u w:val="none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Tambun, S., Sitorus, R. R., &amp; Atmojo, S. (2020). Pengaruh Digitalisasi Layanan Pajak dan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Cooperative Compliance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 Terhadap Upaya Pencegahan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Tax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Avoidance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 Dimoderasi Kebijakan Fiskal Di Masa Pandemi Covid 19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Media Akuntansi Perpajakan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(2), 74–86. </w:t>
      </w:r>
      <w:hyperlink r:id="rId40" w:history="1">
        <w:r w:rsidR="004546B0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://journal.uta45jakarta.ac.id/index. php/MAP/article/view/4440</w:t>
        </w:r>
      </w:hyperlink>
    </w:p>
    <w:p w14:paraId="4614EAE8" w14:textId="77777777" w:rsidR="00C23455" w:rsidRDefault="00C23455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Style w:val="Hyperlink"/>
          <w:rFonts w:ascii="Times New Roman" w:hAnsi="Times New Roman" w:cs="Times New Roman"/>
          <w:i/>
          <w:iCs/>
          <w:noProof/>
          <w:color w:val="auto"/>
          <w:sz w:val="24"/>
          <w:szCs w:val="24"/>
          <w:u w:val="none"/>
        </w:rPr>
      </w:pPr>
    </w:p>
    <w:p w14:paraId="1CA038AC" w14:textId="25F65810" w:rsidR="00C23455" w:rsidRPr="00C23455" w:rsidRDefault="00C23455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23455">
        <w:rPr>
          <w:rFonts w:ascii="Times New Roman" w:hAnsi="Times New Roman" w:cs="Times New Roman"/>
          <w:noProof/>
          <w:sz w:val="24"/>
          <w:szCs w:val="24"/>
        </w:rPr>
        <w:t>Undang-Undang Nomor 7 Tahun 2021. Tentang Harmonisasi Peraturan Perpajakan.</w:t>
      </w:r>
    </w:p>
    <w:p w14:paraId="7A10522F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0ABE5807" w14:textId="465AC4FF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Yap, M., &amp; Mulyani, S. D. (2022). Pengaruh Pelayanan, Pengawasan Dan Pemeriksaan Pajak Terhadap Kepatuhan Wajib Pajak Badan Yang Dimoderasi Digitalisasi Administrasi Perpajakan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Jurnal Magister Akuntansi Trisakti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(1), 37–54. </w:t>
      </w:r>
      <w:hyperlink r:id="rId41" w:history="1">
        <w:r w:rsidR="004546B0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doi.org/10.25105/jmat.v9i1.10573</w:t>
        </w:r>
      </w:hyperlink>
    </w:p>
    <w:p w14:paraId="650CDB81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4343CDD3" w14:textId="2D117F2B" w:rsidR="00D8538E" w:rsidRPr="004546B0" w:rsidRDefault="00D8538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Yuliani, I. D., Suriyanti, L. H., &amp; Azhari, I. P. (2023). Pengaruh Pengetahuan Wajib Pajak, Kesadaran Wajib Pajak, Teknologi Informasi Terhadap Kepatuhan Wajib Pajak Pengguna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E-Commerce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Bilancia : Jurnal Ilmiah Akuntansi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(3), 649. </w:t>
      </w:r>
      <w:hyperlink r:id="rId42" w:history="1">
        <w:r w:rsidR="004546B0" w:rsidRPr="004546B0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doi.org/10.35145/bilancia.v7i3.2546</w:t>
        </w:r>
      </w:hyperlink>
    </w:p>
    <w:p w14:paraId="1ED8468E" w14:textId="77777777" w:rsidR="004546B0" w:rsidRPr="004546B0" w:rsidRDefault="004546B0" w:rsidP="004546B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9FC4CDE" w14:textId="77777777" w:rsidR="00BF3BDE" w:rsidRDefault="00D8538E" w:rsidP="00BF3BDE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Zulma, G. W. M. (2020). Pengaruh Pengetahuan Wajib Pajak, Administrasi Pajak, Tarif Pajak dan Sanksi Perpajakan terhadap Kepatuhan Pajak Pada Pelaku Usaha UMKM di Indonesia.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Ekonomis: Journal of Economics and Business</w:t>
      </w:r>
      <w:r w:rsidRPr="004546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46B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4546B0">
        <w:rPr>
          <w:rFonts w:ascii="Times New Roman" w:hAnsi="Times New Roman" w:cs="Times New Roman"/>
          <w:noProof/>
          <w:sz w:val="24"/>
          <w:szCs w:val="24"/>
        </w:rPr>
        <w:t>(2), 288</w:t>
      </w:r>
      <w:r w:rsidRPr="007B47B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hyperlink r:id="rId43" w:history="1">
        <w:r w:rsidR="007B47BE" w:rsidRPr="007B47BE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https://doi.org/10.33087/ekonomis.v4i2.170</w:t>
        </w:r>
      </w:hyperlink>
      <w:r w:rsidR="00BF3BDE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</w:p>
    <w:p w14:paraId="21152B51" w14:textId="27FD7DBA" w:rsidR="00F43B22" w:rsidRPr="00BF3BDE" w:rsidRDefault="00F43B22" w:rsidP="00F43B22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  <w:sectPr w:rsidR="00F43B22" w:rsidRPr="00BF3BDE" w:rsidSect="003564D9">
          <w:footerReference w:type="first" r:id="rId44"/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14:paraId="74DB06D9" w14:textId="30E01F15" w:rsidR="00131710" w:rsidRDefault="00131710" w:rsidP="00131710"/>
    <w:p w14:paraId="2B580A57" w14:textId="7C76939E" w:rsidR="00D8538E" w:rsidRDefault="00D8538E" w:rsidP="00BF3BDE">
      <w:pPr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4FABB220" w14:textId="77777777" w:rsidR="007B47BE" w:rsidRPr="004546B0" w:rsidRDefault="007B47BE" w:rsidP="004546B0">
      <w:pPr>
        <w:widowControl w:val="0"/>
        <w:autoSpaceDE w:val="0"/>
        <w:autoSpaceDN w:val="0"/>
        <w:adjustRightInd w:val="0"/>
        <w:spacing w:after="0" w:line="276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7F10313B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B9D6CDF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DC7294D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058E806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9F8E11F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6EBCFBD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81DA228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6E26639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8ADBE44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B525545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7369017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A6F7E5E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7226746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96"/>
          <w:szCs w:val="96"/>
        </w:rPr>
      </w:pPr>
      <w:r w:rsidRPr="00876890">
        <w:rPr>
          <w:rFonts w:ascii="Times New Roman" w:hAnsi="Times New Roman" w:cs="Times New Roman"/>
          <w:b/>
          <w:bCs/>
          <w:sz w:val="96"/>
          <w:szCs w:val="96"/>
        </w:rPr>
        <w:t>LAMPIRAN</w:t>
      </w:r>
    </w:p>
    <w:p w14:paraId="5E95D042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96"/>
          <w:szCs w:val="96"/>
        </w:rPr>
      </w:pPr>
    </w:p>
    <w:p w14:paraId="654D6750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96"/>
          <w:szCs w:val="96"/>
        </w:rPr>
      </w:pPr>
    </w:p>
    <w:p w14:paraId="2EFD1C39" w14:textId="77777777" w:rsidR="00876890" w:rsidRDefault="00876890" w:rsidP="00876890">
      <w:pPr>
        <w:jc w:val="center"/>
        <w:rPr>
          <w:rFonts w:ascii="Times New Roman" w:hAnsi="Times New Roman" w:cs="Times New Roman"/>
          <w:b/>
          <w:bCs/>
          <w:sz w:val="96"/>
          <w:szCs w:val="96"/>
        </w:rPr>
      </w:pPr>
    </w:p>
    <w:p w14:paraId="6CDD3B0F" w14:textId="3F30895A" w:rsidR="00236290" w:rsidRDefault="00236290" w:rsidP="00131710">
      <w:pPr>
        <w:rPr>
          <w:rFonts w:ascii="Times New Roman" w:eastAsiaTheme="majorEastAsia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C0F3215" w14:textId="7CF4CE83" w:rsidR="00E50B49" w:rsidRDefault="00236290" w:rsidP="001409EA">
      <w:pPr>
        <w:pStyle w:val="Heading1"/>
        <w:numPr>
          <w:ilvl w:val="0"/>
          <w:numId w:val="0"/>
        </w:numPr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04" w:name="_Toc210724823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LAMPIRAN</w:t>
      </w:r>
      <w:bookmarkEnd w:id="204"/>
    </w:p>
    <w:p w14:paraId="52F3A43B" w14:textId="6F82AB0F" w:rsidR="00C93D77" w:rsidRPr="001409EA" w:rsidRDefault="001409EA" w:rsidP="001409EA">
      <w:pPr>
        <w:pStyle w:val="Caption"/>
        <w:jc w:val="left"/>
      </w:pPr>
      <w:bookmarkStart w:id="205" w:name="_Toc211577695"/>
      <w:r w:rsidRPr="001409EA">
        <w:t>Lampiran 1</w:t>
      </w:r>
      <w:r>
        <w:t xml:space="preserve">. </w:t>
      </w:r>
      <w:r w:rsidRPr="001409EA">
        <w:fldChar w:fldCharType="begin"/>
      </w:r>
      <w:r w:rsidRPr="001409EA">
        <w:instrText xml:space="preserve"> SEQ Lampiran_1 \* ARABIC </w:instrText>
      </w:r>
      <w:r w:rsidRPr="001409EA">
        <w:fldChar w:fldCharType="separate"/>
      </w:r>
      <w:r w:rsidR="00DB6280">
        <w:rPr>
          <w:noProof/>
        </w:rPr>
        <w:t>1</w:t>
      </w:r>
      <w:r w:rsidRPr="001409EA">
        <w:fldChar w:fldCharType="end"/>
      </w:r>
      <w:r w:rsidRPr="001409EA">
        <w:t xml:space="preserve"> </w:t>
      </w:r>
      <w:proofErr w:type="spellStart"/>
      <w:r w:rsidRPr="001409EA">
        <w:t>Kuesioner</w:t>
      </w:r>
      <w:proofErr w:type="spellEnd"/>
      <w:r w:rsidRPr="001409EA">
        <w:t xml:space="preserve"> </w:t>
      </w:r>
      <w:proofErr w:type="spellStart"/>
      <w:r w:rsidRPr="001409EA">
        <w:t>Penelitian</w:t>
      </w:r>
      <w:bookmarkEnd w:id="205"/>
      <w:proofErr w:type="spellEnd"/>
    </w:p>
    <w:p w14:paraId="42C3F6BC" w14:textId="32A22106" w:rsidR="00236290" w:rsidRDefault="00236290" w:rsidP="00236290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Pengaruh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Pengetahuan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Peraturan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Digitalisasi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Layanan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Kesadaran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Wajib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, dan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Persepsi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Wajib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Terhadap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Kepatuhan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Wajib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36290">
        <w:rPr>
          <w:rFonts w:ascii="Times New Roman" w:hAnsi="Times New Roman" w:cs="Times New Roman"/>
          <w:b/>
          <w:bCs/>
          <w:sz w:val="24"/>
          <w:szCs w:val="24"/>
        </w:rPr>
        <w:t>Pengguna</w:t>
      </w:r>
      <w:proofErr w:type="spellEnd"/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236290">
        <w:rPr>
          <w:rFonts w:ascii="Times New Roman" w:hAnsi="Times New Roman" w:cs="Times New Roman"/>
          <w:b/>
          <w:bCs/>
          <w:i/>
          <w:iCs/>
          <w:sz w:val="24"/>
          <w:szCs w:val="24"/>
        </w:rPr>
        <w:t>E-Commerce</w:t>
      </w:r>
      <w:r w:rsidRPr="00236290">
        <w:rPr>
          <w:rFonts w:ascii="Times New Roman" w:hAnsi="Times New Roman" w:cs="Times New Roman"/>
          <w:b/>
          <w:bCs/>
          <w:sz w:val="24"/>
          <w:szCs w:val="24"/>
        </w:rPr>
        <w:t xml:space="preserve"> di Kalimantan Timur</w:t>
      </w:r>
    </w:p>
    <w:p w14:paraId="3AA5D8C2" w14:textId="7675B69B" w:rsidR="00ED5654" w:rsidRDefault="00A83E57" w:rsidP="00ED565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ssalamualai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r</w:t>
      </w:r>
      <w:proofErr w:type="spellEnd"/>
      <w:r>
        <w:rPr>
          <w:rFonts w:ascii="Times New Roman" w:hAnsi="Times New Roman" w:cs="Times New Roman"/>
          <w:sz w:val="24"/>
          <w:szCs w:val="24"/>
        </w:rPr>
        <w:t>. Wb</w:t>
      </w:r>
    </w:p>
    <w:p w14:paraId="07BB98DD" w14:textId="7230DF52" w:rsidR="00A83E57" w:rsidRDefault="00A83E57" w:rsidP="00A83E5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83E57">
        <w:rPr>
          <w:rFonts w:ascii="Times New Roman" w:hAnsi="Times New Roman" w:cs="Times New Roman"/>
          <w:sz w:val="24"/>
          <w:szCs w:val="24"/>
        </w:rPr>
        <w:t xml:space="preserve">Saya Ira Choiri,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Ekonomi dan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Mulawarman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Samarinda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83E57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Pr="00A83E57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Digitalisasi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63F" w:rsidRPr="00A83E57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r w:rsidR="0066263F" w:rsidRPr="00A83E57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="0066263F" w:rsidRPr="00A83E57">
        <w:rPr>
          <w:rFonts w:ascii="Times New Roman" w:hAnsi="Times New Roman" w:cs="Times New Roman"/>
          <w:sz w:val="24"/>
          <w:szCs w:val="24"/>
        </w:rPr>
        <w:t xml:space="preserve"> </w:t>
      </w:r>
      <w:r w:rsidR="005A49E7" w:rsidRPr="00A83E57">
        <w:rPr>
          <w:rFonts w:ascii="Times New Roman" w:hAnsi="Times New Roman" w:cs="Times New Roman"/>
          <w:sz w:val="24"/>
          <w:szCs w:val="24"/>
        </w:rPr>
        <w:t>di</w:t>
      </w:r>
      <w:r w:rsidR="0066263F" w:rsidRPr="00A83E57">
        <w:rPr>
          <w:rFonts w:ascii="Times New Roman" w:hAnsi="Times New Roman" w:cs="Times New Roman"/>
          <w:sz w:val="24"/>
          <w:szCs w:val="24"/>
        </w:rPr>
        <w:t xml:space="preserve"> Kalimantan Timur</w:t>
      </w:r>
      <w:r w:rsidRPr="00A83E57">
        <w:rPr>
          <w:rFonts w:ascii="Times New Roman" w:hAnsi="Times New Roman" w:cs="Times New Roman"/>
          <w:sz w:val="24"/>
          <w:szCs w:val="24"/>
        </w:rPr>
        <w:t>”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5B4C991" w14:textId="1F702251" w:rsidR="00A83E57" w:rsidRDefault="00A83E57" w:rsidP="00A83E5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y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oh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di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umpul</w:t>
      </w:r>
      <w:proofErr w:type="spellEnd"/>
      <w:r w:rsidR="009721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211F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9721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211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9721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21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721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211F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="009721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211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97211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7211F"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</w:t>
      </w:r>
      <w:r w:rsidR="0097211F">
        <w:rPr>
          <w:rFonts w:ascii="Times New Roman" w:hAnsi="Times New Roman" w:cs="Times New Roman"/>
          <w:sz w:val="24"/>
          <w:szCs w:val="24"/>
        </w:rPr>
        <w:t>ga</w:t>
      </w:r>
      <w:proofErr w:type="spellEnd"/>
      <w:r w:rsidR="009721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manannya</w:t>
      </w:r>
      <w:proofErr w:type="spellEnd"/>
      <w:r w:rsidR="0097211F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Atas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artisipas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c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i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3E6C17D" w14:textId="66999433" w:rsidR="002356C7" w:rsidRPr="00232722" w:rsidRDefault="00A83E57" w:rsidP="002356C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ssalamualai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r</w:t>
      </w:r>
      <w:proofErr w:type="spellEnd"/>
      <w:r>
        <w:rPr>
          <w:rFonts w:ascii="Times New Roman" w:hAnsi="Times New Roman" w:cs="Times New Roman"/>
          <w:sz w:val="24"/>
          <w:szCs w:val="24"/>
        </w:rPr>
        <w:t>. Wb</w:t>
      </w:r>
    </w:p>
    <w:p w14:paraId="34F1447A" w14:textId="4F868848" w:rsidR="0097211F" w:rsidRPr="00232722" w:rsidRDefault="0097211F">
      <w:pPr>
        <w:pStyle w:val="ListParagraph"/>
        <w:numPr>
          <w:ilvl w:val="0"/>
          <w:numId w:val="28"/>
        </w:numPr>
        <w:spacing w:line="36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232722">
        <w:rPr>
          <w:rFonts w:ascii="Times New Roman" w:hAnsi="Times New Roman" w:cs="Times New Roman"/>
          <w:b/>
          <w:bCs/>
          <w:sz w:val="24"/>
          <w:szCs w:val="24"/>
        </w:rPr>
        <w:t>PETUNJUK PENGISIAN</w:t>
      </w:r>
    </w:p>
    <w:p w14:paraId="26DCD3D7" w14:textId="77777777" w:rsidR="0097211F" w:rsidRPr="00B37E65" w:rsidRDefault="0097211F" w:rsidP="0097211F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  <w:proofErr w:type="spellStart"/>
      <w:r w:rsidRPr="00B37E65">
        <w:rPr>
          <w:rFonts w:ascii="Times New Roman" w:hAnsi="Times New Roman" w:cs="Times New Roman"/>
          <w:sz w:val="24"/>
          <w:szCs w:val="24"/>
        </w:rPr>
        <w:t>Berikan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centang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(</w:t>
      </w:r>
      <w:r w:rsidRPr="00B37E65">
        <w:rPr>
          <w:rFonts w:ascii="Segoe UI Symbol" w:hAnsi="Segoe UI Symbol" w:cs="Segoe UI Symbol"/>
          <w:sz w:val="24"/>
          <w:szCs w:val="24"/>
        </w:rPr>
        <w:t>✔</w:t>
      </w:r>
      <w:r w:rsidRPr="00B37E65">
        <w:rPr>
          <w:rFonts w:ascii="Times New Roman" w:hAnsi="Times New Roman" w:cs="Times New Roman"/>
          <w:sz w:val="24"/>
          <w:szCs w:val="24"/>
        </w:rPr>
        <w:t xml:space="preserve">) pada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kolom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skala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yang </w:t>
      </w:r>
    </w:p>
    <w:p w14:paraId="00B79894" w14:textId="77777777" w:rsidR="0097211F" w:rsidRPr="00B37E65" w:rsidRDefault="0097211F" w:rsidP="0097211F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  <w:proofErr w:type="spellStart"/>
      <w:r w:rsidRPr="00B37E65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B37E65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E652575" w14:textId="741EC293" w:rsidR="0097211F" w:rsidRPr="00B37E65" w:rsidRDefault="0097211F" w:rsidP="0097211F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>ST</w:t>
      </w:r>
      <w:r w:rsidR="00B43E58">
        <w:rPr>
          <w:rFonts w:ascii="Times New Roman" w:hAnsi="Times New Roman" w:cs="Times New Roman"/>
          <w:sz w:val="24"/>
          <w:szCs w:val="24"/>
        </w:rPr>
        <w:t>B</w:t>
      </w:r>
      <w:r w:rsidRPr="00B37E65">
        <w:rPr>
          <w:rFonts w:ascii="Times New Roman" w:hAnsi="Times New Roman" w:cs="Times New Roman"/>
          <w:sz w:val="24"/>
          <w:szCs w:val="24"/>
        </w:rPr>
        <w:t xml:space="preserve"> (1)</w:t>
      </w:r>
      <w:r w:rsidRPr="00B37E65">
        <w:rPr>
          <w:rFonts w:ascii="Times New Roman" w:hAnsi="Times New Roman" w:cs="Times New Roman"/>
          <w:sz w:val="24"/>
          <w:szCs w:val="24"/>
        </w:rPr>
        <w:tab/>
        <w:t xml:space="preserve">= Sangat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43E58">
        <w:rPr>
          <w:rFonts w:ascii="Times New Roman" w:hAnsi="Times New Roman" w:cs="Times New Roman"/>
          <w:sz w:val="24"/>
          <w:szCs w:val="24"/>
        </w:rPr>
        <w:t>Baik</w:t>
      </w:r>
      <w:proofErr w:type="spellEnd"/>
    </w:p>
    <w:p w14:paraId="295ABC1E" w14:textId="14F9B017" w:rsidR="0097211F" w:rsidRPr="00B37E65" w:rsidRDefault="0097211F" w:rsidP="0097211F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>T</w:t>
      </w:r>
      <w:r w:rsidR="00B43E58">
        <w:rPr>
          <w:rFonts w:ascii="Times New Roman" w:hAnsi="Times New Roman" w:cs="Times New Roman"/>
          <w:sz w:val="24"/>
          <w:szCs w:val="24"/>
        </w:rPr>
        <w:t>B</w:t>
      </w:r>
      <w:r w:rsidRPr="00B37E65">
        <w:rPr>
          <w:rFonts w:ascii="Times New Roman" w:hAnsi="Times New Roman" w:cs="Times New Roman"/>
          <w:sz w:val="24"/>
          <w:szCs w:val="24"/>
        </w:rPr>
        <w:t xml:space="preserve"> (2)</w:t>
      </w:r>
      <w:r w:rsidRPr="00B37E65">
        <w:rPr>
          <w:rFonts w:ascii="Times New Roman" w:hAnsi="Times New Roman" w:cs="Times New Roman"/>
          <w:sz w:val="24"/>
          <w:szCs w:val="24"/>
        </w:rPr>
        <w:tab/>
        <w:t xml:space="preserve">=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43E58">
        <w:rPr>
          <w:rFonts w:ascii="Times New Roman" w:hAnsi="Times New Roman" w:cs="Times New Roman"/>
          <w:sz w:val="24"/>
          <w:szCs w:val="24"/>
        </w:rPr>
        <w:t>Baik</w:t>
      </w:r>
      <w:proofErr w:type="spellEnd"/>
    </w:p>
    <w:p w14:paraId="18EF9C3C" w14:textId="1129BBF3" w:rsidR="0097211F" w:rsidRPr="00B37E65" w:rsidRDefault="00B43E58" w:rsidP="0097211F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</w:t>
      </w:r>
      <w:r w:rsidR="0097211F" w:rsidRPr="00B37E65">
        <w:rPr>
          <w:rFonts w:ascii="Times New Roman" w:hAnsi="Times New Roman" w:cs="Times New Roman"/>
          <w:sz w:val="24"/>
          <w:szCs w:val="24"/>
        </w:rPr>
        <w:t xml:space="preserve"> (3)</w:t>
      </w:r>
      <w:r w:rsidR="0097211F" w:rsidRPr="00B37E65">
        <w:rPr>
          <w:rFonts w:ascii="Times New Roman" w:hAnsi="Times New Roman" w:cs="Times New Roman"/>
          <w:sz w:val="24"/>
          <w:szCs w:val="24"/>
        </w:rPr>
        <w:tab/>
        <w:t xml:space="preserve">=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</w:p>
    <w:p w14:paraId="3B3C58B7" w14:textId="5331B413" w:rsidR="0066263F" w:rsidRDefault="0097211F" w:rsidP="008B0823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>S</w:t>
      </w:r>
      <w:r w:rsidR="00B43E58">
        <w:rPr>
          <w:rFonts w:ascii="Times New Roman" w:hAnsi="Times New Roman" w:cs="Times New Roman"/>
          <w:sz w:val="24"/>
          <w:szCs w:val="24"/>
        </w:rPr>
        <w:t>B</w:t>
      </w:r>
      <w:r w:rsidRPr="00B37E65">
        <w:rPr>
          <w:rFonts w:ascii="Times New Roman" w:hAnsi="Times New Roman" w:cs="Times New Roman"/>
          <w:sz w:val="24"/>
          <w:szCs w:val="24"/>
        </w:rPr>
        <w:t xml:space="preserve"> (4)</w:t>
      </w:r>
      <w:r w:rsidRPr="00B37E65">
        <w:rPr>
          <w:rFonts w:ascii="Times New Roman" w:hAnsi="Times New Roman" w:cs="Times New Roman"/>
          <w:sz w:val="24"/>
          <w:szCs w:val="24"/>
        </w:rPr>
        <w:tab/>
        <w:t xml:space="preserve">= Sangat </w:t>
      </w:r>
      <w:proofErr w:type="spellStart"/>
      <w:r w:rsidR="00B43E58">
        <w:rPr>
          <w:rFonts w:ascii="Times New Roman" w:hAnsi="Times New Roman" w:cs="Times New Roman"/>
          <w:sz w:val="24"/>
          <w:szCs w:val="24"/>
        </w:rPr>
        <w:t>Baik</w:t>
      </w:r>
      <w:proofErr w:type="spellEnd"/>
    </w:p>
    <w:p w14:paraId="16FC28A0" w14:textId="77777777" w:rsidR="008B0823" w:rsidRDefault="008B0823" w:rsidP="008B0823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78A7CF98" w14:textId="77777777" w:rsidR="008B0823" w:rsidRDefault="008B0823" w:rsidP="008B0823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56775BC6" w14:textId="77777777" w:rsidR="008B0823" w:rsidRPr="008B0823" w:rsidRDefault="008B0823" w:rsidP="008B0823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79008C3D" w14:textId="77777777" w:rsidR="0097211F" w:rsidRPr="00B37E65" w:rsidRDefault="0097211F">
      <w:pPr>
        <w:pStyle w:val="ListParagraph"/>
        <w:numPr>
          <w:ilvl w:val="0"/>
          <w:numId w:val="28"/>
        </w:numPr>
        <w:spacing w:line="360" w:lineRule="auto"/>
        <w:ind w:left="284" w:hanging="284"/>
        <w:rPr>
          <w:rFonts w:ascii="Times New Roman" w:hAnsi="Times New Roman" w:cs="Times New Roman"/>
          <w:b/>
          <w:bCs/>
          <w:sz w:val="24"/>
          <w:szCs w:val="24"/>
        </w:rPr>
      </w:pPr>
      <w:r w:rsidRPr="00B37E65">
        <w:rPr>
          <w:rFonts w:ascii="Times New Roman" w:hAnsi="Times New Roman" w:cs="Times New Roman"/>
          <w:b/>
          <w:bCs/>
          <w:sz w:val="24"/>
          <w:szCs w:val="24"/>
        </w:rPr>
        <w:lastRenderedPageBreak/>
        <w:t>IDENTITAS RESPONDEN</w:t>
      </w:r>
    </w:p>
    <w:p w14:paraId="2510EBAF" w14:textId="5D520F69" w:rsidR="0097211F" w:rsidRDefault="0097211F">
      <w:pPr>
        <w:pStyle w:val="ListParagraph"/>
        <w:numPr>
          <w:ilvl w:val="0"/>
          <w:numId w:val="30"/>
        </w:numPr>
        <w:spacing w:line="360" w:lineRule="auto"/>
        <w:ind w:left="709" w:hanging="425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 xml:space="preserve">Nama </w:t>
      </w:r>
      <w:r w:rsidR="007F501C">
        <w:rPr>
          <w:rFonts w:ascii="Times New Roman" w:hAnsi="Times New Roman" w:cs="Times New Roman"/>
          <w:sz w:val="24"/>
          <w:szCs w:val="24"/>
        </w:rPr>
        <w:tab/>
      </w:r>
      <w:r w:rsidR="007F501C">
        <w:rPr>
          <w:rFonts w:ascii="Times New Roman" w:hAnsi="Times New Roman" w:cs="Times New Roman"/>
          <w:sz w:val="24"/>
          <w:szCs w:val="24"/>
        </w:rPr>
        <w:tab/>
      </w:r>
      <w:r w:rsidRPr="00B37E65">
        <w:rPr>
          <w:rFonts w:ascii="Times New Roman" w:hAnsi="Times New Roman" w:cs="Times New Roman"/>
          <w:sz w:val="24"/>
          <w:szCs w:val="24"/>
        </w:rPr>
        <w:tab/>
      </w:r>
      <w:r w:rsidRPr="00B37E65">
        <w:rPr>
          <w:rFonts w:ascii="Times New Roman" w:hAnsi="Times New Roman" w:cs="Times New Roman"/>
          <w:sz w:val="24"/>
          <w:szCs w:val="24"/>
        </w:rPr>
        <w:tab/>
      </w:r>
      <w:r w:rsidRPr="00B37E65">
        <w:rPr>
          <w:rFonts w:ascii="Times New Roman" w:hAnsi="Times New Roman" w:cs="Times New Roman"/>
          <w:sz w:val="24"/>
          <w:szCs w:val="24"/>
        </w:rPr>
        <w:tab/>
        <w:t>:</w:t>
      </w:r>
    </w:p>
    <w:p w14:paraId="40304654" w14:textId="59CEE3A6" w:rsidR="007F501C" w:rsidRPr="00B37E65" w:rsidRDefault="007F501C" w:rsidP="007F501C">
      <w:pPr>
        <w:pStyle w:val="ListParagraph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Nama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mpi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152E653B" w14:textId="77777777" w:rsidR="0097211F" w:rsidRPr="00B37E65" w:rsidRDefault="0097211F">
      <w:pPr>
        <w:pStyle w:val="ListParagraph"/>
        <w:numPr>
          <w:ilvl w:val="0"/>
          <w:numId w:val="30"/>
        </w:numPr>
        <w:spacing w:line="360" w:lineRule="auto"/>
        <w:ind w:left="709" w:hanging="425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>Nama Usaha</w:t>
      </w:r>
      <w:r w:rsidRPr="00B37E65">
        <w:rPr>
          <w:rFonts w:ascii="Times New Roman" w:hAnsi="Times New Roman" w:cs="Times New Roman"/>
          <w:sz w:val="24"/>
          <w:szCs w:val="24"/>
        </w:rPr>
        <w:tab/>
      </w:r>
      <w:r w:rsidRPr="00B37E65">
        <w:rPr>
          <w:rFonts w:ascii="Times New Roman" w:hAnsi="Times New Roman" w:cs="Times New Roman"/>
          <w:sz w:val="24"/>
          <w:szCs w:val="24"/>
        </w:rPr>
        <w:tab/>
      </w:r>
      <w:r w:rsidRPr="00B37E65">
        <w:rPr>
          <w:rFonts w:ascii="Times New Roman" w:hAnsi="Times New Roman" w:cs="Times New Roman"/>
          <w:sz w:val="24"/>
          <w:szCs w:val="24"/>
        </w:rPr>
        <w:tab/>
      </w:r>
      <w:r w:rsidRPr="00B37E65">
        <w:rPr>
          <w:rFonts w:ascii="Times New Roman" w:hAnsi="Times New Roman" w:cs="Times New Roman"/>
          <w:sz w:val="24"/>
          <w:szCs w:val="24"/>
        </w:rPr>
        <w:tab/>
        <w:t>:</w:t>
      </w:r>
    </w:p>
    <w:p w14:paraId="2FEE34F1" w14:textId="77777777" w:rsidR="0097211F" w:rsidRPr="00B37E65" w:rsidRDefault="0097211F">
      <w:pPr>
        <w:pStyle w:val="ListParagraph"/>
        <w:numPr>
          <w:ilvl w:val="0"/>
          <w:numId w:val="30"/>
        </w:numPr>
        <w:spacing w:line="360" w:lineRule="auto"/>
        <w:ind w:left="709" w:hanging="425"/>
        <w:rPr>
          <w:rFonts w:ascii="Times New Roman" w:hAnsi="Times New Roman" w:cs="Times New Roman"/>
          <w:sz w:val="24"/>
          <w:szCs w:val="24"/>
        </w:rPr>
      </w:pPr>
      <w:proofErr w:type="spellStart"/>
      <w:r w:rsidRPr="00B37E6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ab/>
      </w:r>
      <w:r w:rsidRPr="00B37E65">
        <w:rPr>
          <w:rFonts w:ascii="Times New Roman" w:hAnsi="Times New Roman" w:cs="Times New Roman"/>
          <w:sz w:val="24"/>
          <w:szCs w:val="24"/>
        </w:rPr>
        <w:tab/>
      </w:r>
      <w:r w:rsidRPr="00B37E65">
        <w:rPr>
          <w:rFonts w:ascii="Times New Roman" w:hAnsi="Times New Roman" w:cs="Times New Roman"/>
          <w:sz w:val="24"/>
          <w:szCs w:val="24"/>
        </w:rPr>
        <w:tab/>
      </w:r>
      <w:r w:rsidRPr="00B37E65">
        <w:rPr>
          <w:rFonts w:ascii="Times New Roman" w:hAnsi="Times New Roman" w:cs="Times New Roman"/>
          <w:sz w:val="24"/>
          <w:szCs w:val="24"/>
        </w:rPr>
        <w:tab/>
        <w:t>:</w:t>
      </w:r>
    </w:p>
    <w:p w14:paraId="6071D758" w14:textId="77777777" w:rsidR="0097211F" w:rsidRPr="00B37E65" w:rsidRDefault="0097211F" w:rsidP="0097211F">
      <w:pPr>
        <w:pStyle w:val="ListParagraph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 xml:space="preserve">□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Pria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ab/>
      </w:r>
    </w:p>
    <w:p w14:paraId="0A5F23FD" w14:textId="77777777" w:rsidR="0097211F" w:rsidRPr="00B37E65" w:rsidRDefault="0097211F" w:rsidP="0097211F">
      <w:pPr>
        <w:pStyle w:val="ListParagraph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>□ Wanita</w:t>
      </w:r>
    </w:p>
    <w:p w14:paraId="7EF44C4A" w14:textId="77777777" w:rsidR="0097211F" w:rsidRPr="00B37E65" w:rsidRDefault="0097211F">
      <w:pPr>
        <w:pStyle w:val="ListParagraph"/>
        <w:numPr>
          <w:ilvl w:val="0"/>
          <w:numId w:val="30"/>
        </w:numPr>
        <w:spacing w:line="360" w:lineRule="auto"/>
        <w:ind w:left="709" w:hanging="425"/>
        <w:rPr>
          <w:rFonts w:ascii="Times New Roman" w:hAnsi="Times New Roman" w:cs="Times New Roman"/>
          <w:sz w:val="24"/>
          <w:szCs w:val="24"/>
        </w:rPr>
      </w:pPr>
      <w:proofErr w:type="spellStart"/>
      <w:r w:rsidRPr="00B37E65">
        <w:rPr>
          <w:rFonts w:ascii="Times New Roman" w:hAnsi="Times New Roman" w:cs="Times New Roman"/>
          <w:sz w:val="24"/>
          <w:szCs w:val="24"/>
        </w:rPr>
        <w:t>Domisili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ab/>
      </w:r>
      <w:r w:rsidRPr="00B37E65">
        <w:rPr>
          <w:rFonts w:ascii="Times New Roman" w:hAnsi="Times New Roman" w:cs="Times New Roman"/>
          <w:sz w:val="24"/>
          <w:szCs w:val="24"/>
        </w:rPr>
        <w:tab/>
      </w:r>
      <w:r w:rsidRPr="00B37E65">
        <w:rPr>
          <w:rFonts w:ascii="Times New Roman" w:hAnsi="Times New Roman" w:cs="Times New Roman"/>
          <w:sz w:val="24"/>
          <w:szCs w:val="24"/>
        </w:rPr>
        <w:tab/>
      </w:r>
      <w:r w:rsidRPr="00B37E65">
        <w:rPr>
          <w:rFonts w:ascii="Times New Roman" w:hAnsi="Times New Roman" w:cs="Times New Roman"/>
          <w:sz w:val="24"/>
          <w:szCs w:val="24"/>
        </w:rPr>
        <w:tab/>
        <w:t>:</w:t>
      </w:r>
    </w:p>
    <w:p w14:paraId="7D1FB99A" w14:textId="77777777" w:rsidR="0097211F" w:rsidRPr="00B37E65" w:rsidRDefault="0097211F" w:rsidP="0097211F">
      <w:pPr>
        <w:pStyle w:val="ListParagraph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>/Kota)</w:t>
      </w:r>
    </w:p>
    <w:p w14:paraId="45203990" w14:textId="77777777" w:rsidR="0097211F" w:rsidRPr="00B37E65" w:rsidRDefault="0097211F">
      <w:pPr>
        <w:pStyle w:val="ListParagraph"/>
        <w:numPr>
          <w:ilvl w:val="0"/>
          <w:numId w:val="30"/>
        </w:numPr>
        <w:spacing w:line="360" w:lineRule="auto"/>
        <w:ind w:left="709" w:hanging="425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i/>
          <w:iCs/>
          <w:sz w:val="24"/>
          <w:szCs w:val="24"/>
        </w:rPr>
        <w:t xml:space="preserve">Platform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r w:rsidRPr="00B37E65">
        <w:rPr>
          <w:rFonts w:ascii="Times New Roman" w:hAnsi="Times New Roman" w:cs="Times New Roman"/>
          <w:i/>
          <w:iCs/>
          <w:sz w:val="24"/>
          <w:szCs w:val="24"/>
        </w:rPr>
        <w:t>E-Commerce</w:t>
      </w:r>
      <w:r w:rsidRPr="00B37E65">
        <w:rPr>
          <w:rFonts w:ascii="Times New Roman" w:hAnsi="Times New Roman" w:cs="Times New Roman"/>
          <w:i/>
          <w:iCs/>
          <w:sz w:val="24"/>
          <w:szCs w:val="24"/>
        </w:rPr>
        <w:tab/>
      </w:r>
      <w:r w:rsidRPr="00B37E65">
        <w:rPr>
          <w:rFonts w:ascii="Times New Roman" w:hAnsi="Times New Roman" w:cs="Times New Roman"/>
          <w:sz w:val="24"/>
          <w:szCs w:val="24"/>
        </w:rPr>
        <w:t>:</w:t>
      </w:r>
    </w:p>
    <w:p w14:paraId="004D2375" w14:textId="77777777" w:rsidR="0097211F" w:rsidRPr="00B37E65" w:rsidRDefault="0097211F" w:rsidP="0097211F">
      <w:pPr>
        <w:pStyle w:val="ListParagraph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>□ Shopee</w:t>
      </w:r>
    </w:p>
    <w:p w14:paraId="2A55E053" w14:textId="77777777" w:rsidR="0097211F" w:rsidRPr="00B37E65" w:rsidRDefault="0097211F" w:rsidP="0097211F">
      <w:pPr>
        <w:pStyle w:val="ListParagraph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 xml:space="preserve">□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Tiktok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Shop</w:t>
      </w:r>
    </w:p>
    <w:p w14:paraId="3B8B990F" w14:textId="77777777" w:rsidR="0097211F" w:rsidRPr="00B37E65" w:rsidRDefault="0097211F" w:rsidP="0097211F">
      <w:pPr>
        <w:pStyle w:val="ListParagraph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>□ Lazada</w:t>
      </w:r>
    </w:p>
    <w:p w14:paraId="757BB28E" w14:textId="77777777" w:rsidR="0097211F" w:rsidRPr="00B37E65" w:rsidRDefault="0097211F" w:rsidP="0097211F">
      <w:pPr>
        <w:pStyle w:val="ListParagraph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>□ Instagram</w:t>
      </w:r>
    </w:p>
    <w:p w14:paraId="257DF72F" w14:textId="77777777" w:rsidR="0097211F" w:rsidRPr="00B37E65" w:rsidRDefault="0097211F" w:rsidP="0097211F">
      <w:pPr>
        <w:pStyle w:val="ListParagraph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>□ Marketplace Facebook</w:t>
      </w:r>
    </w:p>
    <w:p w14:paraId="6C809AD1" w14:textId="77777777" w:rsidR="0097211F" w:rsidRPr="00B37E65" w:rsidRDefault="0097211F">
      <w:pPr>
        <w:pStyle w:val="ListParagraph"/>
        <w:numPr>
          <w:ilvl w:val="0"/>
          <w:numId w:val="30"/>
        </w:numPr>
        <w:spacing w:line="360" w:lineRule="auto"/>
        <w:ind w:left="709" w:hanging="425"/>
        <w:rPr>
          <w:rFonts w:ascii="Times New Roman" w:hAnsi="Times New Roman" w:cs="Times New Roman"/>
          <w:sz w:val="24"/>
          <w:szCs w:val="24"/>
        </w:rPr>
      </w:pPr>
      <w:proofErr w:type="spellStart"/>
      <w:r w:rsidRPr="00B37E6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NPWP (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Pokok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B37E65">
        <w:rPr>
          <w:rFonts w:ascii="Times New Roman" w:hAnsi="Times New Roman" w:cs="Times New Roman"/>
          <w:sz w:val="24"/>
          <w:szCs w:val="24"/>
        </w:rPr>
        <w:t>)</w:t>
      </w:r>
    </w:p>
    <w:p w14:paraId="1CC02E7A" w14:textId="77777777" w:rsidR="0097211F" w:rsidRPr="00B37E65" w:rsidRDefault="0097211F" w:rsidP="0097211F">
      <w:pPr>
        <w:pStyle w:val="ListParagraph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>□ Ya</w:t>
      </w:r>
    </w:p>
    <w:p w14:paraId="2BB5EC88" w14:textId="7EFFAE7D" w:rsidR="007F501C" w:rsidRPr="002356C7" w:rsidRDefault="0097211F" w:rsidP="002356C7">
      <w:pPr>
        <w:pStyle w:val="ListParagraph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B37E65">
        <w:rPr>
          <w:rFonts w:ascii="Times New Roman" w:hAnsi="Times New Roman" w:cs="Times New Roman"/>
          <w:sz w:val="24"/>
          <w:szCs w:val="24"/>
        </w:rPr>
        <w:t xml:space="preserve">□ </w:t>
      </w:r>
      <w:proofErr w:type="spellStart"/>
      <w:r w:rsidRPr="00B37E65">
        <w:rPr>
          <w:rFonts w:ascii="Times New Roman" w:hAnsi="Times New Roman" w:cs="Times New Roman"/>
          <w:sz w:val="24"/>
          <w:szCs w:val="24"/>
        </w:rPr>
        <w:t>Tidak</w:t>
      </w:r>
      <w:proofErr w:type="spellEnd"/>
    </w:p>
    <w:p w14:paraId="17BE176D" w14:textId="77777777" w:rsidR="007F501C" w:rsidRPr="00B37E65" w:rsidRDefault="007F501C" w:rsidP="0097211F">
      <w:pPr>
        <w:pStyle w:val="ListParagraph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</w:p>
    <w:p w14:paraId="2EA16A55" w14:textId="77777777" w:rsidR="0097211F" w:rsidRPr="00B37E65" w:rsidRDefault="0097211F">
      <w:pPr>
        <w:pStyle w:val="ListParagraph"/>
        <w:numPr>
          <w:ilvl w:val="0"/>
          <w:numId w:val="28"/>
        </w:numPr>
        <w:spacing w:line="360" w:lineRule="auto"/>
        <w:ind w:left="284" w:hanging="284"/>
        <w:rPr>
          <w:rFonts w:ascii="Times New Roman" w:hAnsi="Times New Roman" w:cs="Times New Roman"/>
          <w:b/>
          <w:bCs/>
          <w:sz w:val="24"/>
          <w:szCs w:val="24"/>
        </w:rPr>
      </w:pPr>
      <w:r w:rsidRPr="00B37E65">
        <w:rPr>
          <w:rFonts w:ascii="Times New Roman" w:hAnsi="Times New Roman" w:cs="Times New Roman"/>
          <w:b/>
          <w:bCs/>
          <w:sz w:val="24"/>
          <w:szCs w:val="24"/>
        </w:rPr>
        <w:t>PERNYATAAN</w:t>
      </w:r>
    </w:p>
    <w:p w14:paraId="017918A6" w14:textId="77777777" w:rsidR="0097211F" w:rsidRPr="00B37E65" w:rsidRDefault="0097211F">
      <w:pPr>
        <w:pStyle w:val="ListParagraph"/>
        <w:numPr>
          <w:ilvl w:val="0"/>
          <w:numId w:val="29"/>
        </w:num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Pengetahuan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Peraturan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(X1)</w:t>
      </w:r>
    </w:p>
    <w:tbl>
      <w:tblPr>
        <w:tblStyle w:val="TableGrid"/>
        <w:tblW w:w="8648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568"/>
        <w:gridCol w:w="5670"/>
        <w:gridCol w:w="709"/>
        <w:gridCol w:w="567"/>
        <w:gridCol w:w="567"/>
        <w:gridCol w:w="567"/>
      </w:tblGrid>
      <w:tr w:rsidR="007F501C" w:rsidRPr="00F05173" w14:paraId="70729487" w14:textId="77777777" w:rsidTr="007F501C">
        <w:tc>
          <w:tcPr>
            <w:tcW w:w="568" w:type="dxa"/>
          </w:tcPr>
          <w:p w14:paraId="1DB33CA6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5670" w:type="dxa"/>
          </w:tcPr>
          <w:p w14:paraId="002A6375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709" w:type="dxa"/>
          </w:tcPr>
          <w:p w14:paraId="7536327D" w14:textId="695DC3C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</w:t>
            </w:r>
            <w:r w:rsidR="002F485E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3B3BE9B3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1)</w:t>
            </w:r>
          </w:p>
        </w:tc>
        <w:tc>
          <w:tcPr>
            <w:tcW w:w="567" w:type="dxa"/>
          </w:tcPr>
          <w:p w14:paraId="04814116" w14:textId="4089F732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</w:t>
            </w:r>
            <w:r w:rsidR="002F485E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6DAAA049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2)</w:t>
            </w:r>
          </w:p>
        </w:tc>
        <w:tc>
          <w:tcPr>
            <w:tcW w:w="567" w:type="dxa"/>
          </w:tcPr>
          <w:p w14:paraId="45D412AC" w14:textId="462C2AAD" w:rsidR="0097211F" w:rsidRPr="00F05173" w:rsidRDefault="002F485E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73DD1797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3)</w:t>
            </w:r>
          </w:p>
        </w:tc>
        <w:tc>
          <w:tcPr>
            <w:tcW w:w="567" w:type="dxa"/>
          </w:tcPr>
          <w:p w14:paraId="03DEE429" w14:textId="4156305F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  <w:r w:rsidR="002F485E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18E3A661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4)</w:t>
            </w:r>
          </w:p>
        </w:tc>
      </w:tr>
      <w:tr w:rsidR="007F501C" w:rsidRPr="00F05173" w14:paraId="4EB09E9E" w14:textId="77777777" w:rsidTr="00F05173">
        <w:trPr>
          <w:trHeight w:val="643"/>
        </w:trPr>
        <w:tc>
          <w:tcPr>
            <w:tcW w:w="568" w:type="dxa"/>
          </w:tcPr>
          <w:p w14:paraId="76B8EF35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5670" w:type="dxa"/>
          </w:tcPr>
          <w:p w14:paraId="2FBDC150" w14:textId="2C7EB8B8" w:rsidR="0097211F" w:rsidRPr="00F05173" w:rsidRDefault="00F75347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mpu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jelas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ratur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dampak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konsekuensinya</w:t>
            </w:r>
            <w:proofErr w:type="spellEnd"/>
            <w:r w:rsid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1DADD3AF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09EAE34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28DBB42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255BFED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7F501C" w:rsidRPr="00F05173" w14:paraId="7E8752B7" w14:textId="77777777" w:rsidTr="00F05173">
        <w:trPr>
          <w:trHeight w:val="695"/>
        </w:trPr>
        <w:tc>
          <w:tcPr>
            <w:tcW w:w="568" w:type="dxa"/>
          </w:tcPr>
          <w:p w14:paraId="68C20417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5670" w:type="dxa"/>
          </w:tcPr>
          <w:p w14:paraId="7623C762" w14:textId="4114BF12" w:rsidR="0097211F" w:rsidRPr="00F05173" w:rsidRDefault="00F75347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mpu</w:t>
            </w:r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0150C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ratur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contoh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55A5036B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68113C9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0E0DFC9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DF5ECBA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7F501C" w:rsidRPr="00F05173" w14:paraId="14D4B988" w14:textId="77777777" w:rsidTr="00F05173">
        <w:trPr>
          <w:trHeight w:val="704"/>
        </w:trPr>
        <w:tc>
          <w:tcPr>
            <w:tcW w:w="568" w:type="dxa"/>
          </w:tcPr>
          <w:p w14:paraId="287D2AB2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5670" w:type="dxa"/>
          </w:tcPr>
          <w:p w14:paraId="64DBBE03" w14:textId="044B6685" w:rsidR="0097211F" w:rsidRPr="00F05173" w:rsidRDefault="00F75347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mpu</w:t>
            </w:r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menarik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kesimpul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ratur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5D1560A4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8294E78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3B411BD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E191F5B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7F501C" w:rsidRPr="00F05173" w14:paraId="13677AD0" w14:textId="77777777" w:rsidTr="00F05173">
        <w:trPr>
          <w:trHeight w:val="714"/>
        </w:trPr>
        <w:tc>
          <w:tcPr>
            <w:tcW w:w="568" w:type="dxa"/>
          </w:tcPr>
          <w:p w14:paraId="3FDE5738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5670" w:type="dxa"/>
          </w:tcPr>
          <w:p w14:paraId="4FC4DDC1" w14:textId="7B5D567A" w:rsidR="0097211F" w:rsidRPr="00F05173" w:rsidRDefault="00F75347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mpu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membandingk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ratur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situasi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berbeda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4E7C09DB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793011C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D9E4DE3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D1ED894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7F501C" w:rsidRPr="00F05173" w14:paraId="3E633F0B" w14:textId="77777777" w:rsidTr="00F05173">
        <w:trPr>
          <w:trHeight w:val="683"/>
        </w:trPr>
        <w:tc>
          <w:tcPr>
            <w:tcW w:w="568" w:type="dxa"/>
          </w:tcPr>
          <w:p w14:paraId="03DF3743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5670" w:type="dxa"/>
          </w:tcPr>
          <w:p w14:paraId="2557B393" w14:textId="2AAD39CE" w:rsidR="0097211F" w:rsidRPr="00F05173" w:rsidRDefault="00F75347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mpu</w:t>
            </w:r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menilai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dampak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laksana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ratur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3090C4A7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CD501A0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2AC317D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2F36480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</w:tbl>
    <w:p w14:paraId="57618CEF" w14:textId="10BBEF2A" w:rsidR="0097211F" w:rsidRPr="00B37E65" w:rsidRDefault="0097211F">
      <w:pPr>
        <w:pStyle w:val="ListParagraph"/>
        <w:numPr>
          <w:ilvl w:val="0"/>
          <w:numId w:val="29"/>
        </w:num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lastRenderedPageBreak/>
        <w:t>Variabel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Digitalisasi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Layanan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(X2)</w:t>
      </w:r>
    </w:p>
    <w:tbl>
      <w:tblPr>
        <w:tblStyle w:val="TableGrid"/>
        <w:tblW w:w="8648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568"/>
        <w:gridCol w:w="5670"/>
        <w:gridCol w:w="709"/>
        <w:gridCol w:w="567"/>
        <w:gridCol w:w="567"/>
        <w:gridCol w:w="567"/>
      </w:tblGrid>
      <w:tr w:rsidR="007F501C" w:rsidRPr="00F05173" w14:paraId="1E394AAA" w14:textId="77777777" w:rsidTr="007F501C">
        <w:tc>
          <w:tcPr>
            <w:tcW w:w="568" w:type="dxa"/>
          </w:tcPr>
          <w:p w14:paraId="54688205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5670" w:type="dxa"/>
          </w:tcPr>
          <w:p w14:paraId="4850CCE9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709" w:type="dxa"/>
          </w:tcPr>
          <w:p w14:paraId="5ED1F157" w14:textId="36B5C35A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</w:t>
            </w:r>
            <w:r w:rsidR="002F485E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3724899F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1)</w:t>
            </w:r>
          </w:p>
        </w:tc>
        <w:tc>
          <w:tcPr>
            <w:tcW w:w="567" w:type="dxa"/>
          </w:tcPr>
          <w:p w14:paraId="0FC06BA3" w14:textId="7DED4068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</w:t>
            </w:r>
            <w:r w:rsidR="002F485E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63EDFBA5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2)</w:t>
            </w:r>
          </w:p>
        </w:tc>
        <w:tc>
          <w:tcPr>
            <w:tcW w:w="567" w:type="dxa"/>
          </w:tcPr>
          <w:p w14:paraId="3BDBC1F5" w14:textId="77E41131" w:rsidR="0097211F" w:rsidRPr="00F05173" w:rsidRDefault="002F485E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78ACA5BF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3)</w:t>
            </w:r>
          </w:p>
        </w:tc>
        <w:tc>
          <w:tcPr>
            <w:tcW w:w="567" w:type="dxa"/>
          </w:tcPr>
          <w:p w14:paraId="125F971C" w14:textId="25538964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  <w:r w:rsidR="002F485E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7834D76C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4)</w:t>
            </w:r>
          </w:p>
        </w:tc>
      </w:tr>
      <w:tr w:rsidR="007F501C" w:rsidRPr="00F05173" w14:paraId="01F73F8C" w14:textId="77777777" w:rsidTr="00F05173">
        <w:trPr>
          <w:trHeight w:val="716"/>
        </w:trPr>
        <w:tc>
          <w:tcPr>
            <w:tcW w:w="568" w:type="dxa"/>
          </w:tcPr>
          <w:p w14:paraId="16F21C20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5670" w:type="dxa"/>
          </w:tcPr>
          <w:p w14:paraId="612DAC39" w14:textId="43FDC7D9" w:rsidR="0097211F" w:rsidRPr="00F05173" w:rsidRDefault="00F05173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Layana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digital yang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diakses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efisie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transpara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3034F42E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A884AA5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9A49626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A211389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7F501C" w:rsidRPr="00F05173" w14:paraId="420F831B" w14:textId="77777777" w:rsidTr="007F501C">
        <w:tc>
          <w:tcPr>
            <w:tcW w:w="568" w:type="dxa"/>
          </w:tcPr>
          <w:p w14:paraId="054D89FF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5670" w:type="dxa"/>
          </w:tcPr>
          <w:p w14:paraId="0AB3AE98" w14:textId="360AA6BD" w:rsidR="0097211F" w:rsidRPr="00F05173" w:rsidRDefault="00F75347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se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2A3DB51C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C59AAB9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6F74CF4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8500D00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7F501C" w:rsidRPr="00F05173" w14:paraId="61C458AB" w14:textId="77777777" w:rsidTr="00F05173">
        <w:trPr>
          <w:trHeight w:val="292"/>
        </w:trPr>
        <w:tc>
          <w:tcPr>
            <w:tcW w:w="568" w:type="dxa"/>
          </w:tcPr>
          <w:p w14:paraId="68256EEF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5670" w:type="dxa"/>
          </w:tcPr>
          <w:p w14:paraId="7F1DB5A4" w14:textId="6CA28A16" w:rsidR="0097211F" w:rsidRPr="00F05173" w:rsidRDefault="00F05173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Inovasi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layana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cepat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diakses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31CE4738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18F05E3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6E1A76F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9E14296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</w:tbl>
    <w:p w14:paraId="448A92B4" w14:textId="77777777" w:rsidR="0097211F" w:rsidRPr="00B37E65" w:rsidRDefault="0097211F" w:rsidP="0097211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32AE387" w14:textId="77777777" w:rsidR="0097211F" w:rsidRPr="00B37E65" w:rsidRDefault="0097211F">
      <w:pPr>
        <w:pStyle w:val="ListParagraph"/>
        <w:numPr>
          <w:ilvl w:val="0"/>
          <w:numId w:val="29"/>
        </w:num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Kesadaran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Wajib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(X3)</w:t>
      </w:r>
    </w:p>
    <w:tbl>
      <w:tblPr>
        <w:tblStyle w:val="TableGrid"/>
        <w:tblW w:w="8648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568"/>
        <w:gridCol w:w="5670"/>
        <w:gridCol w:w="709"/>
        <w:gridCol w:w="567"/>
        <w:gridCol w:w="567"/>
        <w:gridCol w:w="567"/>
      </w:tblGrid>
      <w:tr w:rsidR="0097211F" w:rsidRPr="00F05173" w14:paraId="766AD640" w14:textId="77777777" w:rsidTr="007F501C">
        <w:tc>
          <w:tcPr>
            <w:tcW w:w="568" w:type="dxa"/>
          </w:tcPr>
          <w:p w14:paraId="6F67673D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5670" w:type="dxa"/>
          </w:tcPr>
          <w:p w14:paraId="6CF08E03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709" w:type="dxa"/>
          </w:tcPr>
          <w:p w14:paraId="6384F6DC" w14:textId="49056873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</w:t>
            </w:r>
            <w:r w:rsidR="002F485E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7EFF33CE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1)</w:t>
            </w:r>
          </w:p>
        </w:tc>
        <w:tc>
          <w:tcPr>
            <w:tcW w:w="567" w:type="dxa"/>
          </w:tcPr>
          <w:p w14:paraId="1F735688" w14:textId="6A467B08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</w:t>
            </w:r>
            <w:r w:rsidR="002F485E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26CB5A14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2)</w:t>
            </w:r>
          </w:p>
        </w:tc>
        <w:tc>
          <w:tcPr>
            <w:tcW w:w="567" w:type="dxa"/>
          </w:tcPr>
          <w:p w14:paraId="624B6D5B" w14:textId="34F4B418" w:rsidR="0097211F" w:rsidRPr="00F05173" w:rsidRDefault="002F485E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02AF2FD4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3)</w:t>
            </w:r>
          </w:p>
        </w:tc>
        <w:tc>
          <w:tcPr>
            <w:tcW w:w="567" w:type="dxa"/>
          </w:tcPr>
          <w:p w14:paraId="15CA7D7C" w14:textId="42826DEA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  <w:r w:rsidR="002F485E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143CAAA2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4)</w:t>
            </w:r>
          </w:p>
        </w:tc>
      </w:tr>
      <w:tr w:rsidR="0097211F" w:rsidRPr="00F05173" w14:paraId="18A01B10" w14:textId="77777777" w:rsidTr="00BF4CBB">
        <w:trPr>
          <w:trHeight w:val="599"/>
        </w:trPr>
        <w:tc>
          <w:tcPr>
            <w:tcW w:w="568" w:type="dxa"/>
          </w:tcPr>
          <w:p w14:paraId="7BAA4770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5670" w:type="dxa"/>
          </w:tcPr>
          <w:p w14:paraId="4E838CFF" w14:textId="53D8C84A" w:rsidR="0097211F" w:rsidRPr="00F05173" w:rsidRDefault="00F05173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Mengetahui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undang-undang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ketentua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berlaku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27C4EF7A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923D0D2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E0ED649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A3FB219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7211F" w:rsidRPr="00F05173" w14:paraId="192923AD" w14:textId="77777777" w:rsidTr="00F05173">
        <w:trPr>
          <w:trHeight w:val="695"/>
        </w:trPr>
        <w:tc>
          <w:tcPr>
            <w:tcW w:w="568" w:type="dxa"/>
          </w:tcPr>
          <w:p w14:paraId="513AEE35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5670" w:type="dxa"/>
          </w:tcPr>
          <w:p w14:paraId="5CD14656" w14:textId="3AFDA772" w:rsidR="0097211F" w:rsidRPr="00F05173" w:rsidRDefault="00F05173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bahwa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75347"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pembiayaa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negara.</w:t>
            </w:r>
          </w:p>
        </w:tc>
        <w:tc>
          <w:tcPr>
            <w:tcW w:w="709" w:type="dxa"/>
          </w:tcPr>
          <w:p w14:paraId="63843E56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3585510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EC42F43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755FF1F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7211F" w:rsidRPr="00F05173" w14:paraId="7E6B9620" w14:textId="77777777" w:rsidTr="00F05173">
        <w:trPr>
          <w:trHeight w:val="704"/>
        </w:trPr>
        <w:tc>
          <w:tcPr>
            <w:tcW w:w="568" w:type="dxa"/>
          </w:tcPr>
          <w:p w14:paraId="5A4A6E66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5670" w:type="dxa"/>
          </w:tcPr>
          <w:p w14:paraId="747A34FD" w14:textId="1CE1459C" w:rsidR="0097211F" w:rsidRPr="00F05173" w:rsidRDefault="00F05173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harus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ketentua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berlaku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0F4FCA5F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31346C1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58DFBFC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308A9ED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7211F" w:rsidRPr="00F05173" w14:paraId="17BF1656" w14:textId="77777777" w:rsidTr="007F501C">
        <w:tc>
          <w:tcPr>
            <w:tcW w:w="568" w:type="dxa"/>
          </w:tcPr>
          <w:p w14:paraId="006B5034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5670" w:type="dxa"/>
          </w:tcPr>
          <w:p w14:paraId="2FF087C6" w14:textId="1BC52E81" w:rsidR="0097211F" w:rsidRPr="00F05173" w:rsidRDefault="00F05173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75347">
              <w:rPr>
                <w:rFonts w:ascii="Times New Roman" w:hAnsi="Times New Roman" w:cs="Times New Roman"/>
                <w:sz w:val="24"/>
                <w:szCs w:val="24"/>
              </w:rPr>
              <w:t>bahwa</w:t>
            </w:r>
            <w:proofErr w:type="spellEnd"/>
            <w:r w:rsidR="00F7534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fungsi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pembiayaa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negara.</w:t>
            </w:r>
          </w:p>
        </w:tc>
        <w:tc>
          <w:tcPr>
            <w:tcW w:w="709" w:type="dxa"/>
          </w:tcPr>
          <w:p w14:paraId="39958934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8BD5FCD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4111DC7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FB0411F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</w:tbl>
    <w:p w14:paraId="18C88D14" w14:textId="77777777" w:rsidR="0097211F" w:rsidRPr="00B37E65" w:rsidRDefault="0097211F" w:rsidP="0097211F">
      <w:pPr>
        <w:pStyle w:val="ListParagraph"/>
        <w:spacing w:line="360" w:lineRule="auto"/>
        <w:ind w:left="644"/>
        <w:rPr>
          <w:rFonts w:ascii="Times New Roman" w:hAnsi="Times New Roman" w:cs="Times New Roman"/>
          <w:sz w:val="24"/>
          <w:szCs w:val="24"/>
        </w:rPr>
      </w:pPr>
    </w:p>
    <w:p w14:paraId="60D8F5B5" w14:textId="77777777" w:rsidR="0097211F" w:rsidRPr="00B37E65" w:rsidRDefault="0097211F">
      <w:pPr>
        <w:pStyle w:val="ListParagraph"/>
        <w:numPr>
          <w:ilvl w:val="0"/>
          <w:numId w:val="29"/>
        </w:num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Persepsi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Wajib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(X4)</w:t>
      </w:r>
    </w:p>
    <w:tbl>
      <w:tblPr>
        <w:tblStyle w:val="TableGrid"/>
        <w:tblW w:w="8648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568"/>
        <w:gridCol w:w="5670"/>
        <w:gridCol w:w="709"/>
        <w:gridCol w:w="567"/>
        <w:gridCol w:w="567"/>
        <w:gridCol w:w="567"/>
      </w:tblGrid>
      <w:tr w:rsidR="0097211F" w:rsidRPr="00F05173" w14:paraId="178A6A9B" w14:textId="77777777" w:rsidTr="007F501C">
        <w:tc>
          <w:tcPr>
            <w:tcW w:w="568" w:type="dxa"/>
          </w:tcPr>
          <w:p w14:paraId="7E56F87E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5670" w:type="dxa"/>
          </w:tcPr>
          <w:p w14:paraId="6987EE82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709" w:type="dxa"/>
          </w:tcPr>
          <w:p w14:paraId="1ED5F16E" w14:textId="560BD585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</w:t>
            </w:r>
            <w:r w:rsidR="002F485E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109BDAA3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1)</w:t>
            </w:r>
          </w:p>
        </w:tc>
        <w:tc>
          <w:tcPr>
            <w:tcW w:w="567" w:type="dxa"/>
          </w:tcPr>
          <w:p w14:paraId="461F523E" w14:textId="0B282A58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</w:t>
            </w:r>
            <w:r w:rsidR="002F485E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3AA2E2C0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2)</w:t>
            </w:r>
          </w:p>
        </w:tc>
        <w:tc>
          <w:tcPr>
            <w:tcW w:w="567" w:type="dxa"/>
          </w:tcPr>
          <w:p w14:paraId="15E1AB81" w14:textId="0A8E9A6B" w:rsidR="0097211F" w:rsidRPr="00F05173" w:rsidRDefault="002F485E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0D7D3FD8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3)</w:t>
            </w:r>
          </w:p>
        </w:tc>
        <w:tc>
          <w:tcPr>
            <w:tcW w:w="567" w:type="dxa"/>
          </w:tcPr>
          <w:p w14:paraId="1906FBFE" w14:textId="2FA8632E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  <w:r w:rsidR="002F485E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3BFDED6E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4)</w:t>
            </w:r>
          </w:p>
        </w:tc>
      </w:tr>
      <w:tr w:rsidR="0097211F" w:rsidRPr="00F05173" w14:paraId="508EB387" w14:textId="77777777" w:rsidTr="007F501C">
        <w:tc>
          <w:tcPr>
            <w:tcW w:w="568" w:type="dxa"/>
          </w:tcPr>
          <w:p w14:paraId="34288763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5670" w:type="dxa"/>
          </w:tcPr>
          <w:p w14:paraId="11DEBAF5" w14:textId="6199E492" w:rsidR="0097211F" w:rsidRPr="00F05173" w:rsidRDefault="00F75347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ntingnya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28B70240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FDE2267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7DA7207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255619D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7211F" w:rsidRPr="00F05173" w14:paraId="0510576F" w14:textId="77777777" w:rsidTr="00F05173">
        <w:trPr>
          <w:trHeight w:val="719"/>
        </w:trPr>
        <w:tc>
          <w:tcPr>
            <w:tcW w:w="568" w:type="dxa"/>
          </w:tcPr>
          <w:p w14:paraId="0D8A26AD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5670" w:type="dxa"/>
          </w:tcPr>
          <w:p w14:paraId="07FA6C27" w14:textId="7513BA9F" w:rsidR="0097211F" w:rsidRPr="00F05173" w:rsidRDefault="00F05173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Direktorat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Jenderal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75347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="00F7534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75347">
              <w:rPr>
                <w:rFonts w:ascii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="00F75347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F75347"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 w:rsidR="00F7534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75347"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 w:rsidR="00F7534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75347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="00F7534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75347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2D13DB93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DDB7436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7062558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1D35FD5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7211F" w:rsidRPr="00F05173" w14:paraId="408D350B" w14:textId="77777777" w:rsidTr="00F05173">
        <w:trPr>
          <w:trHeight w:val="701"/>
        </w:trPr>
        <w:tc>
          <w:tcPr>
            <w:tcW w:w="568" w:type="dxa"/>
          </w:tcPr>
          <w:p w14:paraId="5EF6E3C3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5670" w:type="dxa"/>
          </w:tcPr>
          <w:p w14:paraId="408C90A6" w14:textId="4E22F8CC" w:rsidR="0097211F" w:rsidRPr="00F05173" w:rsidRDefault="00F05173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Direktorat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Jenderal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bersikap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adil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F4CBB">
              <w:rPr>
                <w:rFonts w:ascii="Times New Roman" w:hAnsi="Times New Roman" w:cs="Times New Roman"/>
                <w:sz w:val="24"/>
                <w:szCs w:val="24"/>
              </w:rPr>
              <w:t>melayani</w:t>
            </w:r>
            <w:proofErr w:type="spellEnd"/>
            <w:r w:rsidR="00BF4C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F4CBB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="00BF4C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F4CBB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6B95FDDA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4389452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99EFF02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3A9B4E3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7211F" w:rsidRPr="00F05173" w14:paraId="58B2F432" w14:textId="77777777" w:rsidTr="00F05173">
        <w:trPr>
          <w:trHeight w:val="696"/>
        </w:trPr>
        <w:tc>
          <w:tcPr>
            <w:tcW w:w="568" w:type="dxa"/>
          </w:tcPr>
          <w:p w14:paraId="0438B2E7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5670" w:type="dxa"/>
          </w:tcPr>
          <w:p w14:paraId="0E33FB79" w14:textId="5B1EC2F4" w:rsidR="0097211F" w:rsidRPr="00F05173" w:rsidRDefault="00BF4CBB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ud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jala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ministr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p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hargai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7B43033B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4DFEA10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D235CED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0B0C644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7211F" w:rsidRPr="00F05173" w14:paraId="65B9A06F" w14:textId="77777777" w:rsidTr="00F05173">
        <w:trPr>
          <w:trHeight w:val="693"/>
        </w:trPr>
        <w:tc>
          <w:tcPr>
            <w:tcW w:w="568" w:type="dxa"/>
          </w:tcPr>
          <w:p w14:paraId="644F05AB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5670" w:type="dxa"/>
          </w:tcPr>
          <w:p w14:paraId="4699535A" w14:textId="4D2511AD" w:rsidR="0097211F" w:rsidRPr="00F05173" w:rsidRDefault="00F05173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Direktorat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Jenderal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dipercaya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BF4CBB">
              <w:rPr>
                <w:rFonts w:ascii="Times New Roman" w:hAnsi="Times New Roman" w:cs="Times New Roman"/>
                <w:sz w:val="24"/>
                <w:szCs w:val="24"/>
              </w:rPr>
              <w:t xml:space="preserve">dan </w:t>
            </w:r>
            <w:proofErr w:type="spellStart"/>
            <w:r w:rsidR="00BF4CBB">
              <w:rPr>
                <w:rFonts w:ascii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="00BF4CBB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BF4CBB"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031F828F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AE059C6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BE0F91E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0C1CBF1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</w:tbl>
    <w:p w14:paraId="22A60886" w14:textId="77777777" w:rsidR="00F05173" w:rsidRDefault="00F05173" w:rsidP="0066263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7D43A80" w14:textId="77777777" w:rsidR="0066263F" w:rsidRDefault="0066263F" w:rsidP="0066263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FED7DF5" w14:textId="77777777" w:rsidR="0066263F" w:rsidRDefault="0066263F" w:rsidP="0066263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62B4D24" w14:textId="77777777" w:rsidR="0066263F" w:rsidRPr="0066263F" w:rsidRDefault="0066263F" w:rsidP="0066263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251636D" w14:textId="77777777" w:rsidR="0097211F" w:rsidRPr="00B37E65" w:rsidRDefault="0097211F">
      <w:pPr>
        <w:pStyle w:val="ListParagraph"/>
        <w:numPr>
          <w:ilvl w:val="0"/>
          <w:numId w:val="29"/>
        </w:num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lastRenderedPageBreak/>
        <w:t>Variabel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Kepatuhan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Wajib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7E65">
        <w:rPr>
          <w:rFonts w:ascii="Times New Roman" w:hAnsi="Times New Roman" w:cs="Times New Roman"/>
          <w:b/>
          <w:bCs/>
          <w:sz w:val="24"/>
          <w:szCs w:val="24"/>
        </w:rPr>
        <w:t>Pajak</w:t>
      </w:r>
      <w:proofErr w:type="spellEnd"/>
      <w:r w:rsidRPr="00B37E65">
        <w:rPr>
          <w:rFonts w:ascii="Times New Roman" w:hAnsi="Times New Roman" w:cs="Times New Roman"/>
          <w:b/>
          <w:bCs/>
          <w:sz w:val="24"/>
          <w:szCs w:val="24"/>
        </w:rPr>
        <w:t xml:space="preserve"> (Y)</w:t>
      </w:r>
    </w:p>
    <w:tbl>
      <w:tblPr>
        <w:tblStyle w:val="TableGrid"/>
        <w:tblW w:w="8648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568"/>
        <w:gridCol w:w="5670"/>
        <w:gridCol w:w="709"/>
        <w:gridCol w:w="567"/>
        <w:gridCol w:w="567"/>
        <w:gridCol w:w="567"/>
      </w:tblGrid>
      <w:tr w:rsidR="0097211F" w:rsidRPr="00F05173" w14:paraId="4D362A42" w14:textId="77777777" w:rsidTr="007F501C">
        <w:tc>
          <w:tcPr>
            <w:tcW w:w="568" w:type="dxa"/>
          </w:tcPr>
          <w:p w14:paraId="27602025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5670" w:type="dxa"/>
          </w:tcPr>
          <w:p w14:paraId="2DBDF339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709" w:type="dxa"/>
          </w:tcPr>
          <w:p w14:paraId="6B28ABFE" w14:textId="6E0F7A31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</w:t>
            </w:r>
            <w:r w:rsidR="0033278A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125B2AC2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1)</w:t>
            </w:r>
          </w:p>
        </w:tc>
        <w:tc>
          <w:tcPr>
            <w:tcW w:w="567" w:type="dxa"/>
          </w:tcPr>
          <w:p w14:paraId="4E841524" w14:textId="4F7B2AFF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</w:t>
            </w:r>
            <w:r w:rsidR="0033278A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3C2BD68D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2)</w:t>
            </w:r>
          </w:p>
        </w:tc>
        <w:tc>
          <w:tcPr>
            <w:tcW w:w="567" w:type="dxa"/>
          </w:tcPr>
          <w:p w14:paraId="78D2BC35" w14:textId="3B7752DD" w:rsidR="0097211F" w:rsidRPr="00F05173" w:rsidRDefault="0033278A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478B270D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3)</w:t>
            </w:r>
          </w:p>
        </w:tc>
        <w:tc>
          <w:tcPr>
            <w:tcW w:w="567" w:type="dxa"/>
          </w:tcPr>
          <w:p w14:paraId="406609D8" w14:textId="45C520AA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  <w:r w:rsidR="0033278A"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</w:t>
            </w:r>
          </w:p>
          <w:p w14:paraId="2594816E" w14:textId="77777777" w:rsidR="0097211F" w:rsidRPr="00F05173" w:rsidRDefault="0097211F" w:rsidP="007D0380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4)</w:t>
            </w:r>
          </w:p>
        </w:tc>
      </w:tr>
      <w:tr w:rsidR="0097211F" w:rsidRPr="00F05173" w14:paraId="37949A10" w14:textId="77777777" w:rsidTr="00BF4CBB">
        <w:trPr>
          <w:trHeight w:val="440"/>
        </w:trPr>
        <w:tc>
          <w:tcPr>
            <w:tcW w:w="568" w:type="dxa"/>
          </w:tcPr>
          <w:p w14:paraId="320002E4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5670" w:type="dxa"/>
          </w:tcPr>
          <w:p w14:paraId="457BA14C" w14:textId="6A9A206D" w:rsidR="0097211F" w:rsidRPr="00F05173" w:rsidRDefault="00BF4CBB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t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dafta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ri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32E7AA7D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C845AFE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CA3BD74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0A7FCA9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7211F" w:rsidRPr="00F05173" w14:paraId="0ED9A310" w14:textId="77777777" w:rsidTr="00F05173">
        <w:trPr>
          <w:trHeight w:val="705"/>
        </w:trPr>
        <w:tc>
          <w:tcPr>
            <w:tcW w:w="568" w:type="dxa"/>
          </w:tcPr>
          <w:p w14:paraId="5AE73A44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5670" w:type="dxa"/>
          </w:tcPr>
          <w:p w14:paraId="73B33677" w14:textId="757F2FCB" w:rsidR="0097211F" w:rsidRPr="00F05173" w:rsidRDefault="00BF4CBB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atuh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eto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bali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Surat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mberitahu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Tahun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(SPT)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tepat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3D3D656C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768B32D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6AEC87A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A4D9EFF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7211F" w:rsidRPr="00F05173" w14:paraId="5FEEF4F8" w14:textId="77777777" w:rsidTr="00F05173">
        <w:trPr>
          <w:trHeight w:val="704"/>
        </w:trPr>
        <w:tc>
          <w:tcPr>
            <w:tcW w:w="568" w:type="dxa"/>
          </w:tcPr>
          <w:p w14:paraId="4E514B31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5670" w:type="dxa"/>
          </w:tcPr>
          <w:p w14:paraId="1FBE815A" w14:textId="05EC2EF9" w:rsidR="0097211F" w:rsidRPr="00F05173" w:rsidRDefault="00BF4CBB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elah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menghitung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membayar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atas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nghasil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ketentu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</w:tcPr>
          <w:p w14:paraId="6A751868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9364F42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38B6C06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6BBDBE0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7211F" w:rsidRPr="00F05173" w14:paraId="62993BAB" w14:textId="77777777" w:rsidTr="00F05173">
        <w:trPr>
          <w:trHeight w:val="697"/>
        </w:trPr>
        <w:tc>
          <w:tcPr>
            <w:tcW w:w="568" w:type="dxa"/>
          </w:tcPr>
          <w:p w14:paraId="6D38AAB4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F05173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5670" w:type="dxa"/>
          </w:tcPr>
          <w:p w14:paraId="31F9A8B6" w14:textId="339979CF" w:rsidR="0097211F" w:rsidRPr="00F05173" w:rsidRDefault="00BF4CBB" w:rsidP="00F0517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t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ay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ngg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tu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pada Surat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Tagih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(STP)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upu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Surat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Ketetapan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="00F05173" w:rsidRPr="00F05173">
              <w:rPr>
                <w:rFonts w:ascii="Times New Roman" w:hAnsi="Times New Roman" w:cs="Times New Roman"/>
                <w:sz w:val="24"/>
                <w:szCs w:val="24"/>
              </w:rPr>
              <w:t xml:space="preserve"> (STP).</w:t>
            </w:r>
          </w:p>
        </w:tc>
        <w:tc>
          <w:tcPr>
            <w:tcW w:w="709" w:type="dxa"/>
          </w:tcPr>
          <w:p w14:paraId="51CA288E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382B2A4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80C1C5C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3A8ED01" w14:textId="77777777" w:rsidR="0097211F" w:rsidRPr="00F05173" w:rsidRDefault="0097211F" w:rsidP="007D038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</w:tbl>
    <w:p w14:paraId="7BE3DFA5" w14:textId="07F31063" w:rsidR="00EC75D8" w:rsidRDefault="00EC75D8" w:rsidP="0097211F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2C84B5B" w14:textId="77777777" w:rsidR="00EC75D8" w:rsidRDefault="00EC75D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9CAB61D" w14:textId="527631F5" w:rsidR="00EC75D8" w:rsidRDefault="001409EA" w:rsidP="001409EA">
      <w:pPr>
        <w:pStyle w:val="Caption"/>
        <w:jc w:val="left"/>
        <w:rPr>
          <w:rFonts w:cs="Times New Roman"/>
          <w:b w:val="0"/>
          <w:bCs/>
          <w:szCs w:val="24"/>
        </w:rPr>
      </w:pPr>
      <w:bookmarkStart w:id="206" w:name="_Toc211577696"/>
      <w:r>
        <w:lastRenderedPageBreak/>
        <w:t xml:space="preserve">Lampiran 1. </w:t>
      </w:r>
      <w:r>
        <w:fldChar w:fldCharType="begin"/>
      </w:r>
      <w:r>
        <w:instrText xml:space="preserve"> SEQ Lampiran_1 \* ARABIC </w:instrText>
      </w:r>
      <w:r>
        <w:fldChar w:fldCharType="separate"/>
      </w:r>
      <w:r w:rsidR="00DB6280">
        <w:rPr>
          <w:noProof/>
        </w:rPr>
        <w:t>2</w:t>
      </w:r>
      <w:r>
        <w:fldChar w:fldCharType="end"/>
      </w:r>
      <w:r>
        <w:t xml:space="preserve"> Output </w:t>
      </w:r>
      <w:proofErr w:type="spellStart"/>
      <w:r>
        <w:t>S</w:t>
      </w:r>
      <w:r w:rsidR="007071B2">
        <w:t>martPLS</w:t>
      </w:r>
      <w:proofErr w:type="spellEnd"/>
      <w:r w:rsidR="007071B2">
        <w:t xml:space="preserve"> 4</w:t>
      </w:r>
      <w:r w:rsidR="00D367A6">
        <w:t>.0</w:t>
      </w:r>
      <w:bookmarkEnd w:id="206"/>
      <w:r>
        <w:t xml:space="preserve"> </w:t>
      </w:r>
    </w:p>
    <w:p w14:paraId="48D0AD31" w14:textId="0F767EB7" w:rsidR="007071B2" w:rsidRPr="007A273F" w:rsidRDefault="007071B2" w:rsidP="001C7820">
      <w:pPr>
        <w:pStyle w:val="ListParagraph"/>
        <w:numPr>
          <w:ilvl w:val="0"/>
          <w:numId w:val="49"/>
        </w:numPr>
        <w:spacing w:line="360" w:lineRule="auto"/>
        <w:ind w:left="426" w:hanging="426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proofErr w:type="spellStart"/>
      <w:r w:rsidRPr="007A273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etode</w:t>
      </w:r>
      <w:proofErr w:type="spellEnd"/>
      <w:r w:rsidRPr="007A273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7A273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nalisis</w:t>
      </w:r>
      <w:proofErr w:type="spellEnd"/>
      <w:r w:rsidRPr="007A273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Pr="007A273F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</w:rPr>
        <w:t>Outer Model</w:t>
      </w:r>
    </w:p>
    <w:p w14:paraId="0891173B" w14:textId="41579282" w:rsidR="007071B2" w:rsidRPr="00A023C3" w:rsidRDefault="007071B2" w:rsidP="00A023C3">
      <w:pPr>
        <w:pStyle w:val="ListParagraph"/>
        <w:numPr>
          <w:ilvl w:val="0"/>
          <w:numId w:val="50"/>
        </w:numPr>
        <w:spacing w:after="0" w:line="360" w:lineRule="auto"/>
        <w:ind w:hanging="436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A023C3">
        <w:rPr>
          <w:rFonts w:ascii="Times New Roman" w:hAnsi="Times New Roman" w:cs="Times New Roman"/>
          <w:b/>
          <w:bCs/>
          <w:i/>
          <w:iCs/>
          <w:sz w:val="24"/>
          <w:szCs w:val="24"/>
        </w:rPr>
        <w:t>Convergent Validity</w:t>
      </w:r>
    </w:p>
    <w:p w14:paraId="43B52BC1" w14:textId="295E7C15" w:rsidR="00D367A6" w:rsidRDefault="00E46728" w:rsidP="00D367A6">
      <w:pPr>
        <w:spacing w:after="0" w:line="360" w:lineRule="auto"/>
        <w:ind w:left="284"/>
        <w:rPr>
          <w:rFonts w:ascii="Times New Roman" w:hAnsi="Times New Roman" w:cs="Times New Roman"/>
          <w:sz w:val="24"/>
          <w:szCs w:val="24"/>
        </w:rPr>
      </w:pPr>
      <w:proofErr w:type="spellStart"/>
      <w:r w:rsidRPr="007071B2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7071B2">
        <w:rPr>
          <w:rFonts w:ascii="Times New Roman" w:hAnsi="Times New Roman" w:cs="Times New Roman"/>
          <w:sz w:val="24"/>
          <w:szCs w:val="24"/>
        </w:rPr>
        <w:t xml:space="preserve"> 1.1 </w:t>
      </w:r>
      <w:r w:rsidR="007071B2" w:rsidRPr="007071B2">
        <w:rPr>
          <w:rFonts w:ascii="Times New Roman" w:hAnsi="Times New Roman" w:cs="Times New Roman"/>
          <w:sz w:val="24"/>
          <w:szCs w:val="24"/>
        </w:rPr>
        <w:t xml:space="preserve">Hasil </w:t>
      </w:r>
      <w:r w:rsidR="007071B2" w:rsidRPr="007071B2">
        <w:rPr>
          <w:rFonts w:ascii="Times New Roman" w:hAnsi="Times New Roman" w:cs="Times New Roman"/>
          <w:i/>
          <w:iCs/>
          <w:sz w:val="24"/>
          <w:szCs w:val="24"/>
        </w:rPr>
        <w:t>Outer Loading</w:t>
      </w:r>
      <w:r w:rsidR="002128F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128F9">
        <w:rPr>
          <w:rFonts w:ascii="Times New Roman" w:hAnsi="Times New Roman" w:cs="Times New Roman"/>
          <w:sz w:val="24"/>
          <w:szCs w:val="24"/>
        </w:rPr>
        <w:t xml:space="preserve">(Data </w:t>
      </w:r>
      <w:proofErr w:type="spellStart"/>
      <w:r w:rsidR="0047698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47698A">
        <w:rPr>
          <w:rFonts w:ascii="Times New Roman" w:hAnsi="Times New Roman" w:cs="Times New Roman"/>
          <w:sz w:val="24"/>
          <w:szCs w:val="24"/>
        </w:rPr>
        <w:t xml:space="preserve"> </w:t>
      </w:r>
      <w:r w:rsidR="002128F9">
        <w:rPr>
          <w:rFonts w:ascii="Times New Roman" w:hAnsi="Times New Roman" w:cs="Times New Roman"/>
          <w:sz w:val="24"/>
          <w:szCs w:val="24"/>
        </w:rPr>
        <w:t>Valid)</w:t>
      </w:r>
    </w:p>
    <w:p w14:paraId="69BB84F5" w14:textId="79710DD5" w:rsidR="0047698A" w:rsidRPr="002128F9" w:rsidRDefault="0047698A" w:rsidP="0047698A">
      <w:pPr>
        <w:spacing w:after="0" w:line="360" w:lineRule="auto"/>
        <w:ind w:left="-426"/>
        <w:rPr>
          <w:rFonts w:ascii="Times New Roman" w:hAnsi="Times New Roman" w:cs="Times New Roman"/>
          <w:sz w:val="24"/>
          <w:szCs w:val="24"/>
        </w:rPr>
      </w:pPr>
      <w:r w:rsidRPr="0047698A">
        <w:rPr>
          <w:rFonts w:cs="Times New Roman"/>
          <w:noProof/>
          <w:szCs w:val="24"/>
        </w:rPr>
        <w:drawing>
          <wp:inline distT="0" distB="0" distL="0" distR="0" wp14:anchorId="6E23D496" wp14:editId="5AFAE172">
            <wp:extent cx="5853571" cy="2324100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860126" cy="23267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95CC7C" w14:textId="74AFBC0F" w:rsidR="00DF6D53" w:rsidRPr="007071B2" w:rsidRDefault="00DF6D53" w:rsidP="001C7820">
      <w:pPr>
        <w:spacing w:after="0" w:line="240" w:lineRule="auto"/>
        <w:ind w:left="-426"/>
        <w:rPr>
          <w:rFonts w:ascii="Times New Roman" w:hAnsi="Times New Roman" w:cs="Times New Roman"/>
          <w:sz w:val="24"/>
          <w:szCs w:val="24"/>
        </w:rPr>
      </w:pPr>
    </w:p>
    <w:p w14:paraId="63049DD0" w14:textId="01ECA493" w:rsidR="0047698A" w:rsidRPr="0047698A" w:rsidRDefault="0047698A" w:rsidP="0047698A">
      <w:pPr>
        <w:spacing w:after="0" w:line="360" w:lineRule="auto"/>
        <w:ind w:left="284"/>
        <w:rPr>
          <w:rFonts w:ascii="Times New Roman" w:hAnsi="Times New Roman" w:cs="Times New Roman"/>
          <w:sz w:val="24"/>
          <w:szCs w:val="24"/>
        </w:rPr>
      </w:pPr>
      <w:proofErr w:type="spellStart"/>
      <w:r w:rsidRPr="0047698A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7698A">
        <w:rPr>
          <w:rFonts w:ascii="Times New Roman" w:hAnsi="Times New Roman" w:cs="Times New Roman"/>
          <w:sz w:val="24"/>
          <w:szCs w:val="24"/>
        </w:rPr>
        <w:t xml:space="preserve"> 1. </w:t>
      </w:r>
      <w:r w:rsidRPr="0047698A">
        <w:rPr>
          <w:rFonts w:ascii="Times New Roman" w:hAnsi="Times New Roman" w:cs="Times New Roman"/>
          <w:sz w:val="24"/>
          <w:szCs w:val="24"/>
        </w:rPr>
        <w:fldChar w:fldCharType="begin"/>
      </w:r>
      <w:r w:rsidRPr="0047698A">
        <w:rPr>
          <w:rFonts w:ascii="Times New Roman" w:hAnsi="Times New Roman" w:cs="Times New Roman"/>
          <w:sz w:val="24"/>
          <w:szCs w:val="24"/>
        </w:rPr>
        <w:instrText xml:space="preserve"> SEQ Tabel_1. \* ARABIC </w:instrText>
      </w:r>
      <w:r w:rsidRPr="0047698A">
        <w:rPr>
          <w:rFonts w:ascii="Times New Roman" w:hAnsi="Times New Roman" w:cs="Times New Roman"/>
          <w:sz w:val="24"/>
          <w:szCs w:val="24"/>
        </w:rPr>
        <w:fldChar w:fldCharType="separate"/>
      </w:r>
      <w:r w:rsidR="00DB6280">
        <w:rPr>
          <w:rFonts w:ascii="Times New Roman" w:hAnsi="Times New Roman" w:cs="Times New Roman"/>
          <w:noProof/>
          <w:sz w:val="24"/>
          <w:szCs w:val="24"/>
        </w:rPr>
        <w:t>2</w:t>
      </w:r>
      <w:r w:rsidRPr="0047698A">
        <w:rPr>
          <w:rFonts w:ascii="Times New Roman" w:hAnsi="Times New Roman" w:cs="Times New Roman"/>
          <w:sz w:val="24"/>
          <w:szCs w:val="24"/>
        </w:rPr>
        <w:fldChar w:fldCharType="end"/>
      </w:r>
      <w:r w:rsidRPr="0047698A">
        <w:rPr>
          <w:rFonts w:ascii="Times New Roman" w:hAnsi="Times New Roman" w:cs="Times New Roman"/>
          <w:sz w:val="24"/>
          <w:szCs w:val="24"/>
        </w:rPr>
        <w:t xml:space="preserve"> Hasil </w:t>
      </w:r>
      <w:r w:rsidRPr="0047698A">
        <w:rPr>
          <w:rFonts w:ascii="Times New Roman" w:hAnsi="Times New Roman" w:cs="Times New Roman"/>
          <w:i/>
          <w:iCs/>
          <w:sz w:val="24"/>
          <w:szCs w:val="24"/>
        </w:rPr>
        <w:t xml:space="preserve">Outer Loading </w:t>
      </w:r>
      <w:r w:rsidRPr="0047698A">
        <w:rPr>
          <w:rFonts w:ascii="Times New Roman" w:hAnsi="Times New Roman" w:cs="Times New Roman"/>
          <w:sz w:val="24"/>
          <w:szCs w:val="24"/>
        </w:rPr>
        <w:t>(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7698A">
        <w:rPr>
          <w:rFonts w:ascii="Times New Roman" w:hAnsi="Times New Roman" w:cs="Times New Roman"/>
          <w:sz w:val="24"/>
          <w:szCs w:val="24"/>
        </w:rPr>
        <w:t>Valid)</w:t>
      </w:r>
    </w:p>
    <w:p w14:paraId="497B5010" w14:textId="01689BDA" w:rsidR="00E46728" w:rsidRDefault="0047698A" w:rsidP="0047698A">
      <w:pPr>
        <w:pStyle w:val="Caption"/>
        <w:ind w:left="-426"/>
        <w:jc w:val="left"/>
        <w:rPr>
          <w:rFonts w:cs="Times New Roman"/>
          <w:szCs w:val="24"/>
        </w:rPr>
      </w:pPr>
      <w:r w:rsidRPr="0047698A">
        <w:rPr>
          <w:rFonts w:cs="Times New Roman"/>
          <w:noProof/>
          <w:szCs w:val="24"/>
        </w:rPr>
        <w:drawing>
          <wp:inline distT="0" distB="0" distL="0" distR="0" wp14:anchorId="252FA8E1" wp14:editId="1AE25F5C">
            <wp:extent cx="5853430" cy="2340104"/>
            <wp:effectExtent l="0" t="0" r="0" b="317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862878" cy="23438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FED0D2" w14:textId="5F8E3E33" w:rsidR="00E46728" w:rsidRPr="0047698A" w:rsidRDefault="0047698A" w:rsidP="0047698A">
      <w:pPr>
        <w:pStyle w:val="Caption"/>
        <w:ind w:left="284"/>
        <w:jc w:val="left"/>
        <w:rPr>
          <w:rFonts w:cs="Times New Roman"/>
          <w:b w:val="0"/>
          <w:bCs/>
          <w:szCs w:val="24"/>
        </w:rPr>
      </w:pPr>
      <w:proofErr w:type="spellStart"/>
      <w:r w:rsidRPr="0047698A">
        <w:rPr>
          <w:b w:val="0"/>
          <w:bCs/>
        </w:rPr>
        <w:t>Tabel</w:t>
      </w:r>
      <w:proofErr w:type="spellEnd"/>
      <w:r w:rsidRPr="0047698A">
        <w:rPr>
          <w:b w:val="0"/>
          <w:bCs/>
        </w:rPr>
        <w:t xml:space="preserve"> 1. </w:t>
      </w:r>
      <w:r w:rsidRPr="0047698A">
        <w:rPr>
          <w:b w:val="0"/>
          <w:bCs/>
        </w:rPr>
        <w:fldChar w:fldCharType="begin"/>
      </w:r>
      <w:r w:rsidRPr="0047698A">
        <w:rPr>
          <w:b w:val="0"/>
          <w:bCs/>
        </w:rPr>
        <w:instrText xml:space="preserve"> SEQ Tabel_1. \* ARABIC </w:instrText>
      </w:r>
      <w:r w:rsidRPr="0047698A">
        <w:rPr>
          <w:b w:val="0"/>
          <w:bCs/>
        </w:rPr>
        <w:fldChar w:fldCharType="separate"/>
      </w:r>
      <w:r w:rsidR="00DB6280">
        <w:rPr>
          <w:b w:val="0"/>
          <w:bCs/>
          <w:noProof/>
        </w:rPr>
        <w:t>3</w:t>
      </w:r>
      <w:r w:rsidRPr="0047698A">
        <w:rPr>
          <w:b w:val="0"/>
          <w:bCs/>
        </w:rPr>
        <w:fldChar w:fldCharType="end"/>
      </w:r>
      <w:r w:rsidR="00E46728" w:rsidRPr="0047698A">
        <w:rPr>
          <w:rFonts w:cs="Times New Roman"/>
          <w:b w:val="0"/>
          <w:bCs/>
          <w:szCs w:val="24"/>
        </w:rPr>
        <w:t xml:space="preserve"> </w:t>
      </w:r>
      <w:r w:rsidR="00D367A6" w:rsidRPr="0047698A">
        <w:rPr>
          <w:rFonts w:cs="Times New Roman"/>
          <w:b w:val="0"/>
          <w:bCs/>
          <w:szCs w:val="24"/>
        </w:rPr>
        <w:t>Hasil Nilai AVE (</w:t>
      </w:r>
      <w:r w:rsidR="00D367A6" w:rsidRPr="0047698A">
        <w:rPr>
          <w:rFonts w:cs="Times New Roman"/>
          <w:b w:val="0"/>
          <w:bCs/>
          <w:i/>
          <w:szCs w:val="24"/>
        </w:rPr>
        <w:t>Average Variance Extracted</w:t>
      </w:r>
      <w:r w:rsidR="00D367A6" w:rsidRPr="0047698A">
        <w:rPr>
          <w:rFonts w:cs="Times New Roman"/>
          <w:b w:val="0"/>
          <w:bCs/>
          <w:szCs w:val="24"/>
        </w:rPr>
        <w:t>)</w:t>
      </w:r>
    </w:p>
    <w:p w14:paraId="521A23A0" w14:textId="1E07C546" w:rsidR="00D367A6" w:rsidRDefault="0047698A" w:rsidP="001C7820">
      <w:pPr>
        <w:pStyle w:val="ListParagraph"/>
        <w:spacing w:after="0" w:line="360" w:lineRule="auto"/>
        <w:ind w:left="-426"/>
        <w:rPr>
          <w:rFonts w:ascii="Times New Roman" w:hAnsi="Times New Roman" w:cs="Times New Roman"/>
          <w:sz w:val="24"/>
          <w:szCs w:val="24"/>
        </w:rPr>
      </w:pPr>
      <w:r w:rsidRPr="0047698A">
        <w:rPr>
          <w:noProof/>
        </w:rPr>
        <w:drawing>
          <wp:inline distT="0" distB="0" distL="0" distR="0" wp14:anchorId="4F9F0DF4" wp14:editId="4531AEB2">
            <wp:extent cx="5715000" cy="655961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797594" cy="6654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D26C69" w14:textId="4D8567E8" w:rsidR="00D367A6" w:rsidRDefault="00D367A6" w:rsidP="001C7820">
      <w:pPr>
        <w:pStyle w:val="ListParagraph"/>
        <w:spacing w:after="0" w:line="276" w:lineRule="auto"/>
        <w:ind w:left="-993"/>
        <w:rPr>
          <w:rFonts w:ascii="Times New Roman" w:hAnsi="Times New Roman" w:cs="Times New Roman"/>
          <w:sz w:val="24"/>
          <w:szCs w:val="24"/>
        </w:rPr>
      </w:pPr>
    </w:p>
    <w:p w14:paraId="0848B396" w14:textId="77777777" w:rsidR="0047698A" w:rsidRDefault="0047698A" w:rsidP="001C7820">
      <w:pPr>
        <w:pStyle w:val="ListParagraph"/>
        <w:spacing w:after="0" w:line="276" w:lineRule="auto"/>
        <w:ind w:left="-993"/>
        <w:rPr>
          <w:rFonts w:ascii="Times New Roman" w:hAnsi="Times New Roman" w:cs="Times New Roman"/>
          <w:sz w:val="24"/>
          <w:szCs w:val="24"/>
        </w:rPr>
      </w:pPr>
    </w:p>
    <w:p w14:paraId="6B97CC1B" w14:textId="77777777" w:rsidR="0047698A" w:rsidRPr="001C7820" w:rsidRDefault="0047698A" w:rsidP="001C7820">
      <w:pPr>
        <w:pStyle w:val="ListParagraph"/>
        <w:spacing w:after="0" w:line="276" w:lineRule="auto"/>
        <w:ind w:left="-993"/>
        <w:rPr>
          <w:rFonts w:ascii="Times New Roman" w:hAnsi="Times New Roman" w:cs="Times New Roman"/>
          <w:sz w:val="24"/>
          <w:szCs w:val="24"/>
        </w:rPr>
      </w:pPr>
    </w:p>
    <w:p w14:paraId="41FF2BE6" w14:textId="15D1A3DC" w:rsidR="00D367A6" w:rsidRPr="001C7820" w:rsidRDefault="00D367A6" w:rsidP="00684E6D">
      <w:pPr>
        <w:pStyle w:val="ListParagraph"/>
        <w:numPr>
          <w:ilvl w:val="0"/>
          <w:numId w:val="50"/>
        </w:numPr>
        <w:spacing w:after="0" w:line="360" w:lineRule="auto"/>
        <w:ind w:hanging="436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1C7820"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>Discriminant Validity</w:t>
      </w:r>
    </w:p>
    <w:p w14:paraId="5280D835" w14:textId="71CC0949" w:rsidR="00E46728" w:rsidRPr="00684E6D" w:rsidRDefault="00684E6D" w:rsidP="00684E6D">
      <w:pPr>
        <w:pStyle w:val="Caption"/>
        <w:ind w:left="284"/>
        <w:jc w:val="left"/>
        <w:rPr>
          <w:rFonts w:cs="Times New Roman"/>
          <w:b w:val="0"/>
          <w:bCs/>
          <w:i/>
          <w:iCs w:val="0"/>
          <w:szCs w:val="24"/>
        </w:rPr>
      </w:pPr>
      <w:proofErr w:type="spellStart"/>
      <w:r w:rsidRPr="00684E6D">
        <w:rPr>
          <w:b w:val="0"/>
          <w:bCs/>
        </w:rPr>
        <w:t>Tabel</w:t>
      </w:r>
      <w:proofErr w:type="spellEnd"/>
      <w:r w:rsidRPr="00684E6D">
        <w:rPr>
          <w:b w:val="0"/>
          <w:bCs/>
        </w:rPr>
        <w:t xml:space="preserve"> 1. </w:t>
      </w:r>
      <w:r w:rsidRPr="00684E6D">
        <w:rPr>
          <w:b w:val="0"/>
          <w:bCs/>
        </w:rPr>
        <w:fldChar w:fldCharType="begin"/>
      </w:r>
      <w:r w:rsidRPr="00684E6D">
        <w:rPr>
          <w:b w:val="0"/>
          <w:bCs/>
        </w:rPr>
        <w:instrText xml:space="preserve"> SEQ Tabel_1. \* ARABIC </w:instrText>
      </w:r>
      <w:r w:rsidRPr="00684E6D">
        <w:rPr>
          <w:b w:val="0"/>
          <w:bCs/>
        </w:rPr>
        <w:fldChar w:fldCharType="separate"/>
      </w:r>
      <w:r w:rsidR="00DB6280">
        <w:rPr>
          <w:b w:val="0"/>
          <w:bCs/>
          <w:noProof/>
        </w:rPr>
        <w:t>4</w:t>
      </w:r>
      <w:r w:rsidRPr="00684E6D">
        <w:rPr>
          <w:b w:val="0"/>
          <w:bCs/>
        </w:rPr>
        <w:fldChar w:fldCharType="end"/>
      </w:r>
      <w:r w:rsidRPr="00684E6D">
        <w:rPr>
          <w:b w:val="0"/>
          <w:bCs/>
        </w:rPr>
        <w:t xml:space="preserve"> </w:t>
      </w:r>
      <w:r w:rsidR="007A273F" w:rsidRPr="00684E6D">
        <w:rPr>
          <w:rFonts w:cs="Times New Roman"/>
          <w:b w:val="0"/>
          <w:bCs/>
          <w:szCs w:val="24"/>
        </w:rPr>
        <w:t xml:space="preserve">Hasil </w:t>
      </w:r>
      <w:r w:rsidR="007A273F" w:rsidRPr="00684E6D">
        <w:rPr>
          <w:rFonts w:cs="Times New Roman"/>
          <w:b w:val="0"/>
          <w:bCs/>
          <w:i/>
          <w:szCs w:val="24"/>
        </w:rPr>
        <w:t>Cross-Loading</w:t>
      </w:r>
    </w:p>
    <w:p w14:paraId="756379A7" w14:textId="7E448D72" w:rsidR="00684E6D" w:rsidRDefault="00684E6D" w:rsidP="00684E6D">
      <w:pPr>
        <w:pStyle w:val="ListParagraph"/>
        <w:spacing w:after="0" w:line="360" w:lineRule="auto"/>
        <w:ind w:left="-426"/>
        <w:rPr>
          <w:rFonts w:ascii="Times New Roman" w:hAnsi="Times New Roman" w:cs="Times New Roman"/>
          <w:i/>
          <w:iCs/>
          <w:sz w:val="24"/>
          <w:szCs w:val="24"/>
        </w:rPr>
      </w:pPr>
      <w:r w:rsidRPr="00684E6D">
        <w:rPr>
          <w:rFonts w:ascii="Times New Roman" w:hAnsi="Times New Roman" w:cs="Times New Roman"/>
          <w:i/>
          <w:iCs/>
          <w:noProof/>
          <w:sz w:val="24"/>
          <w:szCs w:val="24"/>
        </w:rPr>
        <w:drawing>
          <wp:inline distT="0" distB="0" distL="0" distR="0" wp14:anchorId="26F33B96" wp14:editId="6E6E2C98">
            <wp:extent cx="5995946" cy="2238375"/>
            <wp:effectExtent l="0" t="0" r="508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6000107" cy="22399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C11AED" w14:textId="13B1C047" w:rsidR="00E46728" w:rsidRDefault="00E46728" w:rsidP="001C7820">
      <w:pPr>
        <w:pStyle w:val="ListParagraph"/>
        <w:spacing w:after="0" w:line="360" w:lineRule="auto"/>
        <w:ind w:left="-567"/>
        <w:rPr>
          <w:rFonts w:ascii="Times New Roman" w:hAnsi="Times New Roman" w:cs="Times New Roman"/>
          <w:sz w:val="24"/>
          <w:szCs w:val="24"/>
        </w:rPr>
      </w:pPr>
    </w:p>
    <w:p w14:paraId="659CCCC6" w14:textId="06B3BFCB" w:rsidR="001C7820" w:rsidRPr="001C7820" w:rsidRDefault="001C7820" w:rsidP="001C7820">
      <w:pPr>
        <w:pStyle w:val="ListParagraph"/>
        <w:numPr>
          <w:ilvl w:val="0"/>
          <w:numId w:val="50"/>
        </w:num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1C7820">
        <w:rPr>
          <w:rFonts w:ascii="Times New Roman" w:hAnsi="Times New Roman" w:cs="Times New Roman"/>
          <w:b/>
          <w:bCs/>
          <w:i/>
          <w:iCs/>
          <w:sz w:val="24"/>
          <w:szCs w:val="24"/>
        </w:rPr>
        <w:t>Cronbach’s Alpha</w:t>
      </w:r>
    </w:p>
    <w:p w14:paraId="79D5FE69" w14:textId="06E87FC0" w:rsidR="00E46728" w:rsidRPr="00684E6D" w:rsidRDefault="00684E6D" w:rsidP="00684E6D">
      <w:pPr>
        <w:pStyle w:val="Caption"/>
        <w:ind w:left="284"/>
        <w:jc w:val="left"/>
        <w:rPr>
          <w:rFonts w:cs="Times New Roman"/>
          <w:b w:val="0"/>
          <w:bCs/>
          <w:i/>
          <w:iCs w:val="0"/>
          <w:szCs w:val="24"/>
        </w:rPr>
      </w:pPr>
      <w:proofErr w:type="spellStart"/>
      <w:r w:rsidRPr="00684E6D">
        <w:rPr>
          <w:b w:val="0"/>
          <w:bCs/>
        </w:rPr>
        <w:t>Tabel</w:t>
      </w:r>
      <w:proofErr w:type="spellEnd"/>
      <w:r w:rsidRPr="00684E6D">
        <w:rPr>
          <w:b w:val="0"/>
          <w:bCs/>
        </w:rPr>
        <w:t xml:space="preserve"> 1. </w:t>
      </w:r>
      <w:r w:rsidRPr="00684E6D">
        <w:rPr>
          <w:b w:val="0"/>
          <w:bCs/>
        </w:rPr>
        <w:fldChar w:fldCharType="begin"/>
      </w:r>
      <w:r w:rsidRPr="00684E6D">
        <w:rPr>
          <w:b w:val="0"/>
          <w:bCs/>
        </w:rPr>
        <w:instrText xml:space="preserve"> SEQ Tabel_1. \* ARABIC </w:instrText>
      </w:r>
      <w:r w:rsidRPr="00684E6D">
        <w:rPr>
          <w:b w:val="0"/>
          <w:bCs/>
        </w:rPr>
        <w:fldChar w:fldCharType="separate"/>
      </w:r>
      <w:r w:rsidR="00DB6280">
        <w:rPr>
          <w:b w:val="0"/>
          <w:bCs/>
          <w:noProof/>
        </w:rPr>
        <w:t>5</w:t>
      </w:r>
      <w:r w:rsidRPr="00684E6D">
        <w:rPr>
          <w:b w:val="0"/>
          <w:bCs/>
        </w:rPr>
        <w:fldChar w:fldCharType="end"/>
      </w:r>
      <w:r w:rsidR="00E46728" w:rsidRPr="00684E6D">
        <w:rPr>
          <w:rFonts w:cs="Times New Roman"/>
          <w:b w:val="0"/>
          <w:bCs/>
          <w:szCs w:val="24"/>
        </w:rPr>
        <w:t xml:space="preserve"> </w:t>
      </w:r>
      <w:r w:rsidR="001C7820" w:rsidRPr="00684E6D">
        <w:rPr>
          <w:rFonts w:cs="Times New Roman"/>
          <w:b w:val="0"/>
          <w:bCs/>
          <w:szCs w:val="24"/>
        </w:rPr>
        <w:t xml:space="preserve">Hasil </w:t>
      </w:r>
      <w:r w:rsidR="001C7820" w:rsidRPr="00684E6D">
        <w:rPr>
          <w:rFonts w:cs="Times New Roman"/>
          <w:b w:val="0"/>
          <w:bCs/>
          <w:i/>
          <w:szCs w:val="24"/>
        </w:rPr>
        <w:t>Cronbach’s Alpha</w:t>
      </w:r>
    </w:p>
    <w:p w14:paraId="1D2C613F" w14:textId="3647CF5B" w:rsidR="001C7820" w:rsidRPr="00684E6D" w:rsidRDefault="00684E6D" w:rsidP="00684E6D">
      <w:pPr>
        <w:spacing w:after="0" w:line="360" w:lineRule="auto"/>
        <w:ind w:left="-426"/>
        <w:rPr>
          <w:rFonts w:ascii="Times New Roman" w:hAnsi="Times New Roman" w:cs="Times New Roman"/>
          <w:i/>
          <w:iCs/>
          <w:sz w:val="24"/>
          <w:szCs w:val="24"/>
        </w:rPr>
      </w:pPr>
      <w:r w:rsidRPr="0047698A">
        <w:rPr>
          <w:noProof/>
        </w:rPr>
        <w:drawing>
          <wp:inline distT="0" distB="0" distL="0" distR="0" wp14:anchorId="655D7740" wp14:editId="2ACF61BF">
            <wp:extent cx="5809056" cy="666750"/>
            <wp:effectExtent l="0" t="0" r="127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837192" cy="6699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24ED9B" w14:textId="77777777" w:rsidR="001C7820" w:rsidRDefault="001C7820" w:rsidP="00E46728">
      <w:pPr>
        <w:spacing w:after="0" w:line="24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2AD1B88E" w14:textId="191F8D78" w:rsidR="001C7820" w:rsidRPr="00FF283F" w:rsidRDefault="001C7820" w:rsidP="00FF283F">
      <w:pPr>
        <w:pStyle w:val="ListParagraph"/>
        <w:numPr>
          <w:ilvl w:val="0"/>
          <w:numId w:val="49"/>
        </w:numPr>
        <w:spacing w:line="360" w:lineRule="auto"/>
        <w:ind w:left="284" w:hanging="284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F283F">
        <w:rPr>
          <w:rFonts w:ascii="Times New Roman" w:hAnsi="Times New Roman" w:cs="Times New Roman"/>
          <w:b/>
          <w:bCs/>
          <w:sz w:val="24"/>
          <w:szCs w:val="24"/>
        </w:rPr>
        <w:t>Motode</w:t>
      </w:r>
      <w:proofErr w:type="spellEnd"/>
      <w:r w:rsidRPr="00FF283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F283F">
        <w:rPr>
          <w:rFonts w:ascii="Times New Roman" w:hAnsi="Times New Roman" w:cs="Times New Roman"/>
          <w:b/>
          <w:bCs/>
          <w:sz w:val="24"/>
          <w:szCs w:val="24"/>
        </w:rPr>
        <w:t>Analisis</w:t>
      </w:r>
      <w:proofErr w:type="spellEnd"/>
      <w:r w:rsidRPr="00FF283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FF283F">
        <w:rPr>
          <w:rFonts w:ascii="Times New Roman" w:hAnsi="Times New Roman" w:cs="Times New Roman"/>
          <w:b/>
          <w:bCs/>
          <w:i/>
          <w:iCs/>
          <w:sz w:val="24"/>
          <w:szCs w:val="24"/>
        </w:rPr>
        <w:t>Inner Model</w:t>
      </w:r>
    </w:p>
    <w:p w14:paraId="0D705DF8" w14:textId="2684C103" w:rsidR="001C7820" w:rsidRPr="00FF283F" w:rsidRDefault="001C7820" w:rsidP="00FF283F">
      <w:pPr>
        <w:pStyle w:val="ListParagraph"/>
        <w:numPr>
          <w:ilvl w:val="0"/>
          <w:numId w:val="52"/>
        </w:numPr>
        <w:spacing w:after="0" w:line="360" w:lineRule="auto"/>
        <w:ind w:left="709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FF283F">
        <w:rPr>
          <w:rFonts w:ascii="Times New Roman" w:hAnsi="Times New Roman" w:cs="Times New Roman"/>
          <w:b/>
          <w:bCs/>
          <w:i/>
          <w:iCs/>
          <w:sz w:val="24"/>
          <w:szCs w:val="24"/>
        </w:rPr>
        <w:t>R-Square</w:t>
      </w:r>
    </w:p>
    <w:p w14:paraId="12AFDF84" w14:textId="2AB89CBC" w:rsidR="00FF283F" w:rsidRPr="00684E6D" w:rsidRDefault="00684E6D" w:rsidP="00684E6D">
      <w:pPr>
        <w:pStyle w:val="Caption"/>
        <w:ind w:left="284"/>
        <w:jc w:val="left"/>
        <w:rPr>
          <w:rFonts w:cs="Times New Roman"/>
          <w:b w:val="0"/>
          <w:bCs/>
          <w:i/>
          <w:iCs w:val="0"/>
          <w:szCs w:val="24"/>
        </w:rPr>
      </w:pPr>
      <w:proofErr w:type="spellStart"/>
      <w:r w:rsidRPr="00684E6D">
        <w:rPr>
          <w:b w:val="0"/>
          <w:bCs/>
        </w:rPr>
        <w:t>Tabel</w:t>
      </w:r>
      <w:proofErr w:type="spellEnd"/>
      <w:r w:rsidRPr="00684E6D">
        <w:rPr>
          <w:b w:val="0"/>
          <w:bCs/>
        </w:rPr>
        <w:t xml:space="preserve"> 1. </w:t>
      </w:r>
      <w:r w:rsidRPr="00684E6D">
        <w:rPr>
          <w:b w:val="0"/>
          <w:bCs/>
        </w:rPr>
        <w:fldChar w:fldCharType="begin"/>
      </w:r>
      <w:r w:rsidRPr="00684E6D">
        <w:rPr>
          <w:b w:val="0"/>
          <w:bCs/>
        </w:rPr>
        <w:instrText xml:space="preserve"> SEQ Tabel_1. \* ARABIC </w:instrText>
      </w:r>
      <w:r w:rsidRPr="00684E6D">
        <w:rPr>
          <w:b w:val="0"/>
          <w:bCs/>
        </w:rPr>
        <w:fldChar w:fldCharType="separate"/>
      </w:r>
      <w:r w:rsidR="00DB6280">
        <w:rPr>
          <w:b w:val="0"/>
          <w:bCs/>
          <w:noProof/>
        </w:rPr>
        <w:t>6</w:t>
      </w:r>
      <w:r w:rsidRPr="00684E6D">
        <w:rPr>
          <w:b w:val="0"/>
          <w:bCs/>
        </w:rPr>
        <w:fldChar w:fldCharType="end"/>
      </w:r>
      <w:r w:rsidRPr="00684E6D">
        <w:rPr>
          <w:b w:val="0"/>
          <w:bCs/>
        </w:rPr>
        <w:t xml:space="preserve"> </w:t>
      </w:r>
      <w:r w:rsidR="00FF283F" w:rsidRPr="00684E6D">
        <w:rPr>
          <w:rFonts w:cs="Times New Roman"/>
          <w:b w:val="0"/>
          <w:bCs/>
          <w:szCs w:val="24"/>
        </w:rPr>
        <w:t xml:space="preserve">Hasil </w:t>
      </w:r>
      <w:r w:rsidR="00FF283F" w:rsidRPr="00684E6D">
        <w:rPr>
          <w:rFonts w:cs="Times New Roman"/>
          <w:b w:val="0"/>
          <w:bCs/>
          <w:i/>
          <w:szCs w:val="24"/>
        </w:rPr>
        <w:t>R-Square</w:t>
      </w:r>
    </w:p>
    <w:p w14:paraId="210C6DF0" w14:textId="375C3FD5" w:rsidR="00684E6D" w:rsidRDefault="00684E6D" w:rsidP="00FF283F">
      <w:pPr>
        <w:spacing w:after="0" w:line="360" w:lineRule="auto"/>
        <w:ind w:left="284"/>
        <w:rPr>
          <w:rFonts w:ascii="Times New Roman" w:hAnsi="Times New Roman" w:cs="Times New Roman"/>
          <w:i/>
          <w:iCs/>
          <w:sz w:val="24"/>
          <w:szCs w:val="24"/>
        </w:rPr>
      </w:pPr>
      <w:r w:rsidRPr="00684E6D">
        <w:rPr>
          <w:rFonts w:ascii="Times New Roman" w:hAnsi="Times New Roman" w:cs="Times New Roman"/>
          <w:i/>
          <w:iCs/>
          <w:noProof/>
          <w:sz w:val="24"/>
          <w:szCs w:val="24"/>
        </w:rPr>
        <w:drawing>
          <wp:inline distT="0" distB="0" distL="0" distR="0" wp14:anchorId="6909903D" wp14:editId="10F77518">
            <wp:extent cx="3514725" cy="310694"/>
            <wp:effectExtent l="0" t="0" r="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3617728" cy="3197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2CE71A" w14:textId="77777777" w:rsidR="00FF283F" w:rsidRPr="00E46728" w:rsidRDefault="00FF283F" w:rsidP="00FF283F">
      <w:pPr>
        <w:spacing w:after="0"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0B9F1413" w14:textId="2CA3A2B5" w:rsidR="00E46728" w:rsidRPr="00FF283F" w:rsidRDefault="00FF283F" w:rsidP="00FF283F">
      <w:pPr>
        <w:pStyle w:val="ListParagraph"/>
        <w:numPr>
          <w:ilvl w:val="0"/>
          <w:numId w:val="52"/>
        </w:num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F-Square</w:t>
      </w:r>
    </w:p>
    <w:p w14:paraId="3F5B5410" w14:textId="51D64FD9" w:rsidR="00FA7F9C" w:rsidRPr="00684E6D" w:rsidRDefault="00684E6D" w:rsidP="00684E6D">
      <w:pPr>
        <w:pStyle w:val="Caption"/>
        <w:ind w:left="284"/>
        <w:jc w:val="left"/>
        <w:rPr>
          <w:rFonts w:cs="Times New Roman"/>
          <w:b w:val="0"/>
          <w:bCs/>
          <w:i/>
          <w:iCs w:val="0"/>
          <w:szCs w:val="24"/>
        </w:rPr>
      </w:pPr>
      <w:proofErr w:type="spellStart"/>
      <w:r w:rsidRPr="00684E6D">
        <w:rPr>
          <w:b w:val="0"/>
          <w:bCs/>
        </w:rPr>
        <w:t>Tabel</w:t>
      </w:r>
      <w:proofErr w:type="spellEnd"/>
      <w:r w:rsidRPr="00684E6D">
        <w:rPr>
          <w:b w:val="0"/>
          <w:bCs/>
        </w:rPr>
        <w:t xml:space="preserve"> 1. </w:t>
      </w:r>
      <w:r w:rsidRPr="00684E6D">
        <w:rPr>
          <w:b w:val="0"/>
          <w:bCs/>
        </w:rPr>
        <w:fldChar w:fldCharType="begin"/>
      </w:r>
      <w:r w:rsidRPr="00684E6D">
        <w:rPr>
          <w:b w:val="0"/>
          <w:bCs/>
        </w:rPr>
        <w:instrText xml:space="preserve"> SEQ Tabel_1. \* ARABIC </w:instrText>
      </w:r>
      <w:r w:rsidRPr="00684E6D">
        <w:rPr>
          <w:b w:val="0"/>
          <w:bCs/>
        </w:rPr>
        <w:fldChar w:fldCharType="separate"/>
      </w:r>
      <w:r w:rsidR="00DB6280">
        <w:rPr>
          <w:b w:val="0"/>
          <w:bCs/>
          <w:noProof/>
        </w:rPr>
        <w:t>7</w:t>
      </w:r>
      <w:r w:rsidRPr="00684E6D">
        <w:rPr>
          <w:b w:val="0"/>
          <w:bCs/>
        </w:rPr>
        <w:fldChar w:fldCharType="end"/>
      </w:r>
      <w:r w:rsidRPr="00684E6D">
        <w:rPr>
          <w:b w:val="0"/>
          <w:bCs/>
        </w:rPr>
        <w:t xml:space="preserve"> </w:t>
      </w:r>
      <w:r w:rsidR="00FF283F" w:rsidRPr="00684E6D">
        <w:rPr>
          <w:rFonts w:cs="Times New Roman"/>
          <w:b w:val="0"/>
          <w:bCs/>
          <w:szCs w:val="24"/>
        </w:rPr>
        <w:t xml:space="preserve">Hasil </w:t>
      </w:r>
      <w:r w:rsidR="00FF283F" w:rsidRPr="00684E6D">
        <w:rPr>
          <w:rFonts w:cs="Times New Roman"/>
          <w:b w:val="0"/>
          <w:bCs/>
          <w:i/>
          <w:szCs w:val="24"/>
        </w:rPr>
        <w:t>F-Square</w:t>
      </w:r>
    </w:p>
    <w:p w14:paraId="37B955B0" w14:textId="07B7D78F" w:rsidR="00684E6D" w:rsidRDefault="00684E6D" w:rsidP="00FF283F">
      <w:pPr>
        <w:pStyle w:val="ListParagraph"/>
        <w:spacing w:after="0" w:line="360" w:lineRule="auto"/>
        <w:ind w:left="284"/>
        <w:rPr>
          <w:rFonts w:ascii="Times New Roman" w:hAnsi="Times New Roman" w:cs="Times New Roman"/>
          <w:i/>
          <w:iCs/>
          <w:sz w:val="24"/>
          <w:szCs w:val="24"/>
        </w:rPr>
      </w:pPr>
      <w:r w:rsidRPr="00684E6D">
        <w:rPr>
          <w:rFonts w:ascii="Times New Roman" w:hAnsi="Times New Roman" w:cs="Times New Roman"/>
          <w:i/>
          <w:iCs/>
          <w:noProof/>
          <w:sz w:val="24"/>
          <w:szCs w:val="24"/>
        </w:rPr>
        <w:drawing>
          <wp:inline distT="0" distB="0" distL="0" distR="0" wp14:anchorId="32D54CE9" wp14:editId="1A1393DE">
            <wp:extent cx="5039995" cy="773430"/>
            <wp:effectExtent l="0" t="0" r="8255" b="762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73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93B893" w14:textId="7C1C7154" w:rsidR="00FF283F" w:rsidRPr="00FF283F" w:rsidRDefault="00FF283F" w:rsidP="00FF283F">
      <w:pPr>
        <w:pStyle w:val="ListParagraph"/>
        <w:spacing w:after="0"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63234FEE" w14:textId="77777777" w:rsidR="001409EA" w:rsidRDefault="001409EA" w:rsidP="00A14512">
      <w:pPr>
        <w:pStyle w:val="ListParagraph"/>
        <w:spacing w:after="0"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290982BF" w14:textId="41E3A9DB" w:rsidR="00A14512" w:rsidRPr="00A14512" w:rsidRDefault="00A14512" w:rsidP="00A14512">
      <w:pPr>
        <w:pStyle w:val="ListParagraph"/>
        <w:numPr>
          <w:ilvl w:val="0"/>
          <w:numId w:val="52"/>
        </w:numPr>
        <w:spacing w:line="360" w:lineRule="auto"/>
        <w:ind w:left="284" w:hanging="284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A14512">
        <w:rPr>
          <w:rFonts w:ascii="Times New Roman" w:hAnsi="Times New Roman" w:cs="Times New Roman"/>
          <w:b/>
          <w:bCs/>
          <w:sz w:val="24"/>
          <w:szCs w:val="24"/>
        </w:rPr>
        <w:lastRenderedPageBreak/>
        <w:t>Metode</w:t>
      </w:r>
      <w:proofErr w:type="spellEnd"/>
      <w:r w:rsidRPr="00A1451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14512">
        <w:rPr>
          <w:rFonts w:ascii="Times New Roman" w:hAnsi="Times New Roman" w:cs="Times New Roman"/>
          <w:b/>
          <w:bCs/>
          <w:sz w:val="24"/>
          <w:szCs w:val="24"/>
        </w:rPr>
        <w:t>Pengujian</w:t>
      </w:r>
      <w:proofErr w:type="spellEnd"/>
      <w:r w:rsidRPr="00A1451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14512">
        <w:rPr>
          <w:rFonts w:ascii="Times New Roman" w:hAnsi="Times New Roman" w:cs="Times New Roman"/>
          <w:b/>
          <w:bCs/>
          <w:sz w:val="24"/>
          <w:szCs w:val="24"/>
        </w:rPr>
        <w:t>Hipotesis</w:t>
      </w:r>
      <w:proofErr w:type="spellEnd"/>
    </w:p>
    <w:p w14:paraId="2AF6589E" w14:textId="2266E7E3" w:rsidR="00A14512" w:rsidRPr="00684E6D" w:rsidRDefault="00684E6D" w:rsidP="00684E6D">
      <w:pPr>
        <w:pStyle w:val="Caption"/>
        <w:ind w:left="284"/>
        <w:jc w:val="left"/>
        <w:rPr>
          <w:rFonts w:cs="Times New Roman"/>
          <w:b w:val="0"/>
          <w:bCs/>
          <w:i/>
          <w:iCs w:val="0"/>
          <w:szCs w:val="24"/>
        </w:rPr>
      </w:pPr>
      <w:proofErr w:type="spellStart"/>
      <w:r w:rsidRPr="00684E6D">
        <w:rPr>
          <w:b w:val="0"/>
          <w:bCs/>
        </w:rPr>
        <w:t>Tabel</w:t>
      </w:r>
      <w:proofErr w:type="spellEnd"/>
      <w:r w:rsidRPr="00684E6D">
        <w:rPr>
          <w:b w:val="0"/>
          <w:bCs/>
        </w:rPr>
        <w:t xml:space="preserve"> 1. </w:t>
      </w:r>
      <w:r w:rsidRPr="00684E6D">
        <w:rPr>
          <w:b w:val="0"/>
          <w:bCs/>
        </w:rPr>
        <w:fldChar w:fldCharType="begin"/>
      </w:r>
      <w:r w:rsidRPr="00684E6D">
        <w:rPr>
          <w:b w:val="0"/>
          <w:bCs/>
        </w:rPr>
        <w:instrText xml:space="preserve"> SEQ Tabel_1. \* ARABIC </w:instrText>
      </w:r>
      <w:r w:rsidRPr="00684E6D">
        <w:rPr>
          <w:b w:val="0"/>
          <w:bCs/>
        </w:rPr>
        <w:fldChar w:fldCharType="separate"/>
      </w:r>
      <w:r w:rsidR="00DB6280">
        <w:rPr>
          <w:b w:val="0"/>
          <w:bCs/>
          <w:noProof/>
        </w:rPr>
        <w:t>8</w:t>
      </w:r>
      <w:r w:rsidRPr="00684E6D">
        <w:rPr>
          <w:b w:val="0"/>
          <w:bCs/>
        </w:rPr>
        <w:fldChar w:fldCharType="end"/>
      </w:r>
      <w:r w:rsidRPr="00684E6D">
        <w:rPr>
          <w:b w:val="0"/>
          <w:bCs/>
        </w:rPr>
        <w:t xml:space="preserve"> </w:t>
      </w:r>
      <w:r w:rsidR="00A14512" w:rsidRPr="00684E6D">
        <w:rPr>
          <w:rFonts w:cs="Times New Roman"/>
          <w:b w:val="0"/>
          <w:bCs/>
          <w:szCs w:val="24"/>
        </w:rPr>
        <w:t xml:space="preserve">Hasil </w:t>
      </w:r>
      <w:r w:rsidR="00A14512" w:rsidRPr="00684E6D">
        <w:rPr>
          <w:rFonts w:cs="Times New Roman"/>
          <w:b w:val="0"/>
          <w:bCs/>
          <w:i/>
          <w:szCs w:val="24"/>
        </w:rPr>
        <w:t>Path Analysis</w:t>
      </w:r>
    </w:p>
    <w:p w14:paraId="000C6082" w14:textId="04D7340A" w:rsidR="00684E6D" w:rsidRPr="00A14512" w:rsidRDefault="00684E6D" w:rsidP="00684E6D">
      <w:pPr>
        <w:pStyle w:val="ListParagraph"/>
        <w:spacing w:line="360" w:lineRule="auto"/>
        <w:ind w:left="-1134"/>
        <w:rPr>
          <w:rFonts w:ascii="Times New Roman" w:hAnsi="Times New Roman" w:cs="Times New Roman"/>
          <w:b/>
          <w:bCs/>
          <w:i/>
          <w:iCs/>
          <w:sz w:val="28"/>
          <w:szCs w:val="28"/>
        </w:rPr>
      </w:pPr>
      <w:r w:rsidRPr="00684E6D">
        <w:rPr>
          <w:rFonts w:ascii="Times New Roman" w:hAnsi="Times New Roman" w:cs="Times New Roman"/>
          <w:b/>
          <w:bCs/>
          <w:i/>
          <w:iCs/>
          <w:noProof/>
          <w:sz w:val="28"/>
          <w:szCs w:val="28"/>
        </w:rPr>
        <w:drawing>
          <wp:inline distT="0" distB="0" distL="0" distR="0" wp14:anchorId="4EF4195C" wp14:editId="4AACAEDA">
            <wp:extent cx="6639739" cy="542925"/>
            <wp:effectExtent l="0" t="0" r="889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6664919" cy="5449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782BA8" w14:textId="5DBCB543" w:rsidR="00FA7F9C" w:rsidRPr="00FA7F9C" w:rsidRDefault="00FA7F9C" w:rsidP="00C26F46">
      <w:pPr>
        <w:pStyle w:val="ListParagraph"/>
        <w:spacing w:after="0" w:line="240" w:lineRule="auto"/>
        <w:ind w:left="-1134"/>
        <w:rPr>
          <w:rFonts w:ascii="Times New Roman" w:hAnsi="Times New Roman" w:cs="Times New Roman"/>
          <w:sz w:val="24"/>
          <w:szCs w:val="24"/>
        </w:rPr>
      </w:pPr>
    </w:p>
    <w:p w14:paraId="415B759A" w14:textId="1C178A4A" w:rsidR="00FA7F9C" w:rsidRPr="00FA7F9C" w:rsidRDefault="00FA7F9C" w:rsidP="00672035">
      <w:pPr>
        <w:pStyle w:val="ListParagraph"/>
        <w:spacing w:line="276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5F1AA316" w14:textId="77777777" w:rsidR="00672035" w:rsidRDefault="00672035" w:rsidP="00AF46CC">
      <w:pPr>
        <w:pStyle w:val="ListParagraph"/>
        <w:spacing w:after="0" w:line="276" w:lineRule="auto"/>
        <w:ind w:left="284" w:hanging="284"/>
        <w:rPr>
          <w:rFonts w:ascii="Times New Roman" w:hAnsi="Times New Roman" w:cs="Times New Roman"/>
          <w:b/>
          <w:bCs/>
          <w:sz w:val="24"/>
          <w:szCs w:val="24"/>
        </w:rPr>
      </w:pPr>
    </w:p>
    <w:p w14:paraId="7F6FC6DC" w14:textId="6DDEA9A7" w:rsidR="00AF46CC" w:rsidRDefault="00AF46CC" w:rsidP="00672035">
      <w:pPr>
        <w:pStyle w:val="ListParagraph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21F6D39" w14:textId="77777777" w:rsidR="00AF46CC" w:rsidRDefault="00AF46CC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4FA922C7" w14:textId="71D2FDC1" w:rsidR="00C26F46" w:rsidRPr="00C26F46" w:rsidRDefault="001409EA" w:rsidP="00275F7C">
      <w:pPr>
        <w:pStyle w:val="Caption"/>
        <w:jc w:val="left"/>
      </w:pPr>
      <w:bookmarkStart w:id="207" w:name="_Toc211577697"/>
      <w:r>
        <w:lastRenderedPageBreak/>
        <w:t xml:space="preserve">Lampiran 1. </w:t>
      </w:r>
      <w:r>
        <w:fldChar w:fldCharType="begin"/>
      </w:r>
      <w:r>
        <w:instrText xml:space="preserve"> SEQ Lampiran_1 \* ARABIC </w:instrText>
      </w:r>
      <w:r>
        <w:fldChar w:fldCharType="separate"/>
      </w:r>
      <w:r w:rsidR="00DB6280">
        <w:rPr>
          <w:noProof/>
        </w:rPr>
        <w:t>3</w:t>
      </w:r>
      <w:r>
        <w:fldChar w:fldCharType="end"/>
      </w:r>
      <w:r>
        <w:t xml:space="preserve"> Data </w:t>
      </w:r>
      <w:proofErr w:type="spellStart"/>
      <w:r>
        <w:t>Penelitian</w:t>
      </w:r>
      <w:bookmarkEnd w:id="207"/>
      <w:proofErr w:type="spellEnd"/>
      <w:r>
        <w:t xml:space="preserve"> </w:t>
      </w:r>
    </w:p>
    <w:tbl>
      <w:tblPr>
        <w:tblW w:w="8253" w:type="dxa"/>
        <w:tblInd w:w="-431" w:type="dxa"/>
        <w:tblLayout w:type="fixed"/>
        <w:tblLook w:val="04A0" w:firstRow="1" w:lastRow="0" w:firstColumn="1" w:lastColumn="0" w:noHBand="0" w:noVBand="1"/>
      </w:tblPr>
      <w:tblGrid>
        <w:gridCol w:w="570"/>
        <w:gridCol w:w="709"/>
        <w:gridCol w:w="628"/>
        <w:gridCol w:w="648"/>
        <w:gridCol w:w="708"/>
        <w:gridCol w:w="628"/>
        <w:gridCol w:w="1239"/>
        <w:gridCol w:w="628"/>
        <w:gridCol w:w="628"/>
        <w:gridCol w:w="628"/>
        <w:gridCol w:w="1239"/>
      </w:tblGrid>
      <w:tr w:rsidR="006F00BE" w:rsidRPr="00372DE7" w14:paraId="5880D123" w14:textId="5D2BAE0D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F539E" w14:textId="77777777" w:rsidR="006F00BE" w:rsidRPr="00372DE7" w:rsidRDefault="006F00BE" w:rsidP="006F00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NO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789D3" w14:textId="77777777" w:rsidR="006F00BE" w:rsidRPr="00372DE7" w:rsidRDefault="006F00BE" w:rsidP="006F00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1.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F2AAF" w14:textId="77777777" w:rsidR="006F00BE" w:rsidRPr="00372DE7" w:rsidRDefault="006F00BE" w:rsidP="006F00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1.2</w:t>
            </w: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55CE9" w14:textId="77777777" w:rsidR="006F00BE" w:rsidRPr="00372DE7" w:rsidRDefault="006F00BE" w:rsidP="006F00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1.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A083F" w14:textId="77777777" w:rsidR="006F00BE" w:rsidRPr="00372DE7" w:rsidRDefault="006F00BE" w:rsidP="006F00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1.4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B3C2A" w14:textId="77777777" w:rsidR="006F00BE" w:rsidRPr="00372DE7" w:rsidRDefault="006F00BE" w:rsidP="006F00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1.5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00AF2" w14:textId="77777777" w:rsidR="006F00BE" w:rsidRPr="00372DE7" w:rsidRDefault="006F00BE" w:rsidP="006F00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TOTAL_X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F1D9A7" w14:textId="60BF1E62" w:rsidR="006F00BE" w:rsidRPr="00372DE7" w:rsidRDefault="006F00BE" w:rsidP="006F00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2.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B4D470" w14:textId="7B66F6B2" w:rsidR="006F00BE" w:rsidRPr="00372DE7" w:rsidRDefault="006F00BE" w:rsidP="006F00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2.2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00D952" w14:textId="4A787C4B" w:rsidR="006F00BE" w:rsidRPr="00372DE7" w:rsidRDefault="006F00BE" w:rsidP="006F00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2.3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C11B6F" w14:textId="2E9FCCE0" w:rsidR="006F00BE" w:rsidRPr="00372DE7" w:rsidRDefault="006F00BE" w:rsidP="006F00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TOTAL_X2</w:t>
            </w:r>
          </w:p>
        </w:tc>
      </w:tr>
      <w:tr w:rsidR="00372DE7" w:rsidRPr="00372DE7" w14:paraId="561775E6" w14:textId="5E46750C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402C8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B8F0B" w14:textId="5FBAEA3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B7169" w14:textId="5BE70A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AAFE0" w14:textId="1036B3C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9D8F9" w14:textId="1A3414F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5B5ED" w14:textId="284D0F3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12D66" w14:textId="2F2BE18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3FC8A8" w14:textId="13F39A3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F3EBC9" w14:textId="5FDB758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CA0001" w14:textId="576C6CB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0533C9" w14:textId="3965651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</w:tr>
      <w:tr w:rsidR="00372DE7" w:rsidRPr="00372DE7" w14:paraId="13EE179F" w14:textId="72A08B78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2DC3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6CD6C" w14:textId="4EA73BC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37EDA" w14:textId="3AF772A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64A23" w14:textId="380FCBF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6EB7F" w14:textId="63C0A16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2541" w14:textId="44D79C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2F858" w14:textId="7F986DA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45ADB7" w14:textId="212103C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939979" w14:textId="77DC32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961D07" w14:textId="6B24192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13788D" w14:textId="53EE623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</w:tr>
      <w:tr w:rsidR="00372DE7" w:rsidRPr="00372DE7" w14:paraId="43F19B1A" w14:textId="4A0479BC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CE576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BAA45" w14:textId="2F2212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00112" w14:textId="1BBF5EA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5C783" w14:textId="1DB1824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3BA5E" w14:textId="4159BD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17074" w14:textId="2E7EDB1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3F6D9" w14:textId="6A1518E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536395" w14:textId="359FFCE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16C455" w14:textId="45169F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8A39BA" w14:textId="1B2AA8F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BF0A33" w14:textId="155EC9F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</w:tr>
      <w:tr w:rsidR="00372DE7" w:rsidRPr="00372DE7" w14:paraId="697D72A1" w14:textId="43F70564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81E19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75CE7" w14:textId="12E334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3F01F" w14:textId="3162D5F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FA5CF" w14:textId="2212796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8DA28" w14:textId="6E6BF4B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5EFD8" w14:textId="61B8038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F1DF8" w14:textId="5C6D2D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6BFE01" w14:textId="5702FBA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8A55A2" w14:textId="73162D1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59BBA2" w14:textId="34C8C3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96B660" w14:textId="264733B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4445B2EF" w14:textId="0EDF740B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38BE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A77E6" w14:textId="4B6B71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6BD19" w14:textId="3F0EC63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13C61" w14:textId="48439FF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615F9" w14:textId="200F6D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5EF43" w14:textId="690C7B2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8B648" w14:textId="0FEA347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C109A5" w14:textId="119BD3A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355DD7" w14:textId="6B26F17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BCB1F9" w14:textId="3EAA91C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738484" w14:textId="47F5482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71E820D6" w14:textId="43AF9079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E5F4E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AFD12" w14:textId="7E7B3B8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B44D2" w14:textId="3B4807D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C2FB6" w14:textId="111E683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F4A0A" w14:textId="0DD639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80AD8" w14:textId="4EA1E77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4D690" w14:textId="7AA56E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748067" w14:textId="5C5F7C3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438BFD" w14:textId="1D6219D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2AD2BC" w14:textId="5C8639D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46479A" w14:textId="0428B64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6D8DE88A" w14:textId="4035AA06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0995E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88D14" w14:textId="0510126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921B1" w14:textId="6D2C705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E4C95" w14:textId="030AAF2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CBC54" w14:textId="0E58D53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1D84D" w14:textId="5F6C83C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3F07E" w14:textId="4785C6C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56562D" w14:textId="77BD949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62EB70" w14:textId="11523C0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70FC63" w14:textId="39BB0F0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C8822B" w14:textId="2F74700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5C479F83" w14:textId="58368B3A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EDD02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17EB3" w14:textId="38F1D15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6854C" w14:textId="0DD9544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4A083" w14:textId="1657439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E6448" w14:textId="06959E5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9FBD2" w14:textId="423317E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E5CB6" w14:textId="4BCF0FA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091326" w14:textId="140325A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A9B85F" w14:textId="65772FE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B812EC" w14:textId="2369736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882795" w14:textId="379326D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6D4D1480" w14:textId="65634E1A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F45EC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A46B3" w14:textId="688860B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7244F" w14:textId="4B9AB67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8B806" w14:textId="7C26F04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8A966" w14:textId="2D9854C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7AB8F" w14:textId="4F1A11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D7061" w14:textId="2120B62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80EAFD" w14:textId="21DF0F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60F11C" w14:textId="0D0B02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3643D7" w14:textId="6006159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B82685" w14:textId="724A6B3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0B8A7252" w14:textId="0CAA8573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8557B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42793" w14:textId="0D29CA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F0EB7" w14:textId="1C680DE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453EE" w14:textId="4F2869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495F3" w14:textId="38C4F71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93F80" w14:textId="0AB9FEA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6027E" w14:textId="548BE81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0E5B5E" w14:textId="1F18977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646185" w14:textId="32736A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41E7EE" w14:textId="6A5D8DE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CE4B0C" w14:textId="5ECFD9A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</w:t>
            </w:r>
          </w:p>
        </w:tc>
      </w:tr>
      <w:tr w:rsidR="00372DE7" w:rsidRPr="00372DE7" w14:paraId="3D450543" w14:textId="7921BCA9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05F6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89AF3" w14:textId="6E8703C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D66BE" w14:textId="02D3EFC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B7AA3" w14:textId="432A005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CA38C" w14:textId="779BE8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AEDA7" w14:textId="74CD1F5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BF790" w14:textId="3CAA60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E05D0F" w14:textId="71F6C13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96C492" w14:textId="2189C1C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F2482E" w14:textId="3B1DCD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4F8D2B" w14:textId="6601B64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5CE20435" w14:textId="6CE76224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7ACCB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C9CDF" w14:textId="7494FC3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AE889" w14:textId="006D18C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79B39" w14:textId="213C2D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AB02D" w14:textId="1E058C6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57959" w14:textId="63DF4D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D44B7" w14:textId="0D8B62E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E50DFE" w14:textId="7F40357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968C4A" w14:textId="03D8C8B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D0364B" w14:textId="58EB24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ACEFC6" w14:textId="32234D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411CF646" w14:textId="1C77399A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85C76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01AB2" w14:textId="6B1850D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CF3DB" w14:textId="41D2BF1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4068D" w14:textId="4D738BA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C41F1" w14:textId="4709BC8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A719F" w14:textId="2D72CB4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5CE02" w14:textId="31BD464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354749" w14:textId="18796DE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CEF7A3" w14:textId="450A711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DB94FB" w14:textId="75742F1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E9850A" w14:textId="593F81A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354D8C99" w14:textId="2DA19E09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0A337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228E7" w14:textId="2756335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82167" w14:textId="7232C6C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62D15" w14:textId="1DE6A2B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C4F1B" w14:textId="3A0600B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3756E" w14:textId="6247058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CE6C4" w14:textId="5E94867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3159A3" w14:textId="6375D2D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0AA6C5" w14:textId="73CF08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535FDE" w14:textId="0B25456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388B19" w14:textId="674A7D6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291352F2" w14:textId="103D1108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7A78A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350CB" w14:textId="2D194EE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F58BC" w14:textId="5876A1B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BE7BC" w14:textId="1C5C4FB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5DD0E" w14:textId="7B5FB07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E400C" w14:textId="4ECE7CF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BDDA8" w14:textId="28ADB08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4CDA1F" w14:textId="4C1229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E6D08D" w14:textId="148FEFD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00FDBD" w14:textId="0966012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C3164F" w14:textId="1190FDC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419CCCC0" w14:textId="043B833C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1CA6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DDB7A" w14:textId="120363F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9DB46" w14:textId="7E50A7E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DBAF6" w14:textId="3FE83B9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A417E" w14:textId="44B4E9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F353F" w14:textId="065E1C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A8DBF" w14:textId="66AD5EE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4D129A" w14:textId="78FE5D1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686793" w14:textId="0F9E20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1A8867" w14:textId="68695D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26408D" w14:textId="0B152DA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14978F56" w14:textId="2887646D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7BEF6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5BBB6" w14:textId="0545E4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EEE83" w14:textId="5B427AA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0F6AD" w14:textId="496EC34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41195" w14:textId="6C7429D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34696" w14:textId="3CCBCD3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7D0F1" w14:textId="40FFD95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4FEA66" w14:textId="33D7070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6303C7" w14:textId="3D45CA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B6301D" w14:textId="654CB51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245F2B" w14:textId="1BB10F4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786A5FE8" w14:textId="2763EFF4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28B4B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686CE" w14:textId="0AE50C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E360C" w14:textId="776E905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C4075" w14:textId="2D4EA4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17C22" w14:textId="0D95AED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3DD99" w14:textId="5016BF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907BA" w14:textId="0BA363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75BC8E" w14:textId="5EDB7B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25947B" w14:textId="71E70E0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2D986E" w14:textId="09D4BE0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F93CE1" w14:textId="1DCE749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507AEC43" w14:textId="57A16A64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E328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45602" w14:textId="409E064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447B9" w14:textId="63CCF06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03223" w14:textId="7770001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04FD0" w14:textId="6C9DDBF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2DC5F" w14:textId="770D293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CDB03" w14:textId="56450AC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021327" w14:textId="1C2CD2D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7ADECD" w14:textId="325C70F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07DA18" w14:textId="34FFC00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7B5252" w14:textId="32C1CB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3BB99508" w14:textId="24120562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6AEF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21CE7" w14:textId="260DD62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BC374" w14:textId="121D6E8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60472" w14:textId="58395EF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551F2" w14:textId="542BE49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5842A" w14:textId="59F89A6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BEB2A" w14:textId="348D2FE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08C920" w14:textId="2AC99DE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8EFD6D" w14:textId="791F2D8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3232F9" w14:textId="3C8346A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654229" w14:textId="397C011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7AE2AE66" w14:textId="61A81C9F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72786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434CC" w14:textId="5E69A2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A25E9" w14:textId="5236655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D5780" w14:textId="767ED40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2AD01" w14:textId="034EA9A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3E197" w14:textId="38795C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26327" w14:textId="7FF467E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842694" w14:textId="6EAAB57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945FCF" w14:textId="5BB22F9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7B9B5A" w14:textId="67BB1F4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5EF806" w14:textId="5102E09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452CE06F" w14:textId="1B5DC61D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97A16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D81B9" w14:textId="384FC2A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666FB" w14:textId="7792D07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97DAE" w14:textId="69351D6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075586" w14:textId="757BD35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8E34C" w14:textId="6C186BC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4D0D8" w14:textId="7E2D947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482B94" w14:textId="1C01CC9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A5A0C7" w14:textId="6051AA1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5F5A05" w14:textId="0770319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860865" w14:textId="7FDE70E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11877103" w14:textId="6BFCFDEE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AE6BA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256B1" w14:textId="63493EC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4BE70" w14:textId="368818C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A8504" w14:textId="0AA5F6B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D9205" w14:textId="3E75124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779B3" w14:textId="515772B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47E21" w14:textId="005297C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73DD7D" w14:textId="10BB992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991050" w14:textId="634405C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5C28E5" w14:textId="56E52C6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A67B62" w14:textId="4F3E13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145CDE0C" w14:textId="04D85C69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73C56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26437" w14:textId="4384DF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B7BEF" w14:textId="05A967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E2D4F" w14:textId="5AA1DFE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CECFE" w14:textId="2AF160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C9615" w14:textId="7259C55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653E3" w14:textId="50F0FB8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2B0AC8" w14:textId="1CAEAFC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A055F6" w14:textId="3932E31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72523C" w14:textId="4B870A5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5DDAA5" w14:textId="21F3196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2F618C37" w14:textId="5A99D61D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F2DC7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C06B5" w14:textId="7232FCD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A184E" w14:textId="27D5333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35E46" w14:textId="589A4D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479AC" w14:textId="780BE1E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C97F3" w14:textId="56A064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DFE4D" w14:textId="6A5AEBD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319957" w14:textId="2F17E2E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EF7214" w14:textId="34529F6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457EAD" w14:textId="6315055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B7FF35" w14:textId="5FA9E08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472CD643" w14:textId="5FC68AF0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CF55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C0E60" w14:textId="7D23F8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04C92" w14:textId="641C158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652C3" w14:textId="5D6B2B4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1AE85" w14:textId="07AD1F7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1208D" w14:textId="60DB9B4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A91EC" w14:textId="4838ADE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5D1343" w14:textId="33B8D9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B28857" w14:textId="0CF711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8D753D" w14:textId="44F5C4B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CD0E99" w14:textId="3DA84B1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2F8EF0DC" w14:textId="7BB5F59F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4A5C7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88A2C" w14:textId="7D2ADC6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9B3BF" w14:textId="311032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1604E" w14:textId="52D5C19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879D5" w14:textId="71B79E1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6D6FE" w14:textId="158380A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2965A" w14:textId="787BE5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E1C631" w14:textId="128FC5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2B01D2" w14:textId="420C93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0FFF13" w14:textId="7DFF7E7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9CC023" w14:textId="70E04C1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4E013609" w14:textId="2E83BD6E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AEC8F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1EC1D" w14:textId="63163A1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BD6EC" w14:textId="4B5B96C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0F306" w14:textId="7C82C86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81E78" w14:textId="476C4F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5D403" w14:textId="7934B4F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338A7" w14:textId="33615BD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AE6937" w14:textId="4D47757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A51B84" w14:textId="187D54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630876" w14:textId="6F52CEA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070014" w14:textId="3E8D993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26E30A02" w14:textId="1A9AADF3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2C92B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C3E8D" w14:textId="3F1FB08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88F74" w14:textId="2DF1D11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3FBBA" w14:textId="3A81C7D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CFD51" w14:textId="0D58443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ED1E2" w14:textId="1ED678B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6B38E" w14:textId="298260B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452684" w14:textId="6DB4AE6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F52575" w14:textId="2BDA85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D62D62" w14:textId="06CA1A2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0FFCF9" w14:textId="1E005BA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799DB133" w14:textId="6F68B10C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3A3C6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ED3D8" w14:textId="67107A9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1FB7B" w14:textId="537405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97AD2" w14:textId="5399E82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99BA9" w14:textId="2434EEA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58647" w14:textId="41CDFD6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D0A37" w14:textId="0CAB62B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C361BF" w14:textId="7BAC2C6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4CD639" w14:textId="0F0917E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086690" w14:textId="2532BAC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5D1C56" w14:textId="5C498A9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20EF55D7" w14:textId="7514D632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3EDD6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7EB67" w14:textId="4FB4F2B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EC540" w14:textId="2690D3E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22BC0" w14:textId="0BAA8B6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53632" w14:textId="61372DB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D0703" w14:textId="1A6FB3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2D8AE" w14:textId="27CCAC5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540778" w14:textId="6D307C7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DB3708" w14:textId="2835431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21BB39" w14:textId="5C46199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6A3CE4" w14:textId="418138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72FD7A87" w14:textId="75AED310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CEFA6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28547" w14:textId="0A18D21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FC3B1" w14:textId="3EBC8D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34167" w14:textId="051052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10008" w14:textId="4692078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B173D" w14:textId="6735E75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73AF5" w14:textId="66EF8E1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BCEC5E" w14:textId="678E0C2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94CC4C" w14:textId="5E4473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33CE1E" w14:textId="6B1AB70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E3FDA7" w14:textId="521A291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48F23691" w14:textId="1B86DECA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28FB9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0574A" w14:textId="29EE8B6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19CBC" w14:textId="07A74FD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697FD" w14:textId="26FC649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18785" w14:textId="562BBE5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8E583" w14:textId="6084C04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9B785" w14:textId="059033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0451BC" w14:textId="3DD89EC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BDBEB2" w14:textId="58D879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49315A" w14:textId="127A411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1DAD2C" w14:textId="39CA37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</w:tr>
      <w:tr w:rsidR="00372DE7" w:rsidRPr="00372DE7" w14:paraId="6B01F28B" w14:textId="2D8936E5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43CEF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251A5" w14:textId="3B27CA8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32952" w14:textId="4135074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4E45E" w14:textId="1675953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998C2" w14:textId="4B4602E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5FD35" w14:textId="5FA34BE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F8C9B" w14:textId="451F899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8D2B3F" w14:textId="1ABF0DE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A4E8BA" w14:textId="6CE23C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BC0934" w14:textId="6C32E16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0BB4BB" w14:textId="0BAFF36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0320C4E7" w14:textId="50210CA0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2AF57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D655C" w14:textId="5DD8684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66293" w14:textId="114B27E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06776" w14:textId="35A43B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DED56" w14:textId="1AD5019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6E36C" w14:textId="6C7B304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F5E48" w14:textId="420CF80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3231F9" w14:textId="671119D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F4CCC2" w14:textId="0DE71B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6080A1" w14:textId="5C237FE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EE33CA" w14:textId="0707528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04B527D3" w14:textId="334581CF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E961B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14886" w14:textId="5FB7FE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82ECC" w14:textId="6C2315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81416" w14:textId="62B63EB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770DF" w14:textId="6CD16A1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215E6" w14:textId="72767E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EC7D6" w14:textId="0B20652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AF7313" w14:textId="2705078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DE979C" w14:textId="16F1810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BD19AD" w14:textId="7B27B31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91A93C" w14:textId="6DE4858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15F89A5E" w14:textId="4B161DC4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57D47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3EC67" w14:textId="7CD002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0FC90" w14:textId="35EF3FD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615A6" w14:textId="50D4F16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96C88" w14:textId="0387C1C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54E1C" w14:textId="42410CD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2648E" w14:textId="43F1E3F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C341C4" w14:textId="38C7D58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33739E" w14:textId="5432ED0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647C19" w14:textId="75978F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80C02C" w14:textId="4B3AF99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63F8A61E" w14:textId="285914E7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6C882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7248E" w14:textId="75363EE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222D8" w14:textId="58D9D66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F8857" w14:textId="68B2CF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E6392" w14:textId="0F5AFA7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EBC72" w14:textId="2EAE61D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0242E" w14:textId="7D72A0B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7CC8CE" w14:textId="20BA922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89902D" w14:textId="6FD8BC8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88E8C5" w14:textId="1199BEF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83AF3E" w14:textId="659D1DE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1CA3B05C" w14:textId="62E6C8BE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9A99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BAD6A" w14:textId="205EA0B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8B81D" w14:textId="1559F9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C0D12" w14:textId="53EC6F9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E51E4" w14:textId="61436A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87650" w14:textId="419CEB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FB6C6" w14:textId="3900ED4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18639F" w14:textId="15A028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5461D1" w14:textId="45620B8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D25DFC" w14:textId="088B3F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B01E87" w14:textId="565E856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4A96C95B" w14:textId="61900465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17883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9112F" w14:textId="701260F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4F884" w14:textId="056C07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E9B86" w14:textId="153F12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126AA" w14:textId="3AF9DF3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5306F" w14:textId="534E106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FE2A5" w14:textId="08C5053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728D7B" w14:textId="35319EB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2D9EA3" w14:textId="3B4F10B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03764D" w14:textId="7210F3B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059159" w14:textId="00034C2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218124CF" w14:textId="09A5EA70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773BD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FDEAB" w14:textId="39EB280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E2B1F" w14:textId="6B3BE0F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93EC6" w14:textId="02BFF84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9E4BC" w14:textId="65CBF2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8B99D" w14:textId="5512E42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5BA84" w14:textId="1513025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0F59A6" w14:textId="064C3B8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A5EC38" w14:textId="2DAB6D7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D4EE27" w14:textId="2A8F519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1F7BC4" w14:textId="52BC8A2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610631CD" w14:textId="7BDBE711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DDE48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55C20" w14:textId="6190B3C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C2E17" w14:textId="25827F4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0E293" w14:textId="0EE3F8A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10069" w14:textId="29F43D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9A245" w14:textId="6FDF0A0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32102" w14:textId="79DA9A9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82D25E" w14:textId="2CEF8ED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05A8C8" w14:textId="62AF5C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76C56F" w14:textId="2B4103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3C615A" w14:textId="39CA44A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2247E814" w14:textId="2D6F7C02" w:rsidTr="002E489E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16AC7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A1DF3" w14:textId="15B369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BBBF6" w14:textId="5A49B8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68730" w14:textId="405BA01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D0677" w14:textId="7C43E66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DEEC2" w14:textId="013D305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D2EC3" w14:textId="5D3FE53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F09A22" w14:textId="4C63DC9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8A005F" w14:textId="79C82E8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4F630E" w14:textId="308B462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F5290D" w14:textId="54AFAFA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36EC7F30" w14:textId="091FB6AF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CE958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0A956" w14:textId="3B5C97E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D3651" w14:textId="53A56EC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96E63" w14:textId="48972B2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C7ED8" w14:textId="414C6EA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AE4C2" w14:textId="7989AF4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6BA78" w14:textId="09681D4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1277D7" w14:textId="2A83F1C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71F275" w14:textId="4E704C9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5C1DAC" w14:textId="0D07506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B01637" w14:textId="078B57A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01A2C6E4" w14:textId="1E511021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8160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0D55D" w14:textId="591BE24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6490C" w14:textId="7F5D660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D194A" w14:textId="0B82414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0141B" w14:textId="29624F9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0430D" w14:textId="585D8F4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90B49" w14:textId="42D4503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F262CA" w14:textId="727137A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7AE40C" w14:textId="795B082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7AA861" w14:textId="1B9F548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E474CB" w14:textId="6227442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90020E" w:rsidRPr="00372DE7" w14:paraId="14BEE666" w14:textId="77777777" w:rsidTr="006706E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851A1C" w14:textId="03FDC5FF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lastRenderedPageBreak/>
              <w:t>NO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476B0E" w14:textId="39A187A0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X1.1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E2E27D" w14:textId="04DCE39D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X1.2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178631" w14:textId="2914B363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X1.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83C2CB" w14:textId="1A329D08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X1.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D4BA0A" w14:textId="22BEFAFF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X1.5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F1F8BC" w14:textId="13AFE03B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TOTAL_X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E01BBC" w14:textId="5D39F7DF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X2.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94FA86" w14:textId="13E707F2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2.2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5BD100" w14:textId="212891E7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2.3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6DE389" w14:textId="2C720D3B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TOTAL_X2</w:t>
            </w:r>
          </w:p>
        </w:tc>
      </w:tr>
      <w:tr w:rsidR="00372DE7" w:rsidRPr="00372DE7" w14:paraId="157164A5" w14:textId="25614911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4C45C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DEBB8" w14:textId="4C81116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8BF2B" w14:textId="2B03799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ABFD9" w14:textId="7B4C9D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E9889" w14:textId="748383D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E9C29" w14:textId="29CDA35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982F2" w14:textId="1E2888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D8215B" w14:textId="758717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FD6D19" w14:textId="5EE2816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E31FC9" w14:textId="4355846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3CE94B" w14:textId="076085F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16F0DEF5" w14:textId="5BCEAD19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EC29E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7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CF57A" w14:textId="35CC0CB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20723" w14:textId="20C6A6E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89DF0" w14:textId="490DCD5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FB9F5" w14:textId="275DE69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DC791" w14:textId="0603A13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DDE2A" w14:textId="7C70D67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1F066E" w14:textId="17DA70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A2A344" w14:textId="35EE86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09080B" w14:textId="383E4F5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D38388" w14:textId="46A9A7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61B27792" w14:textId="2769BE04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60D7C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8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01587" w14:textId="6C4DDFA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6C0D2" w14:textId="6A68F01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01DE4" w14:textId="20B4ABC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7995B" w14:textId="7A1BA4F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3169E" w14:textId="379C8DF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78E14" w14:textId="7F5ADE2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9F0E94" w14:textId="784C7A1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711177" w14:textId="723C96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057D07" w14:textId="666DE3E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AB6F7B" w14:textId="4B83A93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1365DB90" w14:textId="31E074DC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201DF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9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E75B7" w14:textId="060B419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6E60A" w14:textId="28E25F7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3F171" w14:textId="785A207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22D6E" w14:textId="0C673D2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5A356" w14:textId="18C151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7F3EE" w14:textId="23064A5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0B75E4" w14:textId="2795636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095EA0" w14:textId="55F047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9F0BDE" w14:textId="3A7E489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EFF816" w14:textId="0476613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2C1C61FB" w14:textId="330D2781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4DE9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0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BC79A" w14:textId="3BFED9D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5581B" w14:textId="29090B6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1D2A2" w14:textId="427A117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A6DFD" w14:textId="2A30A7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A5449" w14:textId="7092E34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03208" w14:textId="5396F7A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F79614" w14:textId="0AE54B7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133387" w14:textId="67413E1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5BB5B3" w14:textId="4EAE3F6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B14C98" w14:textId="3B81C51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13642344" w14:textId="1ED416B2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7A47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C36C0" w14:textId="087E4A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D4A54" w14:textId="5CE3F3D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9459F" w14:textId="08F3E03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094B7" w14:textId="27DDACB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613E9" w14:textId="69330E9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6ACE8" w14:textId="0EA8C47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22AD5C" w14:textId="38A43FF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BF74F2" w14:textId="1EF0F97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1667A7" w14:textId="5286C3E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777C56" w14:textId="55EDDD0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0B622D76" w14:textId="07E9C8A3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99929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568E1" w14:textId="7FABE76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52EF1" w14:textId="0851835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6BE07" w14:textId="1E6F4F5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4CA5D" w14:textId="58A5D53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437FD" w14:textId="0CD93B3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4B576" w14:textId="1670E67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78F890" w14:textId="342C4D7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42A66D" w14:textId="03ECA47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15B651" w14:textId="39FE98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C2BD14" w14:textId="52190C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35CB44D8" w14:textId="7FDC7404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6C72E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41C34" w14:textId="674F63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AF7B1" w14:textId="4504DB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D246E" w14:textId="4FCE416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B75B8" w14:textId="79E3BD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FBA95" w14:textId="72B63F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5BC72" w14:textId="4358F71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39E6F5" w14:textId="620D628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9A1A1F" w14:textId="5275A87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6A82B4" w14:textId="5F512B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5BAFCB" w14:textId="6E136A9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2EFB332A" w14:textId="2373DFC8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CEDCE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BE1C9" w14:textId="3B7ADFC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1AFB7" w14:textId="0ADA2D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ED533" w14:textId="6BC5619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5D792" w14:textId="1EBAE7B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BF844" w14:textId="47E48A8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04F34" w14:textId="573114F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45BF02" w14:textId="6193B23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DB0B1B" w14:textId="689D37A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C904F0" w14:textId="6D9CC27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5CB7C0" w14:textId="2AA08E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087BAE6A" w14:textId="13020E27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6B1B7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CA30E" w14:textId="4BCA63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82760" w14:textId="044962C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B7F2A" w14:textId="127B27D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A60AC" w14:textId="3FFB072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B8E55" w14:textId="1BB38E6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049CB" w14:textId="116A275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F195BE" w14:textId="66A4617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6B5629" w14:textId="345D767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DDC5A9" w14:textId="40EA3D2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E5B9FF" w14:textId="176669E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5EC93DAE" w14:textId="181D3E96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EDECB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5D3C3" w14:textId="4B976A9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9944A" w14:textId="4D7CC94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ABA6B" w14:textId="6A787E5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E72B1" w14:textId="37AD612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29F49" w14:textId="33C15FC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562BA" w14:textId="7FE0FC9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BA8C9D" w14:textId="258FA6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2C2521" w14:textId="1A696A1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6F0752" w14:textId="2741F0B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F6B6E4" w14:textId="03843FE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064D8018" w14:textId="77D31DB8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01A52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7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E9B06" w14:textId="11F9F1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E09D9" w14:textId="277CA59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CAD69" w14:textId="66D969F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57E58" w14:textId="0F829AB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CD0B6" w14:textId="477121B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F8852" w14:textId="5ABCFE3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1A5350" w14:textId="6F2B6C8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2480B0" w14:textId="25FC6A1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18B2F8" w14:textId="37110D7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281453" w14:textId="7E3B8A2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34B62FD0" w14:textId="11A0B75B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7C513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8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05820" w14:textId="5F302E8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17E85" w14:textId="06FF60B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F8550" w14:textId="7129312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A3576" w14:textId="03789E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1E32F" w14:textId="2226EA8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54A75" w14:textId="69E611D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FC1549" w14:textId="65DA36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445CC7" w14:textId="248B876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FDB9A1" w14:textId="71E1477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A6D3A1" w14:textId="28A2C14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42C1B9E7" w14:textId="6411C2D2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51913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9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FD7EC" w14:textId="5D0EEBC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B79C3" w14:textId="43CC84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AFF96" w14:textId="343282B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BFDD9" w14:textId="186C98C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65E4D" w14:textId="05DC998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C7C19" w14:textId="00A40EA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373078" w14:textId="7C0468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999CBE" w14:textId="18A5D9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895A06" w14:textId="150F182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6BCB62" w14:textId="283226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392EC805" w14:textId="7A6620F3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59F33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0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9178E" w14:textId="028D77E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98CFD" w14:textId="2597155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76AF" w14:textId="0C30C4B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0214C" w14:textId="3EDF22C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A0EB0" w14:textId="3DA6DCC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26AF9" w14:textId="7E23DC4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3E0CC8" w14:textId="459F025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000836" w14:textId="7ADFF91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F59A12" w14:textId="02125B5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0B0CE1" w14:textId="3EE934F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4FCB783B" w14:textId="31F9DE4B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C418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9DBF7" w14:textId="6903521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84E00" w14:textId="0EC710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52379" w14:textId="62B28E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ED21E" w14:textId="5D12A96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F97CC" w14:textId="1996208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F5137" w14:textId="2A3A245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2DFBA2" w14:textId="28B13A1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749CF4" w14:textId="4075EE3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34CFED" w14:textId="46AC4BC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D1B2D2" w14:textId="03EE9A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74DD7AAB" w14:textId="5CC5F861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053B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76221" w14:textId="7C60F56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C41A4" w14:textId="3236F5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EE628" w14:textId="00419F2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03B23" w14:textId="506B19E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986CE" w14:textId="61421B4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57103" w14:textId="6A74C0C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203BB7" w14:textId="03FEDA4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5FFB2F" w14:textId="3C60BD7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6F0F9A" w14:textId="5E97839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D69621" w14:textId="75F93CC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2ADB9364" w14:textId="104A3141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7F89D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9A108" w14:textId="208FEE8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3B5CD" w14:textId="257DBB5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26A17" w14:textId="3D308B1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CCE7F" w14:textId="6279C1D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AA551" w14:textId="4638AA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503B2" w14:textId="183713C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0809FC" w14:textId="2BDA68E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F61755" w14:textId="7887CA1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D080F9" w14:textId="230DE8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50461C" w14:textId="6A142D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2F884ABE" w14:textId="679E5C30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220FF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89CEC" w14:textId="5A5554D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8CBBF" w14:textId="3E258F9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D3934" w14:textId="1C890FE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84486" w14:textId="562B3C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9B135" w14:textId="6CB5452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000B7" w14:textId="78C5FE5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9B8ED5" w14:textId="4427DF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63D798" w14:textId="608F9AC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07A237" w14:textId="73BE36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438A3C" w14:textId="5E45A4D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3A458DF5" w14:textId="571AEFBF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821D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6B4CE" w14:textId="6A0AEE8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3272A" w14:textId="2813443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25869" w14:textId="05F79F6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6B266" w14:textId="1EFD8A1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6CF71" w14:textId="4089942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0FA77" w14:textId="0F5CEC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7F0ADB" w14:textId="636414A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3BFAAB" w14:textId="05D85F4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4FB821" w14:textId="2B0696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6C44F5" w14:textId="2F66D6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00E159E8" w14:textId="379E4B4A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3CAF8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E5334" w14:textId="501DD8E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AB3D4" w14:textId="0F576B2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19FDB" w14:textId="3BE1602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E9E93" w14:textId="2A7A95D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65DB8" w14:textId="3192715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64065" w14:textId="415AC0A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709633" w14:textId="07B896C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BD93BE" w14:textId="6AB856C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6B6B3B" w14:textId="7AD5C12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BB1905" w14:textId="5E1277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75BBCF0C" w14:textId="7ABBA510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2CC7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7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A80AA" w14:textId="5A6D53B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6EF19" w14:textId="16CB6DF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F56F1" w14:textId="770A185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7329F" w14:textId="1E1B735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DB3C9" w14:textId="5C10A3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6FE6F" w14:textId="0BBE2CD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8F665F" w14:textId="3346B83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D80A43" w14:textId="5B60639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470298" w14:textId="0A0976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B84543" w14:textId="6B8BCAC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50213660" w14:textId="3745C4ED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300B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8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E2732" w14:textId="1E0E698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2790B" w14:textId="460AEA9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A403C" w14:textId="64D5812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F2234" w14:textId="2C380DD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FE7A7" w14:textId="7B99CA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6C570" w14:textId="794A08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0C2E86" w14:textId="40AA8CE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FBC4E7" w14:textId="54ADC37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7D477E" w14:textId="3F41DB0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A08AAC" w14:textId="24DF87C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37221084" w14:textId="4BF4A267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FCECD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9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D64B7" w14:textId="1B14275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D9CF2" w14:textId="0BD16F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AA8EF" w14:textId="1050ABA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FBB6D" w14:textId="319A248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6464D" w14:textId="01F7B05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3BBA2" w14:textId="2DCA53F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6FCE4D" w14:textId="257EDC2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36A5DE" w14:textId="59EA542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DBBF35" w14:textId="2C1BF55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0732EC" w14:textId="5D8FC9A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473ADA84" w14:textId="4639319F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0698D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0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E18A5" w14:textId="05FA0D3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44449" w14:textId="7D9252C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C9644" w14:textId="251D99A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D57D7" w14:textId="3ED2F1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FA23B" w14:textId="4A5CA42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F8414" w14:textId="5C8A3B9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5A231E" w14:textId="70A0E3F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B49221" w14:textId="27FA36C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E7B06D" w14:textId="2946C3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3168D9" w14:textId="257060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736C3837" w14:textId="51900D45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DDF5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D9080" w14:textId="10ED830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D696C" w14:textId="71C6C33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235CA" w14:textId="49987DA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67341" w14:textId="33267FF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05B89" w14:textId="122572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43EDB" w14:textId="4980101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8C7004" w14:textId="6DB2604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8EF2B8" w14:textId="44A969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5108EE" w14:textId="6B45C6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59F200" w14:textId="00FF731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79545554" w14:textId="7BA5ACFC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57BF6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14815" w14:textId="7C2CC7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744EA" w14:textId="49E694D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BA571" w14:textId="5A897DE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6B11F" w14:textId="4744500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5E0A2" w14:textId="3BCFA9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76FAF" w14:textId="33C16C9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E96FEF" w14:textId="21BA0A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C3C6B8" w14:textId="543700E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2ED8D3" w14:textId="6358168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EA2839" w14:textId="3F7E49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26CF737F" w14:textId="3B15E31B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A5FAB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4E92E" w14:textId="123CC39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25D2F" w14:textId="3A4D60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D94E4" w14:textId="5511922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5A6E0" w14:textId="6B5D4D6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FB41F" w14:textId="701EA52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DCD72" w14:textId="5EDB4F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B8C689" w14:textId="658F17C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C64B29" w14:textId="05C016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1A5AA7" w14:textId="622E7F9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B658D3" w14:textId="5CB5173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</w:tr>
      <w:tr w:rsidR="00372DE7" w:rsidRPr="00372DE7" w14:paraId="02E015E3" w14:textId="5B7A8492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E83E2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67083" w14:textId="26A360B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70B5D" w14:textId="597D98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BA3FB" w14:textId="6324C08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ED309" w14:textId="12621D5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2EDF8" w14:textId="6A0BB0A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FF393" w14:textId="393A4C7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142389" w14:textId="325E08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C8810A" w14:textId="4BAAFC8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73ABDA" w14:textId="7BE6407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3CC0CA" w14:textId="2BD53D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</w:tr>
      <w:tr w:rsidR="00372DE7" w:rsidRPr="00372DE7" w14:paraId="638D036D" w14:textId="63BCC080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463E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89458" w14:textId="10F5240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FCA22" w14:textId="18C35B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A7635" w14:textId="7198B81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5B2D6" w14:textId="41513A4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A7E95" w14:textId="632D825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6CE81" w14:textId="37D138F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5A0C7D" w14:textId="7B08CA6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BAA53B" w14:textId="57F5DA5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E4E74A" w14:textId="2978AF3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31D467" w14:textId="4BFABA0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598DCF5C" w14:textId="21AE4E75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96143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51A0F" w14:textId="34BA7B9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59FAC" w14:textId="228EB47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B4462" w14:textId="6D386DF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B0E3D" w14:textId="161B40C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DFB34" w14:textId="0FA1B6C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AB77B" w14:textId="153E749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7CE11E" w14:textId="64E9BE2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BDD310" w14:textId="243B1C0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A4B897" w14:textId="255F50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04AC94" w14:textId="0AAEA1F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1A1A7FB4" w14:textId="495D8DF2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8E8EB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7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C59CF" w14:textId="409FED2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E3D41" w14:textId="6DE1762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0C566" w14:textId="0C2DED4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1AB46" w14:textId="2172F45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498BC" w14:textId="6F5C5CA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44B52" w14:textId="57B8C9D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EC4E20" w14:textId="5470208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99F75C" w14:textId="5297B67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314C6B" w14:textId="4B939FA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1B5123" w14:textId="65CA356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</w:tr>
      <w:tr w:rsidR="00372DE7" w:rsidRPr="00372DE7" w14:paraId="1CAF9A29" w14:textId="2404657D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1DA0F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8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737BC" w14:textId="61BF953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1E94F" w14:textId="63DF5E5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05683" w14:textId="6FDF04A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3BF20" w14:textId="7D9B5B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7F8CF" w14:textId="69983E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0C9EE" w14:textId="43C3393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D40281" w14:textId="13262CA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BC7804" w14:textId="1714DD7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C68081" w14:textId="61C6FA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B6219C" w14:textId="47B0AE4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0CB40E71" w14:textId="0134362B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9E38D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9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B44BB" w14:textId="59B203E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88FBA" w14:textId="095E7CD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EAB97" w14:textId="648861F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96B3D" w14:textId="3BAE6F9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3E384" w14:textId="55EEA31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C2F6B" w14:textId="4AFE0C0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E41B57" w14:textId="46E3A63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4F1412" w14:textId="2C9B60A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6E50E6" w14:textId="595E942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0EB097" w14:textId="1D604F3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6F8EF88E" w14:textId="0D9967B4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AAE1C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0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656B1" w14:textId="3BDDF9F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89B24" w14:textId="793FF69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4A1ED" w14:textId="64B202C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4BFAA" w14:textId="5B603C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9A9EE" w14:textId="16EBD1F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9131D" w14:textId="597978E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765A24" w14:textId="76FEDC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8C801F" w14:textId="3DA28D6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786E75" w14:textId="19D6D1D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2C10F9" w14:textId="701DC50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17E46E4C" w14:textId="2293FD38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2423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22D24" w14:textId="2B203EF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A81AB" w14:textId="2476B54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D2A74" w14:textId="40C86AB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279DB" w14:textId="7CAAD3A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9BEF7" w14:textId="0C8C35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00609" w14:textId="2D0D54B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8ED9A3" w14:textId="6734B2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D773FB" w14:textId="7A9B3CE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1C8CF3" w14:textId="0A8AA87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66223D" w14:textId="5AE1CBA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</w:t>
            </w:r>
          </w:p>
        </w:tc>
      </w:tr>
      <w:tr w:rsidR="00372DE7" w:rsidRPr="00372DE7" w14:paraId="0D357374" w14:textId="433C5048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82A1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3449E" w14:textId="3093EF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C24D5" w14:textId="1633CBA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DEB80" w14:textId="1791E1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06B77" w14:textId="1A28356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75F29" w14:textId="1399E2D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AAB2B" w14:textId="4C1E2DE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179518" w14:textId="3B3AD3F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D4DE8F" w14:textId="2ED6811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7E5D6E" w14:textId="1FF26E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E0B6FD" w14:textId="000C2BD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5217AD4C" w14:textId="76D90A22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AF318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CC447" w14:textId="607E0D6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28221" w14:textId="2172F2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6F785" w14:textId="12040A8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26064" w14:textId="4E6C126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8A336" w14:textId="0262D85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A2203" w14:textId="40587FB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33B624" w14:textId="6C35356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65F2CA" w14:textId="4F7C6F7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D5AA33" w14:textId="3FB235A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66AEDD" w14:textId="1B4DBF8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</w:tr>
      <w:tr w:rsidR="00372DE7" w:rsidRPr="00372DE7" w14:paraId="09987F0F" w14:textId="214F3F82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01F23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77C73" w14:textId="14A06DB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E0FA2" w14:textId="6AD1C45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A9B1D" w14:textId="3F87F13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D522C" w14:textId="3F3720E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62307" w14:textId="47CD16F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A811F" w14:textId="1B5727E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4A3D0F" w14:textId="6F1FA01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B607EC" w14:textId="51F2264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0A66EE" w14:textId="7DE3E9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44355D" w14:textId="609D5DB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7A6D37EC" w14:textId="6BC03A80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F16D3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B7539" w14:textId="11446F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CB3A5" w14:textId="3E05CDE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493AA" w14:textId="775798D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1A89D" w14:textId="10B07A1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E704A" w14:textId="701C0F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6BE3F" w14:textId="09A6BC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57379F" w14:textId="013295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27954B" w14:textId="6EC0321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240A7C" w14:textId="15EF250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913B4F" w14:textId="3F3BC58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47CDA915" w14:textId="069D1474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74C0C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D572D" w14:textId="46D0C7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64BFE" w14:textId="3BB2EC1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DFF74" w14:textId="0CE1C37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DD71C" w14:textId="700B80B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2426F" w14:textId="636211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B8082" w14:textId="7A4FC3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575A5D" w14:textId="33DFC8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7E78A8" w14:textId="33A368F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1409B0" w14:textId="3B4DBDF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2655F2" w14:textId="64A18D7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</w:tr>
      <w:tr w:rsidR="00372DE7" w:rsidRPr="00372DE7" w14:paraId="3C8270A8" w14:textId="00BBFA69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4A6EC9" w14:textId="1034906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7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88F8FA" w14:textId="16B4111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C44E23" w14:textId="758B9FC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F65ADA" w14:textId="7B521FD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081145" w14:textId="691665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8B671E" w14:textId="4B6C95E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FFEF0B" w14:textId="2DD9D63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A37074" w14:textId="6CBCE44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AA3AFF" w14:textId="5FBEE6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8BD4A5" w14:textId="7DF9F18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824B49" w14:textId="27C7A0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3F4213E3" w14:textId="0F8F11C1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6934D6" w14:textId="13CD76E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8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1CE517" w14:textId="63244F6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8D53B0" w14:textId="4B64E7C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D0407B" w14:textId="3186A12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469BB4" w14:textId="4CBED51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D02D51" w14:textId="5567A5C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67700A" w14:textId="1AA5E0F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7D75B0" w14:textId="66BECF4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93A7D6" w14:textId="05C092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B4CA93" w14:textId="3B0544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A8DD12" w14:textId="609A210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4DFF5F27" w14:textId="2F35F214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C095AD" w14:textId="6912A7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9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3AE4B0" w14:textId="19E1C2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6421C9" w14:textId="0CDAEDE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70DA97" w14:textId="1E35324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7E79AC" w14:textId="63F12AF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0E7269" w14:textId="401BD6A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47EA96" w14:textId="41EB1A1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2F710E" w14:textId="3B0520B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EEAB0C" w14:textId="723AAFA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CF381D" w14:textId="433CC18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94AA87" w14:textId="1B9F454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09BE4099" w14:textId="395EDEE6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43DA57" w14:textId="769C9A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0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1C46E5" w14:textId="51DACB3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D8B2CE" w14:textId="33E7E4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506D2B" w14:textId="3078B9C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78C66B" w14:textId="7C68EF6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60A867" w14:textId="0BF05DC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292D5E" w14:textId="0CAC43C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ED4132" w14:textId="5A6AB4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F40929" w14:textId="16855EE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79141C" w14:textId="76EE77D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99FFF0" w14:textId="4D10D06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1F61FC9D" w14:textId="61B0AFB0" w:rsidTr="00F71628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EBA204" w14:textId="3FC0D03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B36711" w14:textId="1FB1C0D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85DB82" w14:textId="2771FD0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42C605" w14:textId="3A25B1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B385B6" w14:textId="1FD59C8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1D4D10" w14:textId="545C13E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22569F" w14:textId="49F95F8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073436" w14:textId="59C70BD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28AEEF" w14:textId="019FAFA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D764AC" w14:textId="57F197A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50D338" w14:textId="0DDED7D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4B63863D" w14:textId="01C3F4D9" w:rsidTr="00F71628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006C92" w14:textId="087B04D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520A0F" w14:textId="7F3215C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58C660" w14:textId="570F87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BF447E" w14:textId="2E1479E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B353BD" w14:textId="3FE3C5B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A05BD2" w14:textId="4EC1B1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EF38D1" w14:textId="09F8338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518FCD" w14:textId="103EA92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1498E1" w14:textId="2D0565F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0035B7" w14:textId="2F82FEA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94D2B7" w14:textId="386099E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90020E" w:rsidRPr="00372DE7" w14:paraId="2A74462D" w14:textId="77777777" w:rsidTr="003C7F48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BDB5C4" w14:textId="39A23577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lastRenderedPageBreak/>
              <w:t>NO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F32953" w14:textId="1EE9DBFE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X1.1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851838" w14:textId="0CA956E0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X1.2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FEBF43" w14:textId="57767A4F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X1.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FC398B" w14:textId="773F059B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X1.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3858EC" w14:textId="47C71481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X1.5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B81DE4" w14:textId="3B6A62D1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TOTAL_X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5F8A99" w14:textId="7B5DD07A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t>X2.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54D018" w14:textId="5913CF61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2.2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C0119F" w14:textId="6807AE34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2.3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70BFA1" w14:textId="09B2E54C" w:rsidR="0090020E" w:rsidRPr="00372DE7" w:rsidRDefault="0090020E" w:rsidP="0090020E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TOTAL_X2</w:t>
            </w:r>
          </w:p>
        </w:tc>
      </w:tr>
      <w:tr w:rsidR="00372DE7" w:rsidRPr="00372DE7" w14:paraId="51AA6BD0" w14:textId="4964A4ED" w:rsidTr="002E489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72FE3C" w14:textId="1CA9DFC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8FEA63" w14:textId="44C96DF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1FA059" w14:textId="7974E90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573BA5" w14:textId="219B211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97DD17" w14:textId="724FD51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09A562" w14:textId="214FA3F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1A6BE8" w14:textId="1CB1159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E57CE8" w14:textId="541D24B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FEF603" w14:textId="06AC742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9164A6" w14:textId="2ED3751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17FEE6" w14:textId="67BAF8E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</w:tr>
      <w:tr w:rsidR="00372DE7" w:rsidRPr="00372DE7" w14:paraId="68C9419F" w14:textId="749A9F7C" w:rsidTr="00F71628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F6DDD0" w14:textId="6FD16F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A82078" w14:textId="028DB7F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F2865E" w14:textId="11531DD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1997C6" w14:textId="40CD351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02F51" w14:textId="63210A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840C98" w14:textId="00D11FF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E3F8B6" w14:textId="1D5BCC5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642641" w14:textId="3DCD31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CA4448" w14:textId="3DC27DE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27530A" w14:textId="3586570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E54165" w14:textId="0A80336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6DC6E630" w14:textId="780AA883" w:rsidTr="00F71628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CA796E" w14:textId="1E73297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A128A2" w14:textId="18A4C4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A0A71E" w14:textId="1F245F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3819B1" w14:textId="638CFD6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3E7570" w14:textId="170E41B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2C373B" w14:textId="0B2E247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4FC1B3" w14:textId="26481BA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BA8153" w14:textId="7FF7ED3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E41696" w14:textId="07EDDFF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B21C9D" w14:textId="1409083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EFAE4A" w14:textId="5477986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63098CF2" w14:textId="44FE1ABC" w:rsidTr="00F71628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79AA84" w14:textId="121FB22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8F2CCC" w14:textId="4AD953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B65358" w14:textId="0BAF293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A84184" w14:textId="2282B5B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E64A09" w14:textId="1BD1C7B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B2F017" w14:textId="4599628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B1A4BC" w14:textId="7795B58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A64C58" w14:textId="6B8FB0F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6AB5B9" w14:textId="5CF1CE3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A60A0E" w14:textId="4BF2C09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546D92" w14:textId="6301693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6E6EC574" w14:textId="38FC5A9F" w:rsidTr="00F71628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C2EDF5" w14:textId="0F10391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2F95EA" w14:textId="600337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96F78A" w14:textId="6D19AEE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A3588D" w14:textId="0A8364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88F6F5" w14:textId="6D6CAE1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76F7C2" w14:textId="7B20081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0BB6C0" w14:textId="4B0AC1A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C81FDE" w14:textId="57E4C35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DF0F5A" w14:textId="4809565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F94660" w14:textId="08B3F7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2D64C5" w14:textId="0C326EA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0A97180F" w14:textId="1C7FBFB2" w:rsidTr="00F71628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99EDF3" w14:textId="1DAB5C2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4A5206" w14:textId="5419A7B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39ACB6" w14:textId="785BF4E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A397C3" w14:textId="7FE2C61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01DEEB" w14:textId="50B00B5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D1B75D" w14:textId="70AF461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742408" w14:textId="0B4847D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3A88D8" w14:textId="69B7868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F9FAF2" w14:textId="538B1F5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E34AA4" w14:textId="14BDE61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E9D93E" w14:textId="525A24F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</w:tr>
      <w:tr w:rsidR="00372DE7" w:rsidRPr="00372DE7" w14:paraId="699B3813" w14:textId="0540079A" w:rsidTr="00F71628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267668" w14:textId="350C820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994394" w14:textId="743A41C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C26FC4" w14:textId="15E5004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46745E" w14:textId="386BEC6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EAFC89" w14:textId="596A652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E6EB10" w14:textId="02AF346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D48FBF" w14:textId="00F1F11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634F26" w14:textId="14F7E5E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67A8BF" w14:textId="52CD5E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F11461" w14:textId="4B5EE35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705DF7" w14:textId="58A993B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1F60CBC0" w14:textId="65D176FD" w:rsidTr="00F71628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DCB1C9" w14:textId="21FAA04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9D3E98" w14:textId="45890F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770723" w14:textId="49DBA53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59B337" w14:textId="76686B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3D153A" w14:textId="7FA6FB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644084" w14:textId="497785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0BD7C0" w14:textId="0D59F9B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CC2CB0" w14:textId="195A54E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2A3375" w14:textId="41CA1D5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ACDA50" w14:textId="375D7FE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CEB2D6" w14:textId="5E3A046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</w:tbl>
    <w:p w14:paraId="23F1FF83" w14:textId="5DA00C79" w:rsidR="00AF46CC" w:rsidRPr="00372DE7" w:rsidRDefault="00AF46CC" w:rsidP="00AF46CC">
      <w:pPr>
        <w:pStyle w:val="ListParagraph"/>
        <w:spacing w:line="360" w:lineRule="auto"/>
        <w:ind w:left="0"/>
        <w:rPr>
          <w:rFonts w:ascii="Times New Roman" w:hAnsi="Times New Roman" w:cs="Times New Roman"/>
          <w:b/>
          <w:bCs/>
          <w:sz w:val="18"/>
          <w:szCs w:val="18"/>
        </w:rPr>
      </w:pPr>
    </w:p>
    <w:p w14:paraId="19E1B5A1" w14:textId="73DC24CA" w:rsidR="00B648EA" w:rsidRPr="00372DE7" w:rsidRDefault="00B648EA" w:rsidP="00AF46CC">
      <w:pPr>
        <w:pStyle w:val="ListParagraph"/>
        <w:spacing w:line="360" w:lineRule="auto"/>
        <w:ind w:left="0"/>
        <w:rPr>
          <w:rFonts w:ascii="Times New Roman" w:hAnsi="Times New Roman" w:cs="Times New Roman"/>
          <w:b/>
          <w:bCs/>
          <w:sz w:val="18"/>
          <w:szCs w:val="18"/>
        </w:rPr>
      </w:pPr>
    </w:p>
    <w:p w14:paraId="2EE39BDE" w14:textId="09ADDC35" w:rsidR="00B648EA" w:rsidRPr="00372DE7" w:rsidRDefault="00B648EA" w:rsidP="00B648EA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6DE5A3AF" w14:textId="77777777" w:rsidR="00B648EA" w:rsidRPr="00372DE7" w:rsidRDefault="00B648EA">
      <w:pPr>
        <w:rPr>
          <w:rFonts w:ascii="Times New Roman" w:hAnsi="Times New Roman" w:cs="Times New Roman"/>
          <w:b/>
          <w:bCs/>
          <w:sz w:val="18"/>
          <w:szCs w:val="18"/>
        </w:rPr>
      </w:pPr>
      <w:r w:rsidRPr="00372DE7">
        <w:rPr>
          <w:rFonts w:ascii="Times New Roman" w:hAnsi="Times New Roman" w:cs="Times New Roman"/>
          <w:b/>
          <w:bCs/>
          <w:sz w:val="18"/>
          <w:szCs w:val="18"/>
        </w:rPr>
        <w:br w:type="page"/>
      </w:r>
    </w:p>
    <w:tbl>
      <w:tblPr>
        <w:tblW w:w="9073" w:type="dxa"/>
        <w:tblInd w:w="-431" w:type="dxa"/>
        <w:tblLayout w:type="fixed"/>
        <w:tblLook w:val="04A0" w:firstRow="1" w:lastRow="0" w:firstColumn="1" w:lastColumn="0" w:noHBand="0" w:noVBand="1"/>
      </w:tblPr>
      <w:tblGrid>
        <w:gridCol w:w="570"/>
        <w:gridCol w:w="709"/>
        <w:gridCol w:w="628"/>
        <w:gridCol w:w="648"/>
        <w:gridCol w:w="708"/>
        <w:gridCol w:w="1239"/>
        <w:gridCol w:w="628"/>
        <w:gridCol w:w="628"/>
        <w:gridCol w:w="628"/>
        <w:gridCol w:w="703"/>
        <w:gridCol w:w="708"/>
        <w:gridCol w:w="1276"/>
      </w:tblGrid>
      <w:tr w:rsidR="00034641" w:rsidRPr="00372DE7" w14:paraId="3D8093BB" w14:textId="77777777" w:rsidTr="00D52BC3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E7074" w14:textId="77777777" w:rsidR="00034641" w:rsidRPr="00372DE7" w:rsidRDefault="00034641" w:rsidP="000346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lastRenderedPageBreak/>
              <w:t>NO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CCD09" w14:textId="127EAF8C" w:rsidR="00034641" w:rsidRPr="00372DE7" w:rsidRDefault="00034641" w:rsidP="000346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3.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2A344" w14:textId="128CA0A9" w:rsidR="00034641" w:rsidRPr="00372DE7" w:rsidRDefault="00034641" w:rsidP="000346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3.2</w:t>
            </w: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E4F1A" w14:textId="60C4FB2A" w:rsidR="00034641" w:rsidRPr="00372DE7" w:rsidRDefault="00034641" w:rsidP="000346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3.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D8BC2" w14:textId="760ACE49" w:rsidR="00034641" w:rsidRPr="00372DE7" w:rsidRDefault="00034641" w:rsidP="000346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3.4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ED02B" w14:textId="63C9607E" w:rsidR="00034641" w:rsidRPr="00372DE7" w:rsidRDefault="00034641" w:rsidP="000346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TOTAL_X3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44C3C9" w14:textId="5AC2B988" w:rsidR="00034641" w:rsidRPr="00372DE7" w:rsidRDefault="00034641" w:rsidP="000346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17B868" w14:textId="0D5109F6" w:rsidR="00034641" w:rsidRPr="00372DE7" w:rsidRDefault="00034641" w:rsidP="000346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2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0A4513" w14:textId="55274469" w:rsidR="00034641" w:rsidRPr="00372DE7" w:rsidRDefault="00034641" w:rsidP="000346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3</w:t>
            </w:r>
          </w:p>
        </w:tc>
        <w:tc>
          <w:tcPr>
            <w:tcW w:w="7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4F6CF7" w14:textId="6C6EED1D" w:rsidR="00034641" w:rsidRPr="00372DE7" w:rsidRDefault="00034641" w:rsidP="000346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4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B74BAE" w14:textId="6ACCF2FE" w:rsidR="00034641" w:rsidRPr="00372DE7" w:rsidRDefault="00034641" w:rsidP="000346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08CBD6" w14:textId="7C1CFE0D" w:rsidR="00034641" w:rsidRPr="00372DE7" w:rsidRDefault="00034641" w:rsidP="000346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TOTAL_X</w:t>
            </w:r>
            <w:r w:rsidR="00C141ED"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4</w:t>
            </w:r>
          </w:p>
        </w:tc>
      </w:tr>
      <w:tr w:rsidR="00372DE7" w:rsidRPr="00372DE7" w14:paraId="66DECD7E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02F4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15435" w14:textId="59735FA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86AAB" w14:textId="7FECFE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0EDCC" w14:textId="10B69E3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F967B" w14:textId="4869B6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52115" w14:textId="467883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02FBDD" w14:textId="1636329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855A4D" w14:textId="1EDA680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E6101E" w14:textId="06B3BD5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9E56C6" w14:textId="1A29038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F52B13" w14:textId="73AE288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052810" w14:textId="3EF7C51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</w:tr>
      <w:tr w:rsidR="00372DE7" w:rsidRPr="00372DE7" w14:paraId="52072963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E5942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2DD77" w14:textId="5A4A57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709AD" w14:textId="3EF79E6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B1DD2" w14:textId="3B29EB1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3D150" w14:textId="0AACB93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9C71B" w14:textId="000A6A9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F840AF" w14:textId="30FF846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D64661" w14:textId="41F50B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56B1AE" w14:textId="2DC9FC4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EED605" w14:textId="2D5916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4ADCF1" w14:textId="4EB784B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EB5421" w14:textId="1672C30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322FB77A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BAC07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38C6A" w14:textId="559AB3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EB2B9" w14:textId="341630B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B327C" w14:textId="1A817B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C7945" w14:textId="0CB705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2A03F" w14:textId="0C30AD3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8A5A77" w14:textId="1187BE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BD6F4E" w14:textId="7C10C68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63E8A3" w14:textId="5852B6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085210" w14:textId="3E4F07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5509EB" w14:textId="5B457B1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E0A53B" w14:textId="019C658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372DE7" w:rsidRPr="00372DE7" w14:paraId="1FF2463D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EA48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9B2E5" w14:textId="1AA349D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0C05A" w14:textId="1D31C56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00946" w14:textId="61A316B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08E54" w14:textId="6C9CB8A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04062" w14:textId="4C5162F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F2EB50" w14:textId="7402B25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3A0B57" w14:textId="30FACF5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D1FA0C" w14:textId="4D892B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C3585E" w14:textId="1E53274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21E4DA" w14:textId="33379DC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728F5A" w14:textId="28F8147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</w:tr>
      <w:tr w:rsidR="00372DE7" w:rsidRPr="00372DE7" w14:paraId="438BA8D2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D6422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73B40" w14:textId="1C92EB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8EA5B" w14:textId="41163E0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3724F" w14:textId="5FC9A5E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524F4" w14:textId="5E349F7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FC408" w14:textId="1966C9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201C7A" w14:textId="54BC595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F16FA7" w14:textId="53EEB36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5532E8" w14:textId="65DBC0D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57496F" w14:textId="7BF631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37FA23" w14:textId="5BED81C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8ED4EF" w14:textId="1D7C9F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043C3AFF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84B84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5EEE2" w14:textId="7FFA37D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A051B" w14:textId="7352E7E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2AEB5" w14:textId="447D822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51DAF" w14:textId="0DC703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5475A" w14:textId="0C3978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0F0942" w14:textId="6124678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E30059" w14:textId="0C8F182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9101DD" w14:textId="0127278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40A342" w14:textId="54EADA8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AD0587" w14:textId="41A595E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016994" w14:textId="60369D2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0957448B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FEF27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66C95" w14:textId="1DD0302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0598E" w14:textId="77E32A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89D17" w14:textId="3BAA084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F429C" w14:textId="22D8115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BC666" w14:textId="43791F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67031B" w14:textId="158E8F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EF0AA9" w14:textId="02A8F4B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78C5F2" w14:textId="2661B2D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FB6E73" w14:textId="594FB55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1E6271" w14:textId="7F9604E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4E9281" w14:textId="694F199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49BBB685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D4EA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E50ED" w14:textId="18CA88D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3773A" w14:textId="14CCF1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1D1E6" w14:textId="00AFE9D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E389F" w14:textId="6D63FAA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141AC" w14:textId="2B2BE17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B11BD5" w14:textId="51D0754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8584A2" w14:textId="07C2954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3E14EA" w14:textId="6346F3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BAB0EF" w14:textId="3D0C5C0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5C4ABF" w14:textId="4E1866C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B53B96" w14:textId="573E744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6337F2F7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5DBAA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8F050" w14:textId="7638ED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7E196" w14:textId="3633F5A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61DFE" w14:textId="598DA2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985B3" w14:textId="67E1298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8CC66" w14:textId="67BF890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B64D22" w14:textId="3E8194B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B9D05F" w14:textId="0FC5F73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7B76C6" w14:textId="7B61FE1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713C73" w14:textId="36F7FB5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7377E1" w14:textId="2210E23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884E7E" w14:textId="66E25C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3978900A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0DA99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F1CDD" w14:textId="227A1C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318BD" w14:textId="049C52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8C4F4" w14:textId="0CC0B2D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8AA9F" w14:textId="607E8B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DCCBC" w14:textId="6B8945C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542CD9" w14:textId="1869BB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4977E6" w14:textId="7621B03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8957B8" w14:textId="118389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D0F4A1" w14:textId="63948F5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3CFC4A" w14:textId="01B2955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F70B47" w14:textId="0B22F2F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50600E30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AA32D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2E37F" w14:textId="6570E35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E3311" w14:textId="216E674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9C1EE" w14:textId="6968377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1AE7D" w14:textId="19B21A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DD816" w14:textId="54EAA13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67ADCA" w14:textId="0F76089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830A82" w14:textId="24A5959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36D4D4" w14:textId="42D1BE0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62A187" w14:textId="6E828D6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3B46FE" w14:textId="0892163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8F73F3" w14:textId="283B8D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77EBBD41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D2A4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B62F2" w14:textId="2291B6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FBB81" w14:textId="0E6469C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8F252" w14:textId="7DA7BD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4FEF2" w14:textId="484B959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20AB6" w14:textId="7EC08E4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21E013" w14:textId="15319B1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9E31C3" w14:textId="6156E90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E7DF28" w14:textId="6DF85B7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1E92BF" w14:textId="3DF01C2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79A7C8" w14:textId="162A55E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68C8CA" w14:textId="363ED78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6405F17C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8589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B0A40" w14:textId="578CE45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4DC9F" w14:textId="1EF297C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0690C" w14:textId="56D2C84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ACE6B" w14:textId="1F57ACA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38836" w14:textId="6D82B7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0D8451" w14:textId="1418CA5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99E548" w14:textId="07A73B2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FDA412" w14:textId="48F1972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9776EA" w14:textId="6DAB668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270F26" w14:textId="171325A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8C00C3" w14:textId="0C0173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3E3AFC31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E082C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C6FED" w14:textId="0B8E800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EBF2C" w14:textId="468EF0B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8E04A" w14:textId="54C7392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1408B" w14:textId="66DDE5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32ABF" w14:textId="5523065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5BAB6A" w14:textId="7F5D8C7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CBED08" w14:textId="627D333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51187C" w14:textId="7FB6079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35CBB3" w14:textId="2FE6B87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29A23B" w14:textId="469382F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2518F4" w14:textId="324928A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3F62ABEE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9BC7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F1051" w14:textId="02F1F95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1E88A" w14:textId="2415308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52CC4E" w14:textId="20B1FAA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47B77" w14:textId="57B2DB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57987" w14:textId="7A90511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740EE7" w14:textId="24C5E5B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6C8C1C" w14:textId="2970117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47DFFE" w14:textId="566310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2ABB29" w14:textId="45A96DF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6F9D4E" w14:textId="5654F47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68FA99" w14:textId="748148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6E192CCB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A961D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DA967" w14:textId="10460A2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8D093" w14:textId="7B9754C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6706A" w14:textId="29F5A0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38A9F" w14:textId="0A8C436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B4F73" w14:textId="0A12DA2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13DD25" w14:textId="0A1232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17C3A3" w14:textId="298DC07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B90CF8" w14:textId="6D65235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9F5930" w14:textId="59D7EE5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2A29D4" w14:textId="38E042D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336E3F" w14:textId="04030CB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6062DD7E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853A4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DA9FF" w14:textId="57EFDBC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F794C" w14:textId="4250460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D3466" w14:textId="6CF561E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FF416" w14:textId="799A6CE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2351E" w14:textId="34AEB60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ACA32E" w14:textId="0551E94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FCE909" w14:textId="635E3C7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84E97E" w14:textId="3BC8E2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025874" w14:textId="38A1F0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643828" w14:textId="6897CAA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FE5DD7" w14:textId="1B39446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5FC5DC4A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8033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F2F2A" w14:textId="1EBED3E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13939" w14:textId="16883DC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D06CF" w14:textId="1D5C8E8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B41DE" w14:textId="09CA942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1C8A4" w14:textId="6C32A4B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6B2BC0" w14:textId="0004627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7A1514" w14:textId="4F8CD1E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87802C" w14:textId="04D2465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624C07" w14:textId="01CF296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57EA33" w14:textId="00CABAE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4D0502" w14:textId="316323B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76A381E0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0F66D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A8185" w14:textId="09DCECA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7C7ED" w14:textId="165AE38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D8546" w14:textId="4AA3C8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E8E6C" w14:textId="20168CF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7E7C5" w14:textId="496CAD3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436DFF" w14:textId="644CD8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DFAC05" w14:textId="4FE895A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D73A98" w14:textId="18A5F91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AF4318" w14:textId="249EC59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495303" w14:textId="0F0964D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EFBFF2" w14:textId="24A0522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23B3C6FB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A5BD8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255D7" w14:textId="5EFC510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41A5B" w14:textId="55F360F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3FBA3" w14:textId="5E9A20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9693D" w14:textId="46553E9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3D8A4" w14:textId="41D8706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2AC725" w14:textId="49AA3A9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26BFCA" w14:textId="3065223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98910F" w14:textId="27BC417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CACD4D" w14:textId="2A21AF1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2289C9" w14:textId="6D63AC4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01BCC5" w14:textId="29182C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67A7C9C8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556F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50129" w14:textId="76A457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A8924" w14:textId="241FC6F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BFEAB" w14:textId="0A63585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5E918" w14:textId="087F40A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BF8FE" w14:textId="4DA335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0C2ABA" w14:textId="3A36E1F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CFDE30" w14:textId="00326BD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8BAF42" w14:textId="311529A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5ED170" w14:textId="71902C2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96F32C" w14:textId="42F0468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CF316C" w14:textId="32A1871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61FA66B3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4FDC9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8D2BA" w14:textId="7C9C2C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8E0B8" w14:textId="1264C92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1C0B2" w14:textId="5C3C6F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A3BF1" w14:textId="00161C1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9D294" w14:textId="3E680FC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503787" w14:textId="4DEAA62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6F25FC" w14:textId="2BBDED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111C9F" w14:textId="6A2C3AD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F7B0F9" w14:textId="6C97A9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84F22B" w14:textId="368AAE3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83E523" w14:textId="23743CE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167218D4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2CBF3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70AD6" w14:textId="0FB60C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77A41" w14:textId="196E5B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9C02B" w14:textId="00739D3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E0012" w14:textId="5AB290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CCB4B" w14:textId="0FFF946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0FC5E8" w14:textId="5E00F17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27F799" w14:textId="4D1F522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5289C3" w14:textId="2816B08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7B385A" w14:textId="7CBF7F6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2ECBF1" w14:textId="20302A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7BEE4E" w14:textId="02DD68E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5C9DC648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F4579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8FF3C" w14:textId="4BA3EF6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47730" w14:textId="4D57D1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D56D6" w14:textId="45E9E2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926E2" w14:textId="0F97D63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D4FF3" w14:textId="152CA2B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F0EBF5" w14:textId="376C85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98BED6" w14:textId="1B61DA6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DE17B8" w14:textId="34FDC0B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84C453" w14:textId="1F718A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73C8C4" w14:textId="7FA8850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40D0FA" w14:textId="42794E2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001AAB01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CB297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C1D0D" w14:textId="21F3D8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35F88" w14:textId="6A15B2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495C8" w14:textId="5CEA9E5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30E66" w14:textId="758FD87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9FD56" w14:textId="3C416F5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E8ADDF" w14:textId="616165B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6337DA" w14:textId="5B8A093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627925" w14:textId="7627F9C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FA9DB6" w14:textId="7528A00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2BA07E" w14:textId="7AF2F78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CE36D8" w14:textId="114CC2A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4E3FB471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F082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78766" w14:textId="09722B3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218BE" w14:textId="5FBEA42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C2862" w14:textId="696085B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61F13" w14:textId="502622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6F3B2" w14:textId="5876593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CFDFB5" w14:textId="719E35D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C6201B" w14:textId="2507BF2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CAA7AA" w14:textId="6B2EF5D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4B9FCA" w14:textId="449FB01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211871" w14:textId="67A92E4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8F0857" w14:textId="1D99352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356AC536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A2DC9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B76F3" w14:textId="78761B1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F16BA" w14:textId="4C86BE8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7BE3B" w14:textId="62AC88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99D0C" w14:textId="2E63BEC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95B19" w14:textId="3A478D4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D8D8FF" w14:textId="49C1445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09A5D8" w14:textId="49DD764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2C4F4B" w14:textId="5E25B3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4FDD08" w14:textId="171ACEB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F025AC" w14:textId="3509A25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EAEBF4" w14:textId="4C3E6B3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4C1D469F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C6CBA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3F9AE" w14:textId="3F481E9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E6771" w14:textId="1C4296A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35516" w14:textId="60A5E82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3EA35" w14:textId="2779B95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228E0" w14:textId="2BEBFB4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471861" w14:textId="6B28799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7F1681" w14:textId="37F5550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8F47D3" w14:textId="66D2856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879675" w14:textId="1730AC1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E5D235" w14:textId="355AB2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C3583F" w14:textId="315FA48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011B2B5E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B248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4C53B" w14:textId="4327AD2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F23C8" w14:textId="7D89070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C5DBE" w14:textId="6E00088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4EA56" w14:textId="5506712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D2CAB" w14:textId="14F7203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4758E4" w14:textId="48CB611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29E237" w14:textId="708CA99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D84B71" w14:textId="0E5E87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D1796F" w14:textId="567ECE6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3A3095" w14:textId="5F212C6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D32ABB" w14:textId="5A2878D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373FA9B0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B6A0D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03157" w14:textId="03D8606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1B9EC" w14:textId="260EC29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676C3" w14:textId="38F2932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7037C" w14:textId="433A445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98DCA" w14:textId="5FB2DD4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1155AD" w14:textId="756901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1098C7" w14:textId="2F092A6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C1D658" w14:textId="31BA39E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53B817" w14:textId="71725DD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AAC896" w14:textId="2FE972E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48D5D1" w14:textId="794A9E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79657822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D9AF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E7090" w14:textId="795F890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109B2" w14:textId="2C42BB0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DD326" w14:textId="02734A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A1858" w14:textId="55B134C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9F1CD" w14:textId="23D4528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FE29A7" w14:textId="5D1628D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90BFF7" w14:textId="6B3EDB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212778" w14:textId="6A5FBCF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699994" w14:textId="06283B5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6D4947" w14:textId="4C39886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F3FE09" w14:textId="6A245A9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55FF734A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E9A86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AEF5A" w14:textId="0E5738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D4661" w14:textId="51B0CEB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1ECA6" w14:textId="6228C21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08E6D" w14:textId="5F9CEE9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68560" w14:textId="6C3C382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B75E10" w14:textId="686396D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A04966" w14:textId="3319201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2CDA19" w14:textId="5AEBF2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FC2A04" w14:textId="21B4251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47EE83" w14:textId="6E34BFE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B7B74A" w14:textId="59B974D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7B65BA32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6BCD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67D15" w14:textId="32B2F8E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982B1" w14:textId="6AAC7D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7A813" w14:textId="313E511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7D0B2" w14:textId="4946881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DA404" w14:textId="5112C1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2A1CE0" w14:textId="2DD7E50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A274AC" w14:textId="465FAED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62C646" w14:textId="04CB4C0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853887" w14:textId="361CAD9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24A620" w14:textId="67F8CB6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5D3275" w14:textId="5AB1A9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372DE7" w14:paraId="76510453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50E92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CBB00" w14:textId="77C094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EBF2D" w14:textId="461D678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8E275" w14:textId="28DC5A7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49CCA" w14:textId="641563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840A0" w14:textId="6D57767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24111E" w14:textId="59D2E40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B18151" w14:textId="609D645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BADCF7" w14:textId="1F839F9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7E1565" w14:textId="2B4545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8FDD67" w14:textId="6FD71D7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BBAFB7" w14:textId="54111FD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</w:tr>
      <w:tr w:rsidR="00372DE7" w:rsidRPr="00372DE7" w14:paraId="104AD48B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FE64E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30571" w14:textId="0913291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4A85B" w14:textId="41150F8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B588B" w14:textId="5F43FCE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089CA" w14:textId="1A1D103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30C0E" w14:textId="182C6C8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324E06" w14:textId="3D3FF7D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E82D52" w14:textId="1B410E8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1F876A" w14:textId="50BFE08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3AAB32" w14:textId="097A8A1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5E70F7" w14:textId="3B013E9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9AEB89" w14:textId="417DFDE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7E1C0F27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88FF2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6FA47" w14:textId="64D954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C3496" w14:textId="74B8793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A1A35" w14:textId="1C4C995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C5A8B" w14:textId="24033D6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BCBC0" w14:textId="4CFF19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544CC1" w14:textId="56F6EA5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11774F" w14:textId="2344F5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1ADA75" w14:textId="693C1F4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601815" w14:textId="46640C5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57C017" w14:textId="6E9E68F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3B7C4A" w14:textId="2C45E58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5BC13C61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E371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3503C" w14:textId="365C78D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9C518" w14:textId="43380D5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B0583" w14:textId="7F82F7D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F1341" w14:textId="59AE83F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941AA" w14:textId="3E5F831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E91757" w14:textId="1C1854F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310C65" w14:textId="1F9FEBC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B5437B" w14:textId="2854820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391EB6" w14:textId="7924B62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052D55" w14:textId="2CD5BFD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EA6F6C" w14:textId="27AB219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3C5C2393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62D48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3E70A" w14:textId="03D913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35A34" w14:textId="04523E0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84233" w14:textId="5CF2854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0790B" w14:textId="45D07CF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C2DB2" w14:textId="02AA0F8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11D742" w14:textId="3B696E3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7BF7C4" w14:textId="213463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DCC62F" w14:textId="74B8A01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96AB95" w14:textId="33990F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EA6410" w14:textId="4086D0F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ABEAD0" w14:textId="383179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2F40486D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D9B8A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4CE82" w14:textId="218401D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30EBF" w14:textId="1E07F46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96DBB" w14:textId="4DC2EB6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38F8D" w14:textId="1B17815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32CF8" w14:textId="2BF0EF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C0EF00" w14:textId="6E64A26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9DA2B9" w14:textId="778C74E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78773D" w14:textId="0BA214A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0DE77E" w14:textId="366312A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7F4686" w14:textId="07C144E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832571" w14:textId="6C14F06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26ED16B0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75869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793AE" w14:textId="24814BD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94464" w14:textId="5BD74D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1836D" w14:textId="2E363BB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BB0EE" w14:textId="1EDED0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35430" w14:textId="46AB067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F1B199" w14:textId="2C57CBD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36F8B3" w14:textId="3E06D21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EFB4C2" w14:textId="2E579A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FDE1A1" w14:textId="1AD8353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1DA86D" w14:textId="64A0617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F6461F" w14:textId="37A4A77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</w:tr>
      <w:tr w:rsidR="00372DE7" w:rsidRPr="00372DE7" w14:paraId="41EC046A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C287D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A3959" w14:textId="3F5E7D2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6E193" w14:textId="75680D5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8A0DD" w14:textId="1980DC4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01DAC" w14:textId="246AEB2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1B9E9" w14:textId="2A8084D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75E33A" w14:textId="0F3D1C4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9B2222" w14:textId="4707B7E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7921B4" w14:textId="313A6A7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392245" w14:textId="67613F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D519F5" w14:textId="0986A0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0EEECC" w14:textId="140E41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</w:tr>
      <w:tr w:rsidR="00372DE7" w:rsidRPr="00372DE7" w14:paraId="5031DD44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23D89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F813E" w14:textId="483B4F7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E0482" w14:textId="4BCF44F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FD906" w14:textId="3B0CBB4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5A74E" w14:textId="24F9077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32C20" w14:textId="0DC0CFE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80952C" w14:textId="3B70964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E7B91D" w14:textId="282AB04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B55863" w14:textId="6FDD7C5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B5DC49" w14:textId="30EA7B2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90278F" w14:textId="2BB311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0CB96A" w14:textId="3914208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1D354034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257AA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9E60F" w14:textId="5A55FA8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B8400" w14:textId="6989CC5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3B077" w14:textId="38EDAF0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5B57A" w14:textId="43A38B2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0290F" w14:textId="2BDC305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53E75D" w14:textId="7F85053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DF9621" w14:textId="4D2F250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8F446F" w14:textId="1D85868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FEC195" w14:textId="2A87D62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3D64F3" w14:textId="7C64C3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412500" w14:textId="29B15D4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7B92AEA6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F6AD7E" w14:textId="4C5FDDD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6A7597" w14:textId="002F262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2E123F" w14:textId="6C6C1D5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7EE668" w14:textId="12B7010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5A16B9" w14:textId="009DF8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268342" w14:textId="7F3243F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8662D3" w14:textId="6F5CA08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8A2F90" w14:textId="316F3E9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4F8B57" w14:textId="4191212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A17540" w14:textId="227817D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1C00C6" w14:textId="304CBF2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5694AF" w14:textId="238A231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7A35A87C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502FF9" w14:textId="441A9CF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4D2CA9" w14:textId="48DF7E4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B73AFE" w14:textId="3F7569C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5EF5D1" w14:textId="19D1382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094113" w14:textId="4B2E849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1229FB" w14:textId="3E6FE40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E13EE1" w14:textId="66B22D0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35F628" w14:textId="232469E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31541F" w14:textId="6B2A29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74D8D7" w14:textId="262684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AF970F" w14:textId="724A2BF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42E41B" w14:textId="70E719F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306A6810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24B159" w14:textId="41F94C8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B46438" w14:textId="49C261B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759DBA" w14:textId="42EB725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3092D5" w14:textId="131040C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7DB9F0" w14:textId="00F2618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530DBF" w14:textId="596D0A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431EE6" w14:textId="3C8B9C0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050E1C" w14:textId="625116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FB169F" w14:textId="4C39000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9FB26B" w14:textId="6BFEDB6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8C98DA" w14:textId="27B8D88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D09ED6" w14:textId="31510E6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5FBB7C2C" w14:textId="77777777" w:rsidTr="004667A4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68A9DA" w14:textId="460760C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48C519" w14:textId="3DE789E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BE0CB3" w14:textId="5874FE3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FA06D8" w14:textId="4CEAD22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E578D0" w14:textId="1048EC4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58B66E" w14:textId="1E0D035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5B5EE5" w14:textId="22C9976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54553A" w14:textId="052C8EE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566A55" w14:textId="6D25E5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3A3E08" w14:textId="4D65631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6A9C1D" w14:textId="4ABF53A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F3CAE4" w14:textId="11356EC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C141ED" w:rsidRPr="00372DE7" w14:paraId="747A4101" w14:textId="77777777" w:rsidTr="00BE3A3E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CBE25" w14:textId="77777777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  <w:lastRenderedPageBreak/>
              <w:t>NO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74E34" w14:textId="6DC8AB48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3.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02D01" w14:textId="690C7A38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3.2</w:t>
            </w: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B72FB" w14:textId="512D7D9D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3.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6C526" w14:textId="750F6C3D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3.4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4C942" w14:textId="1AB78893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TOTAL_X3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79C549" w14:textId="0F546A23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927956" w14:textId="0F5B6774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2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45765E" w14:textId="5154E42B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3</w:t>
            </w:r>
          </w:p>
        </w:tc>
        <w:tc>
          <w:tcPr>
            <w:tcW w:w="7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A6D448" w14:textId="75F258DC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4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4CCF19" w14:textId="792D6BE4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DAA861" w14:textId="7A7D4635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TOTAL_X4</w:t>
            </w:r>
          </w:p>
        </w:tc>
      </w:tr>
      <w:tr w:rsidR="00372DE7" w:rsidRPr="00372DE7" w14:paraId="2EEEF1DC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9A38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8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2341A" w14:textId="6C789B4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591AE" w14:textId="3309B5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2830B" w14:textId="22CA618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A3E1A" w14:textId="21B2A45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A1779" w14:textId="089DD9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537213" w14:textId="2EBA747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4BF2B5" w14:textId="5EE62B0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AADF41" w14:textId="196344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1ACFF1" w14:textId="5406EAF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B1FC22" w14:textId="3B3E83D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436E65" w14:textId="34B138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63AD1DFD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13E3F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DA8A3" w14:textId="65DAEAD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B666F" w14:textId="710F045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57569" w14:textId="1D6396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602C1" w14:textId="7FE07E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4F641" w14:textId="37FA42A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F7F7D9" w14:textId="5F259C0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EC30AC" w14:textId="03B6A1D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14259B" w14:textId="150DC4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2427DA" w14:textId="4954D9D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0EABFF" w14:textId="21079A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F36D19" w14:textId="6FBD1C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3C5C3B78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45ED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5F441" w14:textId="63EAE4D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83F46" w14:textId="293B340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03C38" w14:textId="5498489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2F75F" w14:textId="671FBE7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36C4C" w14:textId="2839B51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9E637E" w14:textId="6C72E9E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5BC857" w14:textId="003E1B5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219D34" w14:textId="1960123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C7EC54" w14:textId="6BCCA5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505BAA" w14:textId="40CF14A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98A770" w14:textId="41E8C12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</w:tr>
      <w:tr w:rsidR="00372DE7" w:rsidRPr="00372DE7" w14:paraId="2C4C68BB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244E2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96739" w14:textId="6B69CD5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9B65F" w14:textId="5499550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62AFC" w14:textId="698D67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BE288" w14:textId="5A750E9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D6804" w14:textId="3E0EE1A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FC190D" w14:textId="15459AE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59D906" w14:textId="5F92A5F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E788BB" w14:textId="3FD0D52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4F1AB1" w14:textId="73F6183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527427" w14:textId="670B95D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7547B3" w14:textId="58A004C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60A13583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AAB73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00244" w14:textId="0BC44D0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3B9FB" w14:textId="2C17AE0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28C68" w14:textId="1178963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12A6D" w14:textId="3797F9E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51226" w14:textId="2CDF7F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2623E2" w14:textId="63C3016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3B540A" w14:textId="1231128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13F3A7" w14:textId="6B423BA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AC11C4" w14:textId="27CEC27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8D8669" w14:textId="3D34921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771659" w14:textId="08E7CC7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20B778A8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ED2FC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0D2B5" w14:textId="2FBFA4E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03656" w14:textId="3736F1E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126C8" w14:textId="6D0972F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9A091" w14:textId="147ABE4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8BD8D" w14:textId="3EB8FB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3CC627" w14:textId="158DAED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8AB0A5" w14:textId="5707F89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A761B0" w14:textId="5B88AD0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C9B975" w14:textId="489119D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EC3C1B" w14:textId="75DDAB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5B7C2D" w14:textId="641835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67698F75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C824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D9416" w14:textId="61C2DB7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6EABC" w14:textId="7F9AF23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7E080" w14:textId="638A010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C5CCC" w14:textId="300BF0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80106" w14:textId="2FFFE4E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EBFE14" w14:textId="5349B19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7EEFE7" w14:textId="760E812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C631F4" w14:textId="6389C4E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56E2CC" w14:textId="2EC0789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FBBAC5" w14:textId="701661D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7750F4" w14:textId="0EB3295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3D13655D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16E2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B57D5" w14:textId="431EEB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570C8" w14:textId="1386983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4596F" w14:textId="223B26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7DAAE" w14:textId="3F0A739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850F6" w14:textId="1BEEC6B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16EB2D" w14:textId="37F2D83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48CFEE" w14:textId="799B89C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5D81E0" w14:textId="7D236D0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508481" w14:textId="38C1195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6A38CB" w14:textId="25653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4C52DA" w14:textId="1FEF40F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383903D5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47767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5835C" w14:textId="7070C3F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D2B34" w14:textId="7D73860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F2802" w14:textId="4EDDDB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E9E74" w14:textId="68DD8CD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8BB3B" w14:textId="000FCC0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2390D7" w14:textId="582421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7849BE" w14:textId="6B71D9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B1DC5C" w14:textId="5B1E9A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6F2407" w14:textId="6E94AC3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D729A7" w14:textId="5F6065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5F8333" w14:textId="785FA86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6C9E6AFF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4E714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1EF44" w14:textId="2FCF5B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4C711" w14:textId="4E4C374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595F8" w14:textId="15F2898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706CF" w14:textId="44B3E7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3B77B" w14:textId="792FC2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22BAC2" w14:textId="0D7B0A0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636C7C" w14:textId="36DFF1B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4599E0" w14:textId="4DC327A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E10ABD" w14:textId="65690E1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CC61B9" w14:textId="11B750E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2D157E" w14:textId="5A794C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27FCDDC1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BABE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D984C" w14:textId="50FAB03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89956" w14:textId="6A8DD6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F7080" w14:textId="676CD67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BCCCB" w14:textId="3135953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07055" w14:textId="7FB4B0C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3254A7" w14:textId="545F9D9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E67A8A" w14:textId="11F13F2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F7BAE1" w14:textId="4DF6C48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1A5CE5" w14:textId="7B2416E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75F746" w14:textId="2A42552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C90CCC" w14:textId="359E45C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32B6F2C4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4015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34FDA" w14:textId="3E691AD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B265B" w14:textId="293B132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B2176" w14:textId="0B99E4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F92BE" w14:textId="56C37FD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221F6" w14:textId="3C163B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CDC36A" w14:textId="7AADB59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CEACAC" w14:textId="5D2CC8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C3235E" w14:textId="7B1EC63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7DF9A2" w14:textId="2795C2C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4AEBB3" w14:textId="11458FF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30A1AB" w14:textId="0B41CCD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4F9681A4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C1448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2E826" w14:textId="2F68797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0B30D" w14:textId="1A700C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1CADF" w14:textId="3F12897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09BFD" w14:textId="6A91D9D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A85E4" w14:textId="1B2B421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AF6076" w14:textId="5D4C459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14403E" w14:textId="4E37DE6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F17F43" w14:textId="7E44FA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C2F442" w14:textId="2501D63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D607D1" w14:textId="0B1DC87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AC0707" w14:textId="650D56E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422CED02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8523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6AF17" w14:textId="6C7F811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7FE84" w14:textId="0569379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BDCC7" w14:textId="0AB23CB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19B6D" w14:textId="4FCF9DC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E4CC2" w14:textId="398589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238D30" w14:textId="5F6D27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EC4BB1" w14:textId="496B47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20BCA9" w14:textId="1414793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783537" w14:textId="4014330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1119F1" w14:textId="2721FB9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F286DF" w14:textId="52D0048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50164859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D30F4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BE891" w14:textId="1E1D2C5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5DA0B" w14:textId="469EFA8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AA9E4" w14:textId="356FCAB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47E1E" w14:textId="18F9F9B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AAF5D" w14:textId="04A2899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B64B2A" w14:textId="10E44FA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6E75EE" w14:textId="3F88617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AF05F9" w14:textId="1379144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F4FAA5" w14:textId="189A828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0F99E9" w14:textId="4DC62C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850B7C" w14:textId="4C66E6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1308189E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24FEF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12FE1" w14:textId="3E66EB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6C374" w14:textId="339382B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4F529" w14:textId="03F054D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DEC54" w14:textId="00981A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701CD" w14:textId="31E0FFC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DCF5C2" w14:textId="29A87BF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CCD69C" w14:textId="6502862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521548" w14:textId="4248942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926185" w14:textId="2849560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2E109D" w14:textId="5B2E3DC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0759AC" w14:textId="2FB334F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02B5F392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5261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20449" w14:textId="4BD5B1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B4181" w14:textId="2BC2E3B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CDBAA" w14:textId="7F6029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3CE84" w14:textId="2EF49B2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C914E" w14:textId="4041D96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EF3A3F" w14:textId="7B6C76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9A65B7" w14:textId="1311BE9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3D0DBA" w14:textId="75BE455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0B8326" w14:textId="2067309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2FB818" w14:textId="083CAC3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444FCB" w14:textId="1782E46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</w:tr>
      <w:tr w:rsidR="00372DE7" w:rsidRPr="00372DE7" w14:paraId="32090D32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DCCD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7C1F9" w14:textId="64A0F3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95FF3" w14:textId="00ACB6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2B5BC" w14:textId="662FB25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02B993" w14:textId="282ED0E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BE025" w14:textId="28901C6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B2C296" w14:textId="41850D0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DFB17C" w14:textId="6E25CE7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A8B657" w14:textId="773065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37E257" w14:textId="687E5B3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9CF811" w14:textId="5F16E3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680EB6" w14:textId="02D4CAD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7292BD82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C1008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FC6B8" w14:textId="3DB384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74314" w14:textId="5851739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545FC" w14:textId="7F77788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AA7CA" w14:textId="64D4C65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F2960" w14:textId="32AED7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73296E" w14:textId="63C1AD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094DFC" w14:textId="110F35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017B09" w14:textId="7E98545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002F71" w14:textId="06D7FB2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598308" w14:textId="258FE5E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D9F4D8" w14:textId="46E2DF8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04EFE7C4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D2987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ED8EB" w14:textId="02A26B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45DAE" w14:textId="53C3273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AB06F" w14:textId="2B2F43B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F4C18" w14:textId="408283F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872A6" w14:textId="4898F16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9311A3" w14:textId="7FAEA92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18710F" w14:textId="7AC2233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B613EE" w14:textId="10A25B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63AFB6" w14:textId="3694521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E5F7C8" w14:textId="3822AA3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27763E" w14:textId="15800D6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27C2E732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B096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34815" w14:textId="1986284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114A2" w14:textId="5DF35FB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14DC8" w14:textId="2795B7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1CB7F" w14:textId="7D7000D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B1698" w14:textId="0568F7E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9E6D28" w14:textId="302A62C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CE6A41" w14:textId="28EC853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CF0779" w14:textId="3C315F9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37EE48" w14:textId="5A65273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9F0B82" w14:textId="027406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5E67DB" w14:textId="1C1C9A2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372DE7" w:rsidRPr="00372DE7" w14:paraId="632EE640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C2A33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BD9D7" w14:textId="4D28955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0FBED" w14:textId="31B6CAF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D7F60" w14:textId="247B40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C5C44" w14:textId="45EBB65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7C797" w14:textId="7EB03AB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E0A8DA" w14:textId="50D75F4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BA6121" w14:textId="5A67010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2CEFBA" w14:textId="2B603E5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C9C948" w14:textId="47D3AF6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536082" w14:textId="0486FD7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F5A104" w14:textId="1A8DE74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0C7FD434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4104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02969" w14:textId="122C1A7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189E5" w14:textId="1E48E3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3ED7C" w14:textId="0F40C6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A78FA" w14:textId="6A14BA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C84DC" w14:textId="6C9F54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C1E2AF" w14:textId="7CFDD5D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222997" w14:textId="7DAC26F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A273C6" w14:textId="6644A8E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0070A3" w14:textId="480B01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4E203B" w14:textId="1BBB03C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405EC1" w14:textId="71ED96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7AFC00FF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C8A50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2D41C" w14:textId="62B7A5E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02716" w14:textId="54A48E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86CED" w14:textId="7CB5F9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7BC8F" w14:textId="6BC708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893AA" w14:textId="4363A54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A5E4DC" w14:textId="72D8F75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498864" w14:textId="161969D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022E35" w14:textId="47E9774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057959" w14:textId="0D6D391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80A43F" w14:textId="35BF1B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B384D7" w14:textId="7244290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3A8D461E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F2F1F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F9519" w14:textId="3CF673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7BBF3" w14:textId="1B55F7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200EB" w14:textId="580741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9EE39" w14:textId="7C3430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7C356" w14:textId="6BEF101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BD72F8" w14:textId="7BA293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F03477" w14:textId="60BF14F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197EB0" w14:textId="65BF241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3C9FE4" w14:textId="4035B08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AAC532" w14:textId="3579F1E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1E2564" w14:textId="4200A98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</w:tr>
      <w:tr w:rsidR="00372DE7" w:rsidRPr="00372DE7" w14:paraId="0148B854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7D01A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7622C" w14:textId="5CE696B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DD49A" w14:textId="316054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1EEA3" w14:textId="246077E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CC320" w14:textId="75F5526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1D403" w14:textId="764DC8C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CF3D4D" w14:textId="3C51BF8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6F6E04" w14:textId="7F38954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DC6E63" w14:textId="799D711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DA67C9" w14:textId="04D1433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AB23B4" w14:textId="4B036A3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83AB20" w14:textId="0D6D6CD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372DE7" w14:paraId="6CA0EF7E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42FDA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CA706" w14:textId="6E43B2A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0548B" w14:textId="5B193E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81749" w14:textId="74045FD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22D9A" w14:textId="38DF015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E4E15" w14:textId="4A0845F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464CB4" w14:textId="0A5D36E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F95D66" w14:textId="548FF35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80DAE3" w14:textId="2E45FF3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CF18B5" w14:textId="3657EDF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B2E3FF" w14:textId="472A9D9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59FF38" w14:textId="3049661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372DE7" w14:paraId="5BAE1092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0A10B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F0EF8" w14:textId="1202C1A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E1031" w14:textId="276C11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00850" w14:textId="22E5410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B96BE" w14:textId="7945133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945D9" w14:textId="0DFA41C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59816D" w14:textId="599F775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C72C81" w14:textId="5FCB273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033F03" w14:textId="108C641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B22B44" w14:textId="0243B0A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D021C6" w14:textId="7870B7A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950A03" w14:textId="051D09A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6EB1DA99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E9811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C94A7" w14:textId="483691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F814A" w14:textId="30F6AEF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FDDAF" w14:textId="52E57BE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84855" w14:textId="7BAAFB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E8367" w14:textId="35B8219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B3E353" w14:textId="157E06A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24F059" w14:textId="5CC504F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255049" w14:textId="529148F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CFE8F8" w14:textId="311F458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DEF1AE" w14:textId="78FE049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85E513" w14:textId="6191AC8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565D5AF4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C1179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72C65" w14:textId="00F0A55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EE594" w14:textId="5B5665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A0BCD" w14:textId="192D614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37152" w14:textId="116E821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7155F" w14:textId="74216BD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DBCB95" w14:textId="7905241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1DE673" w14:textId="7F25F4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1EA303" w14:textId="13B21EC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4176C3" w14:textId="1F85D6D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D122FF" w14:textId="53404B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60B71A" w14:textId="24F789F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372DE7" w14:paraId="4173CA91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71BCE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28D85" w14:textId="5A1B96F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BFF6E" w14:textId="4BB0A41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3102E" w14:textId="67B1699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079DF" w14:textId="191F77E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B68C2" w14:textId="685672E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BEB478" w14:textId="44158E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1E18D7" w14:textId="3A26051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ABC142" w14:textId="4CB3BCC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09701A" w14:textId="0E69C53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BDE073" w14:textId="6B1D0C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21A996" w14:textId="14E537F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47F14A8C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EE5CF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2F477" w14:textId="05E4A3D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950E6" w14:textId="1275AAC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14EF6" w14:textId="535199A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F112E" w14:textId="47C6975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4F8B2" w14:textId="1076504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358061" w14:textId="65C00B0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8B0085" w14:textId="0BFE39E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9FF51E" w14:textId="29011D4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F47680" w14:textId="3C9A8FD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835B2C" w14:textId="1C099C8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8B2AAE" w14:textId="7D1C93A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372DE7" w:rsidRPr="00372DE7" w14:paraId="7D14DD58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5C816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A4B2" w14:textId="7480F1E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01D0D" w14:textId="333C784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75424" w14:textId="3D3AFA4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3A971" w14:textId="404DA2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0738F" w14:textId="2EE459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3E1D54" w14:textId="5031784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F7D3F7" w14:textId="716BD36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8B8A43" w14:textId="285B8F4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5739A2" w14:textId="7531189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C9CB06" w14:textId="5C60B09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441CE3" w14:textId="79C3C98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</w:tr>
      <w:tr w:rsidR="00372DE7" w:rsidRPr="00372DE7" w14:paraId="2E7837AE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C719B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F0BDE" w14:textId="5694372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72535" w14:textId="7E61AE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B28C3" w14:textId="179C1AE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797C2" w14:textId="52D55B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753C1" w14:textId="5C74982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84F917" w14:textId="3147E8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54C95C" w14:textId="2212DC9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BDBEBD" w14:textId="69FA189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269BD6" w14:textId="7CF95FC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7A4FE7" w14:textId="0CF1F68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4B3D37" w14:textId="3FDB458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7B5C382D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CD9BD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A051A" w14:textId="44EAB0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256F6" w14:textId="428C3D1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F1520" w14:textId="55E379A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A63D7" w14:textId="6ECCFC9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9C051" w14:textId="469AA73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E3CD4C" w14:textId="511BC63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47CFB3" w14:textId="66DB3CB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F7DFDE" w14:textId="4983049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5AB73B" w14:textId="2694AFE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CE33B7" w14:textId="0A8339E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541951" w14:textId="1A40FC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4FD02226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40B03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744E3" w14:textId="1870CF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A874A" w14:textId="7A18705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4FF05" w14:textId="30D2808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83431" w14:textId="735772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77724" w14:textId="564EF4C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C24F6F" w14:textId="568151B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6E275E" w14:textId="69E9CA0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E93D61" w14:textId="190C2C8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5D871B" w14:textId="69F38A7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75D077" w14:textId="6CFC734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E49260" w14:textId="4A59F5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372DE7" w14:paraId="32F4BC5C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AEB43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052E9" w14:textId="449B9A6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9B24D" w14:textId="6246E4D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9FEE7" w14:textId="49FEA4F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4AFF9" w14:textId="51A73E0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7A850" w14:textId="71C781B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A0DB14" w14:textId="570D585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017C30" w14:textId="25AF615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0602E6" w14:textId="37B353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2F2AA0" w14:textId="75E418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07F032" w14:textId="2293776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A9F3A5" w14:textId="6715681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000F7AA4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AF0D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60C4B" w14:textId="1775988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28F43" w14:textId="5BF4B5B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EB40A" w14:textId="5D00EE0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DAE09" w14:textId="396EA68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E7066" w14:textId="7D7A593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3AED44" w14:textId="7221BFB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AD3F6B" w14:textId="2C8F618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66AD23" w14:textId="6B14A3A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FFB5A0" w14:textId="3426D99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856738" w14:textId="4FC8BC7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0CD335" w14:textId="3792737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6C306AE7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085A5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40140" w14:textId="0B2D461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0FAE6" w14:textId="61B71F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60CC3" w14:textId="419745C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4926B" w14:textId="0677CA4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B376A" w14:textId="05CA55E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79A597" w14:textId="3583166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D261A7" w14:textId="44D1AFD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F92EAB" w14:textId="1A1E422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4482A3" w14:textId="4D4C9F9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DEBE55" w14:textId="03979F8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801849" w14:textId="445A369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11FDE10E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821D93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B55B68" w14:textId="56B1A26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8077CE" w14:textId="24D62F0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80D733" w14:textId="31F586C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CCB6AA" w14:textId="300EE20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6118EE" w14:textId="64ECD37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0629B9" w14:textId="7DEEDE0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7B47B8" w14:textId="62F98A1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7B2973" w14:textId="19CAB5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204030" w14:textId="759B0AD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CA3D0F" w14:textId="7A39B23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F1DED2" w14:textId="03F32C6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372DE7" w14:paraId="01281744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AF837E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545577" w14:textId="37A3AF5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5F5DCB" w14:textId="031D3DF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9E0AFD" w14:textId="55329EE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18685E" w14:textId="39C1940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FBAADF" w14:textId="2D6810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D70F50" w14:textId="6D632A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737C41" w14:textId="0E6F01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729DC3" w14:textId="60D1E9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9CAB19" w14:textId="3357156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788765" w14:textId="6F3E53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1AF4A5" w14:textId="25F7B82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</w:tr>
      <w:tr w:rsidR="00372DE7" w:rsidRPr="00372DE7" w14:paraId="10062397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113D74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6F7C5D" w14:textId="25B1699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02A620" w14:textId="473F168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ABBECB" w14:textId="2A9DE52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C33FD0" w14:textId="6E7A6E2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EB4190" w14:textId="71D273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3EF8E7" w14:textId="21B259F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DFB84C" w14:textId="53BD863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ADF12F" w14:textId="3C01182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D2385F" w14:textId="281D6F3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7921B4" w14:textId="4BF39E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0A6D0C" w14:textId="28BEE9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24929D8C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9018DB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166634" w14:textId="0FF9781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BDCEB" w14:textId="2B1893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36D8F1" w14:textId="44B1E5A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2D90E2" w14:textId="159B84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527B43" w14:textId="0F0EB80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4F66F8" w14:textId="068A9C4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2E29B0" w14:textId="7357AF9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020680" w14:textId="7D0BB01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FF5D50" w14:textId="27E76F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ADF7C2" w14:textId="3FC83E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C033DD" w14:textId="3F8B8AF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</w:tr>
      <w:tr w:rsidR="00372DE7" w:rsidRPr="00372DE7" w14:paraId="2C6399C9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A8D62F" w14:textId="6143DF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2DBFD5" w14:textId="481CA2A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254AC2" w14:textId="672436E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B1E266" w14:textId="394D918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472871" w14:textId="6BF78C0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E7322C" w14:textId="15624BB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7C8187" w14:textId="20D89D8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81CCB7" w14:textId="108441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977CEB" w14:textId="222275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A027B2" w14:textId="4D8F03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1FE02F" w14:textId="67A4EC6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E8431E" w14:textId="4BEFACD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15153029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7085BA" w14:textId="717553E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C708D5" w14:textId="03D7FD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AAD288" w14:textId="6702E1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5B8EAF" w14:textId="44804A6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7DC344" w14:textId="0060F81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B8CC90" w14:textId="53CE0AB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8C8761" w14:textId="544917D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3270A0" w14:textId="5C8D077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17828B" w14:textId="7037C6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F7CEDB" w14:textId="3778554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C7A8E2" w14:textId="4C1BC1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A6D3B9" w14:textId="56F04B2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17C06FEC" w14:textId="77777777" w:rsidTr="00AD11A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E06544" w14:textId="0AC9D48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99B027" w14:textId="2EA2144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07A8D2" w14:textId="4C6DA44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E48CA2" w14:textId="2DDE2F6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F3DE91" w14:textId="4279173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AE57F5" w14:textId="00E1470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7158CE" w14:textId="7A6130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68819F" w14:textId="32BF1A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417FBC" w14:textId="210466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CE3A5E" w14:textId="4CA3472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A217A4" w14:textId="77BC50C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71D335" w14:textId="1C0A9B0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372DE7" w14:paraId="1D09F339" w14:textId="77777777" w:rsidTr="0014238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91E2F0" w14:textId="7CAC296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BBE3E8" w14:textId="72B199A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232980" w14:textId="5915AB8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FBF4C3" w14:textId="4CD8F1D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E9877A" w14:textId="235D032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FF145C" w14:textId="6C91DB0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BCDA60" w14:textId="58F78C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125D42" w14:textId="77A26D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907249" w14:textId="0BD8658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7D3508" w14:textId="36673E4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685DEE" w14:textId="4F11FD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E84E1F" w14:textId="58DA6C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</w:tr>
      <w:tr w:rsidR="00C141ED" w:rsidRPr="00372DE7" w14:paraId="0D8BF74E" w14:textId="77777777" w:rsidTr="00AB6DD3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B2CBDE" w14:textId="77777777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lastRenderedPageBreak/>
              <w:t>NO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43CC7B" w14:textId="562234A3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3.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085370" w14:textId="2D9932C4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3.2</w:t>
            </w: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75D7D6" w14:textId="7191FFBC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3.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E6192A" w14:textId="4C786820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3.4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AD4DC0" w14:textId="15F2A46E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TOTAL_X3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8C76CD" w14:textId="08955FD5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B644DA" w14:textId="7E5E8A72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2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7C49BF" w14:textId="63473D02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3</w:t>
            </w:r>
          </w:p>
        </w:tc>
        <w:tc>
          <w:tcPr>
            <w:tcW w:w="7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875097" w14:textId="71F24EEC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4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2024B2" w14:textId="32A2DB2F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X4.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25E341" w14:textId="47AC2B3B" w:rsidR="00C141ED" w:rsidRPr="00372DE7" w:rsidRDefault="00C141ED" w:rsidP="00C1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TOTAL_X4</w:t>
            </w:r>
          </w:p>
        </w:tc>
      </w:tr>
      <w:tr w:rsidR="00372DE7" w:rsidRPr="00372DE7" w14:paraId="1786FBA2" w14:textId="77777777" w:rsidTr="004117B2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F38108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A9DF7B" w14:textId="46A5191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EF47C7" w14:textId="4CC7EBD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A16BD2" w14:textId="70C9761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B2188C" w14:textId="30D2A3A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69D0CB" w14:textId="6BD598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7BF67B" w14:textId="55D4BE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AB948A" w14:textId="5DB218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6E5363" w14:textId="3F9EE7F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0F71E1" w14:textId="6BE7065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831BDE" w14:textId="111F651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81F453" w14:textId="5024168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2B39937B" w14:textId="77777777" w:rsidTr="004117B2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702369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0B3767" w14:textId="5551ACB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95678" w14:textId="2345BA2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56EA38" w14:textId="7FF16F1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64621F" w14:textId="653A545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980552" w14:textId="609153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11003D" w14:textId="1E6AB49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432243" w14:textId="25669C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865914" w14:textId="5D5BA8A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6AF691" w14:textId="64E2AEC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115325" w14:textId="1D43AD9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142E1C" w14:textId="3937681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7CE5332E" w14:textId="77777777" w:rsidTr="004117B2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DBAF12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D83A21" w14:textId="2779457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3ACFBD" w14:textId="6D584D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407801" w14:textId="3CAB2C8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4878E2" w14:textId="1043A77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058B68" w14:textId="3649C7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C1DFF0" w14:textId="39C55C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B8B4C9" w14:textId="40466DD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FC3825" w14:textId="0F1E1D9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2ADBAE" w14:textId="6DAC4EA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B6E291" w14:textId="0E127FF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02B4F7" w14:textId="4C615C7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372DE7" w14:paraId="1C7F1D62" w14:textId="77777777" w:rsidTr="004117B2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E9688A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5C67A6" w14:textId="6052866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012C56" w14:textId="0857AD0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0EC1B2" w14:textId="4361272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29BD6E" w14:textId="1F9952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A64854" w14:textId="556EEB8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319B47" w14:textId="3BE8DC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1EC7AF" w14:textId="4E7AE2C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DF7D10" w14:textId="5E882B7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87D278" w14:textId="608BC17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CD382D" w14:textId="2759BD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CD8549" w14:textId="48DA7D3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372DE7" w14:paraId="5C6EE0B5" w14:textId="77777777" w:rsidTr="004117B2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97069A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E51F27" w14:textId="6C00248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E919DF" w14:textId="2FC7A30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925FC4" w14:textId="7D49307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70E7A7" w14:textId="69E8408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78ECBF" w14:textId="709CEA2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1F3FB7" w14:textId="42900A3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DC31A4" w14:textId="24A2547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69121B" w14:textId="690C4D2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338C5A" w14:textId="12A976D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AE026E" w14:textId="7D71ECD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E8721E" w14:textId="5515B91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372DE7" w:rsidRPr="00372DE7" w14:paraId="0530E9CD" w14:textId="77777777" w:rsidTr="004117B2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AF6A9B" w14:textId="777777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997088" w14:textId="2AFEF8B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7F0266" w14:textId="733A74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8BD998" w14:textId="16F0F1C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27948E" w14:textId="0CB7517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226AE5" w14:textId="61AC450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6B9834" w14:textId="3C140F1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BAC188" w14:textId="2097CD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9F528C" w14:textId="7B5433D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17433E" w14:textId="4F53B3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8BD6B1" w14:textId="2AEDAC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2EC464" w14:textId="44DADC7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</w:tr>
    </w:tbl>
    <w:p w14:paraId="130D7C36" w14:textId="60C1BDD3" w:rsidR="00FB5694" w:rsidRDefault="00FB5694" w:rsidP="00AF46CC">
      <w:pPr>
        <w:pStyle w:val="ListParagraph"/>
        <w:spacing w:line="36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039C3A4C" w14:textId="77777777" w:rsidR="00FB5694" w:rsidRDefault="00FB5694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tbl>
      <w:tblPr>
        <w:tblW w:w="4502" w:type="dxa"/>
        <w:tblInd w:w="-431" w:type="dxa"/>
        <w:tblLayout w:type="fixed"/>
        <w:tblLook w:val="04A0" w:firstRow="1" w:lastRow="0" w:firstColumn="1" w:lastColumn="0" w:noHBand="0" w:noVBand="1"/>
      </w:tblPr>
      <w:tblGrid>
        <w:gridCol w:w="570"/>
        <w:gridCol w:w="709"/>
        <w:gridCol w:w="628"/>
        <w:gridCol w:w="648"/>
        <w:gridCol w:w="708"/>
        <w:gridCol w:w="1239"/>
      </w:tblGrid>
      <w:tr w:rsidR="00FB5694" w:rsidRPr="0016464B" w14:paraId="50B0D6F7" w14:textId="77777777" w:rsidTr="00FB5694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525A4" w14:textId="77777777" w:rsidR="00FB5694" w:rsidRPr="00275F7C" w:rsidRDefault="00FB5694" w:rsidP="009E35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lastRenderedPageBreak/>
              <w:t>NO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1C89C" w14:textId="5D83C874" w:rsidR="00FB5694" w:rsidRPr="00275F7C" w:rsidRDefault="00FB5694" w:rsidP="009E35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Y.1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A062E" w14:textId="23AFCF12" w:rsidR="00FB5694" w:rsidRPr="00275F7C" w:rsidRDefault="00FB5694" w:rsidP="009E35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Y.2</w:t>
            </w: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BCFC7" w14:textId="7FCBB787" w:rsidR="00FB5694" w:rsidRPr="00275F7C" w:rsidRDefault="00FB5694" w:rsidP="009E35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Y.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EE08E" w14:textId="0811908D" w:rsidR="00FB5694" w:rsidRPr="00275F7C" w:rsidRDefault="00FB5694" w:rsidP="009E35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Y.4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98A91" w14:textId="3EEDE61D" w:rsidR="00FB5694" w:rsidRPr="00275F7C" w:rsidRDefault="00FB5694" w:rsidP="009E35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TOTAL_Y</w:t>
            </w:r>
          </w:p>
        </w:tc>
      </w:tr>
      <w:tr w:rsidR="00372DE7" w:rsidRPr="00AD11A4" w14:paraId="080DE0E9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3A550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9B0E5" w14:textId="40DD4B8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4424B" w14:textId="46C5129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0FE3" w14:textId="3DC651C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E4CBB" w14:textId="4D51B84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296E6" w14:textId="23814FF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</w:tr>
      <w:tr w:rsidR="00372DE7" w:rsidRPr="00AD11A4" w14:paraId="7F86D18B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A00D2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E3847" w14:textId="3FB0DED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1DA48" w14:textId="613123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FB181" w14:textId="3728450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9884B" w14:textId="31DEEA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E6468" w14:textId="5B747F7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372DE7" w:rsidRPr="00AD11A4" w14:paraId="55A735ED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1B40F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59951" w14:textId="7FFFF95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76142" w14:textId="77A5D56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B20F5" w14:textId="6A30EDC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C13C5" w14:textId="42C29BD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F5251" w14:textId="5A16CDE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AD11A4" w14:paraId="13305B95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C9FB1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6ED90" w14:textId="369E217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4AA37" w14:textId="47208D4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2F851" w14:textId="643617D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D0A79" w14:textId="743572C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7B5FF" w14:textId="3AE5FCA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372DE7" w:rsidRPr="00AD11A4" w14:paraId="12ADD5B0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6157B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2EBEB" w14:textId="301026A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18736" w14:textId="2FCC665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D1197" w14:textId="3E21F0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881B4" w14:textId="508CB7D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4CAE7" w14:textId="528815C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AD11A4" w14:paraId="5DDF6305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B71DE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C1C94" w14:textId="5B94538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125D2" w14:textId="5953FB3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4AAC7" w14:textId="20EE48C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864B0" w14:textId="5DB231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BB051" w14:textId="3011D73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AD11A4" w14:paraId="68223760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6A57C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76ABF" w14:textId="015C78A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72663" w14:textId="071E180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86752" w14:textId="5324338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0C04E" w14:textId="7789E8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E5292" w14:textId="25D7211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AD11A4" w14:paraId="494031C7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33C4A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C9144" w14:textId="13C1C5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DA1E2" w14:textId="0786BC5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8668B" w14:textId="54B7DD8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2BDAF" w14:textId="086DADB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3BE95" w14:textId="12B3F48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AD11A4" w14:paraId="18E95BA2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27B61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41B25" w14:textId="017ABE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22B4A" w14:textId="51E2DE8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38F59" w14:textId="6019657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F1E86" w14:textId="0889AD9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2E8AD" w14:textId="46CDD6B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372DE7" w:rsidRPr="00AD11A4" w14:paraId="4CA6A225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D1BAF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BF901" w14:textId="118D1C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C773A" w14:textId="79C4188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6BA12" w14:textId="4DDED5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D21C1" w14:textId="60CEE45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49B16" w14:textId="2C12B3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AD11A4" w14:paraId="455E30EA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733BE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8D2BF" w14:textId="5D81AA6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9B13F" w14:textId="7A4B43E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178C7" w14:textId="0CD3CDA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361A8" w14:textId="7E68181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64213" w14:textId="1224BCA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AD11A4" w14:paraId="6FFE3FFE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7536E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8754E" w14:textId="1BF0950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92313" w14:textId="1A93217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385C4" w14:textId="732F799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F7F54" w14:textId="25CF4F9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48C2A" w14:textId="0EF3651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022870BB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9E000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302B1" w14:textId="787C38F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1DF6" w14:textId="7C1B9AB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94228" w14:textId="10A388A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BBF91" w14:textId="023A506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0D8A4" w14:textId="0DBF4B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579AC140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97A0B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BD61C" w14:textId="2593CF7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1C00C" w14:textId="3D1A110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157F6" w14:textId="715CE90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85CC6" w14:textId="60A8741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BDAB2" w14:textId="48B9748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07332CDA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48F96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55771" w14:textId="1ECA862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85DBF" w14:textId="5C2AAF7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13E1A" w14:textId="139B3C8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863DC" w14:textId="01F4506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B9E6D" w14:textId="2ABD74F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AD11A4" w14:paraId="533A6502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C635D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CBB27" w14:textId="004C52C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4B53E" w14:textId="0BC2AAE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9B88E" w14:textId="38D9AC9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9FFCC" w14:textId="11C424B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6F147" w14:textId="372512A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0AB9DA7C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1D266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15046" w14:textId="2ACAC5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15045" w14:textId="582BAA9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13271" w14:textId="6D54BCD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90EEB" w14:textId="52FCFA9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DF621" w14:textId="363DDF6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AD11A4" w14:paraId="1D6E6E96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F773B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DBE0A" w14:textId="661E099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07AE6" w14:textId="7AF448E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7874C" w14:textId="1317933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E3BDD" w14:textId="36C4A69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B4B2E" w14:textId="53D0916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AD11A4" w14:paraId="7A7E5635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536DA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6122C" w14:textId="29CF82C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41F0A" w14:textId="27371BE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7A28A" w14:textId="281C916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37528" w14:textId="12D570B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23E06" w14:textId="3A80EDC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AD11A4" w14:paraId="433A435D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E2843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B79AB" w14:textId="6B040F1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75B1B" w14:textId="711D286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EE751" w14:textId="57F2A80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CACFF" w14:textId="0B838FA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590AC" w14:textId="657EEF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AD11A4" w14:paraId="13F3ED4A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72173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B0A60" w14:textId="4DCA093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9D74C" w14:textId="0124D3E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550F4" w14:textId="120F0A9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F9261" w14:textId="678E77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F891A" w14:textId="318C99E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3B68FE19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2F665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33140" w14:textId="572541F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50C57" w14:textId="76A33F8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71FE6" w14:textId="31B1770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FA089" w14:textId="46E9B8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E6369" w14:textId="6A2961E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AD11A4" w14:paraId="475A6B0C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8E72A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9072F" w14:textId="41900DD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55024" w14:textId="602361B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06C83" w14:textId="00EC87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FCC1C" w14:textId="67576CD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624F1" w14:textId="623A200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5C68D737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98FE9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2D4B5" w14:textId="54C0936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6EF5C" w14:textId="0EB685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95A77" w14:textId="2EACAEE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049FF" w14:textId="101C0B5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3690C" w14:textId="2CFE0B9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AD11A4" w14:paraId="5AB569FB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53F68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E5E3B" w14:textId="295604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1FB63" w14:textId="05B4728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5EBD7" w14:textId="19C9FD6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58001" w14:textId="6372B5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C8B97" w14:textId="11E659C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AD11A4" w14:paraId="73235833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FB665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53653" w14:textId="7B70BC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21540" w14:textId="393E7F8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5FEE8" w14:textId="455919F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0EF23" w14:textId="6208283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2D7EC" w14:textId="4D47EE5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3EC874CA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BA0B1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080E4" w14:textId="1F45C2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D7576" w14:textId="260DFC1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FE00C" w14:textId="3A22C8A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2FE54" w14:textId="7CDDED3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3D1C6" w14:textId="3CE9DF3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2E9B11D5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532BD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84FD5" w14:textId="48A0B2D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B69AF" w14:textId="1D92FF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2271C" w14:textId="1002BB4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30A0D" w14:textId="00B6048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58D5B" w14:textId="3F9F9B2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AD11A4" w14:paraId="1ADE0E22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7D5E6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590E6" w14:textId="3F77F63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4B82C" w14:textId="05B70C5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A4A0D" w14:textId="34DBB8A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794F0" w14:textId="72AC817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98837" w14:textId="0DEFFF6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697AA017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0E666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3ABCD" w14:textId="759DEF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29BA8" w14:textId="220E7CB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A611D" w14:textId="09F567C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C4A49" w14:textId="7AD21FD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AA790" w14:textId="6D0D74C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AD11A4" w14:paraId="657D3190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C8646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7DED5" w14:textId="621BED1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C5C16" w14:textId="38A2DE1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56F24" w14:textId="1926C43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585EF" w14:textId="09CE42C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FCABC" w14:textId="2020D40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5412242A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3505C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E943E" w14:textId="0190741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9D88E" w14:textId="6620DD3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584BE" w14:textId="78F2C4B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25FF7" w14:textId="117478E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852A2" w14:textId="3B50EE5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AD11A4" w14:paraId="7B96836A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24875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296B6" w14:textId="5CA453C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C6E4E" w14:textId="776A6A8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063EE" w14:textId="7223E8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660C6" w14:textId="4FD8FB5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B786E" w14:textId="6938806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1FEF08C5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C80FA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CE03F" w14:textId="2BCDE93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39A2A" w14:textId="0008BA1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E2FD2" w14:textId="25C547F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D8114" w14:textId="2C4079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DA46C" w14:textId="2FD31A9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AD11A4" w14:paraId="2A999A42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03B1E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8C7AA" w14:textId="6016671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08F75" w14:textId="621DA89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C7F61" w14:textId="2DC39A2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F7A18" w14:textId="6A3DC8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B93A0" w14:textId="478DB5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AD11A4" w14:paraId="072BB373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FA087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E50FC" w14:textId="38AC99A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58346" w14:textId="2734D51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A0952" w14:textId="079B29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4500D" w14:textId="7BCA05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FE495" w14:textId="766A438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4C71ADC9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0040B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7D57D" w14:textId="3D6BB50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5FECB" w14:textId="528AD88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C782E" w14:textId="56C375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B4CAA" w14:textId="401ECBF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8C1F7" w14:textId="196EB4A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AD11A4" w14:paraId="0FCEB967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4E0C5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FBCDB" w14:textId="69D6FCE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D0ED9" w14:textId="4B5485A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F8D40" w14:textId="7BA540D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A91D0" w14:textId="194DA03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8AFEF" w14:textId="0300F6A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AD11A4" w14:paraId="470744A4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B66CF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3C421" w14:textId="12B2614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7F0EA" w14:textId="3327EE0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2336D" w14:textId="0C7A0FA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B9E16" w14:textId="3AA8053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C8263" w14:textId="4B519AB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71FDF99C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132B9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3D9AB" w14:textId="2FB374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255B5" w14:textId="60295B3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EB967" w14:textId="2F41021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B642E" w14:textId="063652B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F28A8" w14:textId="260DFB3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190BC465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DCC5D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5CB8D" w14:textId="7E994CF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EA9CD" w14:textId="0C46CFB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95058D" w14:textId="62DFC6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2B129" w14:textId="5A70096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361E9" w14:textId="248ACD7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785321CB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A1AF3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8C853" w14:textId="3B05BAE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9EF4C" w14:textId="3301A28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DF39A" w14:textId="251AA3F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72F3E" w14:textId="5FB6173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C1E44" w14:textId="700810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1821AAC6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457A4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301D2" w14:textId="79C6D69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9CDEC" w14:textId="35C59BE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DC181" w14:textId="7712D00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56BEB" w14:textId="7022959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A1288" w14:textId="21D4DA9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4E8A93CE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A132B6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236694" w14:textId="2377E1B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231C47" w14:textId="44B31A1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008178" w14:textId="612993C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73C2D7" w14:textId="1790DD1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06A1D3" w14:textId="26EE326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197A0618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551496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0394AA" w14:textId="7BB94A6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6AECE3" w14:textId="50D6EC1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0EA3F9" w14:textId="39486D7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B54354" w14:textId="307B61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E4A603" w14:textId="6D23F1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449EB5F4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4878B1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4B246C" w14:textId="23F6572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C12279" w14:textId="187344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542A57" w14:textId="1782CE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E90FCB" w14:textId="128E9FF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0F9D75" w14:textId="05D00F9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261AD2F3" w14:textId="77777777" w:rsidTr="00EA32F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B726B0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53E7A1" w14:textId="7422CF9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EA0671" w14:textId="373BDF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062007" w14:textId="35B8830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077380" w14:textId="28346CF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E6CFDE" w14:textId="47D9D5A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D344A1" w:rsidRPr="00EC1252" w14:paraId="537AC5E6" w14:textId="77777777" w:rsidTr="00D344A1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EF9455" w14:textId="77777777" w:rsidR="00D344A1" w:rsidRPr="00275F7C" w:rsidRDefault="00D344A1" w:rsidP="009E35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lastRenderedPageBreak/>
              <w:t>NO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1A5579" w14:textId="562AB5F5" w:rsidR="00D344A1" w:rsidRPr="00372DE7" w:rsidRDefault="00D344A1" w:rsidP="009E354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Y.1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4DDF92" w14:textId="3A79CE77" w:rsidR="00D344A1" w:rsidRPr="00372DE7" w:rsidRDefault="00D344A1" w:rsidP="009E354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Y.2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86AB00" w14:textId="4818A009" w:rsidR="00D344A1" w:rsidRPr="00372DE7" w:rsidRDefault="00D344A1" w:rsidP="009E354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Y.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5AD2FF" w14:textId="35A2BAF0" w:rsidR="00D344A1" w:rsidRPr="00372DE7" w:rsidRDefault="00D344A1" w:rsidP="009E354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Y.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5D8316" w14:textId="64471058" w:rsidR="00D344A1" w:rsidRPr="00372DE7" w:rsidRDefault="00D344A1" w:rsidP="009E354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TOTAL_Y</w:t>
            </w:r>
          </w:p>
        </w:tc>
      </w:tr>
      <w:tr w:rsidR="00372DE7" w:rsidRPr="00EC1252" w14:paraId="153021BA" w14:textId="77777777" w:rsidTr="001822FB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06D967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8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CF1DE2" w14:textId="1A12B1B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BA3C4C" w14:textId="27F98D3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A7F73E" w14:textId="6DCB637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C4D1DF" w14:textId="1B2D778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B45BBD" w14:textId="6AD5AB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EC1252" w14:paraId="62D208E0" w14:textId="77777777" w:rsidTr="001822FB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8A9BA8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8279FC" w14:textId="0D2730E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8E9F6D" w14:textId="3CD6559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86DB23" w14:textId="0EF2848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918C94" w14:textId="4505B04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CAF2D0" w14:textId="4ADB4DC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EC1252" w14:paraId="04854D24" w14:textId="77777777" w:rsidTr="001822FB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AB6832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C91272" w14:textId="0006440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D54F72" w14:textId="6057542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558C73" w14:textId="29A47E8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F9FA63" w14:textId="659983D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075CF1" w14:textId="2C3446D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EC1252" w14:paraId="035D9274" w14:textId="77777777" w:rsidTr="001822FB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ED0B6A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DB90DE" w14:textId="31A6FA6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514054" w14:textId="6734687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1DD2BF" w14:textId="7628371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2AC95E" w14:textId="61D985D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7C0F24" w14:textId="2BA11EC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EC1252" w14:paraId="7D5556B8" w14:textId="77777777" w:rsidTr="001822FB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C80C5C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8F034F" w14:textId="49C5B64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7EB807" w14:textId="4341ECF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66C593" w14:textId="790AEBA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B67ADC" w14:textId="659B5BE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941778" w14:textId="5C59D87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EC1252" w14:paraId="070FD621" w14:textId="77777777" w:rsidTr="001822FB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ECC1E9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D7E53C" w14:textId="65369D0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81DD42" w14:textId="4542537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11D1C5" w14:textId="62231B5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A92D2A" w14:textId="7497C84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365961" w14:textId="263F3E6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EC1252" w14:paraId="1CE2A16B" w14:textId="77777777" w:rsidTr="001822FB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965515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4AB6BB" w14:textId="481EAD5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51154E" w14:textId="05D1CEF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AAFE12" w14:textId="1719386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E1BCE1" w14:textId="16DB183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17AA06" w14:textId="32CBC59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EC1252" w14:paraId="3EF8C9C7" w14:textId="77777777" w:rsidTr="001822FB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573573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AA63BA" w14:textId="256B313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C0C671" w14:textId="38930EC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8997CB" w14:textId="4310A88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91302C" w14:textId="3459734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F1D158" w14:textId="617D3F9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EC1252" w14:paraId="0BC62A63" w14:textId="77777777" w:rsidTr="001822FB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61A298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7901C" w14:textId="406A770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507BC7" w14:textId="099899A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A979ED" w14:textId="480B590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B76405" w14:textId="3759E75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84F55F" w14:textId="59D1283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EC1252" w14:paraId="098B10AB" w14:textId="77777777" w:rsidTr="001822FB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54C885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9D64C4" w14:textId="759C9A7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2F93DD" w14:textId="55A0EB5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48450D" w14:textId="1F07F4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8DCD4D" w14:textId="6C0ED2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09EB0D" w14:textId="26C6CD3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EC1252" w14:paraId="29D0B0D3" w14:textId="77777777" w:rsidTr="001822FB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0B136A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F49230" w14:textId="659A6E3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991C9F" w14:textId="63CEE08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EBC9CA" w14:textId="252D3BB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A935E9" w14:textId="62FE827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85D1DB" w14:textId="24E57C3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EC1252" w14:paraId="4121FCCE" w14:textId="77777777" w:rsidTr="001822FB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1C68A4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E73B30" w14:textId="6E35DF8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D67196" w14:textId="7B0EE62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D05677" w14:textId="1FD0552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91FE4D" w14:textId="7B13730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D5BF8B" w14:textId="779EB2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EC1252" w14:paraId="4F4E0E88" w14:textId="77777777" w:rsidTr="001822FB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EC4559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2D515B" w14:textId="3002ED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96EABA" w14:textId="33222B5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B78CCE" w14:textId="14EB4ED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A18D42" w14:textId="1463B1A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B4EF54" w14:textId="53FB97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EC1252" w14:paraId="0515811C" w14:textId="77777777" w:rsidTr="001822FB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9046E9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FD0168" w14:textId="033C12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2BC56E" w14:textId="29F6E6F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41D950" w14:textId="3A03D73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3AAF6C" w14:textId="47CEACA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68A882" w14:textId="66689F1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EC1252" w14:paraId="265CF6D1" w14:textId="77777777" w:rsidTr="001822FB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06C8A5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4C21A2" w14:textId="21A4A4C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B30676" w14:textId="2025E48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0BC911" w14:textId="3DCCD2B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2D4FBD" w14:textId="43D2B8A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58F933" w14:textId="3DEF54D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EC1252" w14:paraId="687B38A7" w14:textId="77777777" w:rsidTr="00D344A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7568DF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450EA6" w14:textId="199B680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4FD5C3" w14:textId="64BB632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C88369" w14:textId="644FEA6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6650B9" w14:textId="068D65C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33B387" w14:textId="18975F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372DE7" w:rsidRPr="00EC1252" w14:paraId="2427977E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394D1C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502155" w14:textId="18D345C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1BA4E1" w14:textId="40827A5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910DE7" w14:textId="30A5E00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CF194D" w14:textId="3CEDADC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0A9CA1" w14:textId="0F36C53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372DE7" w:rsidRPr="00EC1252" w14:paraId="124409D2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EB8FCC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F84279" w14:textId="668D7B3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1B1317" w14:textId="6A9B92A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B8525D" w14:textId="105DB9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3CA11C" w14:textId="38D6FD3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FD9B84" w14:textId="40AD07F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EC1252" w14:paraId="7F66C34F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39824C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48829D" w14:textId="2CBE3FD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C7952D" w14:textId="52DBF71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B2DEE1" w14:textId="098B454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1D1735" w14:textId="494C845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10324E" w14:textId="4411DF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EC1252" w14:paraId="434646FF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5F99E6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9FCB20" w14:textId="55D3E9D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403170" w14:textId="720B8D3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B572FB" w14:textId="7DC2EBE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08B0C5" w14:textId="7B324BF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724824" w14:textId="5E0819C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EC1252" w14:paraId="6B4A3FD7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1E8E22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3FA4F8" w14:textId="2A8AD6D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A85FE4" w14:textId="0FF584D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735E3C" w14:textId="6C751E7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F2EFCF" w14:textId="754F11C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E6B8BE" w14:textId="23AEB05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</w:tr>
      <w:tr w:rsidR="00372DE7" w:rsidRPr="00EC1252" w14:paraId="07B18CD2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800DC0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9C2EEE" w14:textId="292440B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C1326F" w14:textId="462AAE9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B89B3A" w14:textId="7CDBD51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27BDD0" w14:textId="454443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A9A1D0" w14:textId="052590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EC1252" w14:paraId="2CEA0DA0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740943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94394A" w14:textId="785074A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669F94" w14:textId="5C95F84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04C67C" w14:textId="7BA7276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3F5517" w14:textId="482056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B04F96" w14:textId="12F37E8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EC1252" w14:paraId="2A0ABFEC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198EB0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83CE6E" w14:textId="0FC4D58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93194B" w14:textId="7D674BB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3E2917" w14:textId="366E50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BB1ED7" w14:textId="01CE207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9ADC86" w14:textId="6A4A3F2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EC1252" w14:paraId="2C48085B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717FE5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44791E" w14:textId="7B20F5C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E7305D" w14:textId="13A6819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375008" w14:textId="2A15290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05FA22" w14:textId="55AC08B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5998CE" w14:textId="5B8A689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EC1252" w14:paraId="5D0A8273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7545BA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00D307" w14:textId="7DF771A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AC80F1" w14:textId="0545F95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DB8FBF" w14:textId="5E9E03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263EF9" w14:textId="0ECEAF2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4A8CDC" w14:textId="66D0CE8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EC1252" w14:paraId="712C0537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3B6E42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01DD2D" w14:textId="4DA0A27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8EE348" w14:textId="1C531B8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B23C7D" w14:textId="491BE34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C7607F" w14:textId="4E58073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CDE737" w14:textId="7339A64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</w:tr>
      <w:tr w:rsidR="00372DE7" w:rsidRPr="00EC1252" w14:paraId="389FD248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D0FFD3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F30A69" w14:textId="7837148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E31FF0" w14:textId="3E34F30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4CD9BB" w14:textId="627B96A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49C6D5" w14:textId="282AB2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5DB970" w14:textId="018A960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EC1252" w14:paraId="2EC63BDD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52F0C4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EB7C87" w14:textId="6853EBE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14FB0B" w14:textId="58B1A5D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EFB115" w14:textId="426A8F4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695589" w14:textId="214861D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03399D" w14:textId="3024FE2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372DE7" w:rsidRPr="00EC1252" w14:paraId="3F25111A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F362A2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1B900E" w14:textId="48FCCA5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72538E" w14:textId="7BA13BA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FC730F" w14:textId="56C209F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D6E5AF" w14:textId="7637AD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363F3E" w14:textId="1185C52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EC1252" w14:paraId="26B54B0A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0DFBA6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7BC3AF" w14:textId="51F15C0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0EC2C7" w14:textId="400635F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531A98" w14:textId="26C3B82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300BF0" w14:textId="7C1DFB3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46E468" w14:textId="20BF90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EC1252" w14:paraId="443CA9D6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0C8FA2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EEFAE4" w14:textId="1105C42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1BC9C8" w14:textId="213442F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18C609" w14:textId="6055B34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7232F2" w14:textId="4FE07C0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192211" w14:textId="01372B3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EC1252" w14:paraId="0E12F851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4C5167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DBD462" w14:textId="7D7CB0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6F5FA9" w14:textId="31E0DB7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B5A8BD" w14:textId="1BC1CA2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174C66" w14:textId="1D8F489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DADB11" w14:textId="0A45B30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372DE7" w:rsidRPr="00EC1252" w14:paraId="67CC3B59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CCE670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B11434" w14:textId="0E7804F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60ED9A" w14:textId="41C20B9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87F733" w14:textId="6472719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233997" w14:textId="7CD4FBD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653C6F" w14:textId="1491D8B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EC1252" w14:paraId="137E8D01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0DBB0C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CD7C8D" w14:textId="71075FB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2FE1C0" w14:textId="7843C8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F442E4" w14:textId="1992696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B6EAE3" w14:textId="53B3E79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5DD9F0" w14:textId="11EB99D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372DE7" w:rsidRPr="00EC1252" w14:paraId="433D3008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F41768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32EBE3" w14:textId="59FCBEE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904E17" w14:textId="19BAEA0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108E0A" w14:textId="192E025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25ECA1" w14:textId="28F33B6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F38B8B" w14:textId="0773A94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EC1252" w14:paraId="3E2C806F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688943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668776" w14:textId="4BDD35C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679594" w14:textId="577ABA0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E23531" w14:textId="02CB7F7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1F7E41" w14:textId="5514C27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3B5B5A" w14:textId="723F8AB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EC1252" w14:paraId="75C0FB33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47FC03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9BE931" w14:textId="047C93C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4DB811" w14:textId="792BFFA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9B5804" w14:textId="60ACC45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8C6FC9" w14:textId="0CD91B0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A96628" w14:textId="2A03E8E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EC1252" w14:paraId="73602CD2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71B83C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B58E12" w14:textId="63BD7A6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180BD3" w14:textId="03D5E85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8A7BD6" w14:textId="6C7F5A0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BDA6F1" w14:textId="7BE6FB5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BA6276" w14:textId="4242865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AD11A4" w14:paraId="2D75757F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A45A1E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22050A" w14:textId="4EC99AD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285029" w14:textId="263124B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9814BB" w14:textId="1DD8B3C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6009A0" w14:textId="3599DE0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5E01BD" w14:textId="2EF5B9E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AD11A4" w14:paraId="50A99A70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2947B5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B09191" w14:textId="34DA64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CD44F5" w14:textId="611E0A4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DB70AE" w14:textId="557241A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7E787C" w14:textId="0F7A125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E10C82" w14:textId="5E6D7B4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AD11A4" w14:paraId="0A81F407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9691E8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68353E" w14:textId="2035DC5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CF5BB2" w14:textId="592CB5D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FDA324" w14:textId="58ACD33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686FFF" w14:textId="3CF9937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9D7443" w14:textId="27CE645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</w:tr>
      <w:tr w:rsidR="00372DE7" w:rsidRPr="00AD11A4" w14:paraId="6CAB36BC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7B612C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4BAA67" w14:textId="04F8C60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D50DF5" w14:textId="5B32487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852FFD" w14:textId="6A32598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8F01C2" w14:textId="79671F2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434B43" w14:textId="32170B4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372DE7" w:rsidRPr="00AD11A4" w14:paraId="5ED7A962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5FABA0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1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481788" w14:textId="5433C88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BB805E" w14:textId="5FB14618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386653" w14:textId="208EE0F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BA3F43" w14:textId="1766967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19E79F" w14:textId="71C4CE3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372DE7" w:rsidRPr="00AD11A4" w14:paraId="50265307" w14:textId="77777777" w:rsidTr="008F62BF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8A00A7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2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47B74C" w14:textId="6933D10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4FB408" w14:textId="7BC102F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BA4D14" w14:textId="798E2B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2BDE9F" w14:textId="4776675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083D59" w14:textId="1EE4DF9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</w:tr>
      <w:tr w:rsidR="00372DE7" w:rsidRPr="00AD11A4" w14:paraId="5994AE52" w14:textId="77777777" w:rsidTr="00D344A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4C0942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0C2163" w14:textId="3C611F2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69A8D5" w14:textId="542B72B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7ED35D" w14:textId="0A30FE5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7F6469" w14:textId="21E037A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3BF0E1" w14:textId="583DD93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</w:tr>
      <w:tr w:rsidR="00372DE7" w:rsidRPr="00AD11A4" w14:paraId="1AB0F518" w14:textId="77777777" w:rsidTr="00D344A1">
        <w:trPr>
          <w:trHeight w:val="255"/>
        </w:trPr>
        <w:tc>
          <w:tcPr>
            <w:tcW w:w="5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F05DAD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46802E" w14:textId="1AD6AAA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B01F60" w14:textId="1828593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B0AEB1" w14:textId="5D354346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2AB038" w14:textId="6C5929F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B707BF" w14:textId="6BBF5DC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D344A1" w:rsidRPr="00EC1252" w14:paraId="6F1CE7A9" w14:textId="77777777" w:rsidTr="00D344A1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D6224E" w14:textId="77777777" w:rsidR="00D344A1" w:rsidRPr="00275F7C" w:rsidRDefault="00D344A1" w:rsidP="009E35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lastRenderedPageBreak/>
              <w:t>NO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EEDEA2" w14:textId="0EDF466F" w:rsidR="00D344A1" w:rsidRPr="00372DE7" w:rsidRDefault="00D344A1" w:rsidP="009E354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Y.1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DFAD96" w14:textId="1A953EEA" w:rsidR="00D344A1" w:rsidRPr="00372DE7" w:rsidRDefault="00D344A1" w:rsidP="009E354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Y.2</w:t>
            </w:r>
          </w:p>
        </w:tc>
        <w:tc>
          <w:tcPr>
            <w:tcW w:w="6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13514C" w14:textId="5F1B567C" w:rsidR="00D344A1" w:rsidRPr="00372DE7" w:rsidRDefault="00597FBD" w:rsidP="009E354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Y</w:t>
            </w:r>
            <w:r w:rsidR="00D344A1" w:rsidRPr="00372DE7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.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22A979" w14:textId="7BF59C4A" w:rsidR="00D344A1" w:rsidRPr="00372DE7" w:rsidRDefault="00597FBD" w:rsidP="009E354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Y</w:t>
            </w:r>
            <w:r w:rsidR="00D344A1" w:rsidRPr="00372DE7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.4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CC7121" w14:textId="15BC7D08" w:rsidR="00D344A1" w:rsidRPr="00372DE7" w:rsidRDefault="00D344A1" w:rsidP="009E354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TOTAL_</w:t>
            </w:r>
            <w:r w:rsidR="00597FBD" w:rsidRPr="00372DE7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Y</w:t>
            </w:r>
          </w:p>
        </w:tc>
      </w:tr>
      <w:tr w:rsidR="00372DE7" w:rsidRPr="00AD11A4" w14:paraId="4A572192" w14:textId="77777777" w:rsidTr="003B70DD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F03515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3135AE" w14:textId="2212AFC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E51FE4" w14:textId="0CB1142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532D6" w14:textId="6CD5F62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7C20BF" w14:textId="046B035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011388" w14:textId="567B0804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</w:tr>
      <w:tr w:rsidR="00372DE7" w:rsidRPr="00AD11A4" w14:paraId="5B2FF33B" w14:textId="77777777" w:rsidTr="003B70DD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AFBDBA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0E3A52" w14:textId="221537D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E04D01" w14:textId="2000559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F70AE2" w14:textId="0CBED60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69731D" w14:textId="231F8EF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7218D8" w14:textId="1605FAA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372DE7" w:rsidRPr="00AD11A4" w14:paraId="613CACD4" w14:textId="77777777" w:rsidTr="003B70DD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92F353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8DAFA2" w14:textId="40F8941A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97DD0D" w14:textId="61D1CF5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817A8" w14:textId="1141A37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80835C" w14:textId="77D6F87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3C6007" w14:textId="68B3CF9F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372DE7" w:rsidRPr="00AD11A4" w14:paraId="32134218" w14:textId="77777777" w:rsidTr="003B70DD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BF3B60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8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55B41C" w14:textId="54B9E557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EB4EBD" w14:textId="6DAFA36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38AE30" w14:textId="71C3C005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7F0EED" w14:textId="0E4390EB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6C695F" w14:textId="1D37624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372DE7" w:rsidRPr="00AD11A4" w14:paraId="5F579CF1" w14:textId="77777777" w:rsidTr="003B70DD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DB71BB" w14:textId="77777777" w:rsidR="00372DE7" w:rsidRPr="00275F7C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75F7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9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A6D2B3" w14:textId="7CD8F391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EDE69C" w14:textId="1E73577C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B4B063" w14:textId="170BCE6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DF84E7" w14:textId="2E4516D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FA81F1" w14:textId="4F9CDF19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372DE7" w:rsidRPr="00AD11A4" w14:paraId="5601E24A" w14:textId="77777777" w:rsidTr="003B70DD">
        <w:trPr>
          <w:trHeight w:val="255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2CB1B4" w14:textId="77777777" w:rsidR="00372DE7" w:rsidRPr="0016464B" w:rsidRDefault="00372DE7" w:rsidP="00372D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6464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0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AA234E" w14:textId="1A0E647D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1923CF" w14:textId="5144EDAE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7F5FB8" w14:textId="442A55E3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87CD12" w14:textId="206D0C62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D2DA00" w14:textId="70D30C90" w:rsidR="00372DE7" w:rsidRPr="00372DE7" w:rsidRDefault="00372DE7" w:rsidP="00372DE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72DE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</w:tbl>
    <w:p w14:paraId="6380D6EA" w14:textId="3E05F1FB" w:rsidR="002E489E" w:rsidRDefault="002E489E" w:rsidP="00AF46CC">
      <w:pPr>
        <w:pStyle w:val="ListParagraph"/>
        <w:spacing w:line="36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600E5B8E" w14:textId="77777777" w:rsidR="00DE6347" w:rsidRDefault="00DE6347" w:rsidP="00DE634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3787943" w14:textId="4EE3C1F8" w:rsidR="00DE6347" w:rsidRDefault="00DE6347" w:rsidP="00DE6347">
      <w:pPr>
        <w:tabs>
          <w:tab w:val="left" w:pos="1725"/>
        </w:tabs>
      </w:pPr>
      <w:r>
        <w:tab/>
      </w:r>
    </w:p>
    <w:p w14:paraId="129530D2" w14:textId="77777777" w:rsidR="00DE6347" w:rsidRDefault="00DE6347">
      <w:r>
        <w:br w:type="page"/>
      </w:r>
    </w:p>
    <w:p w14:paraId="234F07EF" w14:textId="02B5D7AB" w:rsidR="00DE6347" w:rsidRDefault="00DE6347" w:rsidP="004A795F">
      <w:pPr>
        <w:pStyle w:val="Caption"/>
        <w:jc w:val="left"/>
      </w:pPr>
      <w:bookmarkStart w:id="208" w:name="_Toc211577698"/>
      <w:r>
        <w:lastRenderedPageBreak/>
        <w:t>Lampiran 1</w:t>
      </w:r>
      <w:r w:rsidR="004A795F">
        <w:t>.</w:t>
      </w:r>
      <w:r>
        <w:t xml:space="preserve"> </w:t>
      </w:r>
      <w:r>
        <w:fldChar w:fldCharType="begin"/>
      </w:r>
      <w:r>
        <w:instrText xml:space="preserve"> SEQ Lampiran_1 \* ARABIC </w:instrText>
      </w:r>
      <w:r>
        <w:fldChar w:fldCharType="separate"/>
      </w:r>
      <w:r w:rsidR="00DB6280">
        <w:rPr>
          <w:noProof/>
        </w:rPr>
        <w:t>4</w:t>
      </w:r>
      <w:r>
        <w:fldChar w:fldCharType="end"/>
      </w:r>
      <w:r>
        <w:t xml:space="preserve"> </w:t>
      </w:r>
      <w:proofErr w:type="spellStart"/>
      <w:r>
        <w:t>Sampel</w:t>
      </w:r>
      <w:proofErr w:type="spellEnd"/>
      <w:r>
        <w:t xml:space="preserve"> UMKM </w:t>
      </w:r>
      <w:r>
        <w:rPr>
          <w:i/>
          <w:iCs w:val="0"/>
        </w:rPr>
        <w:t xml:space="preserve">E-Commerce </w:t>
      </w:r>
      <w:r>
        <w:t>Kalimantan Timur</w:t>
      </w:r>
      <w:bookmarkEnd w:id="208"/>
    </w:p>
    <w:p w14:paraId="72A8C03C" w14:textId="57062F3C" w:rsidR="00DE6347" w:rsidRPr="00DE6347" w:rsidRDefault="00DE6347" w:rsidP="00DE6347">
      <w:pPr>
        <w:pStyle w:val="Caption"/>
        <w:spacing w:line="480" w:lineRule="auto"/>
        <w:ind w:left="-851"/>
        <w:jc w:val="left"/>
      </w:pPr>
      <w:r w:rsidRPr="009A7C19">
        <w:rPr>
          <w:noProof/>
        </w:rPr>
        <w:drawing>
          <wp:inline distT="0" distB="0" distL="0" distR="0" wp14:anchorId="09200451" wp14:editId="23488601">
            <wp:extent cx="6324158" cy="3705225"/>
            <wp:effectExtent l="0" t="0" r="63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33981" cy="3710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DE6347" w:rsidRPr="00DE6347" w:rsidSect="003564D9">
      <w:pgSz w:w="11906" w:h="16838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9AA948" w14:textId="77777777" w:rsidR="007940AD" w:rsidRDefault="007940AD" w:rsidP="00F15C67">
      <w:pPr>
        <w:spacing w:after="0" w:line="240" w:lineRule="auto"/>
      </w:pPr>
      <w:r>
        <w:separator/>
      </w:r>
    </w:p>
  </w:endnote>
  <w:endnote w:type="continuationSeparator" w:id="0">
    <w:p w14:paraId="4DFA0211" w14:textId="77777777" w:rsidR="007940AD" w:rsidRDefault="007940AD" w:rsidP="00F15C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034389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BEC1811" w14:textId="55736713" w:rsidR="00CA2627" w:rsidRDefault="00CA262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9C27659" w14:textId="77777777" w:rsidR="00F15C67" w:rsidRDefault="00F15C6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65FC15" w14:textId="11A9499D" w:rsidR="00145FBC" w:rsidRDefault="00145FBC" w:rsidP="00145FBC">
    <w:pPr>
      <w:pStyle w:val="Footer"/>
      <w:jc w:val="center"/>
    </w:pPr>
  </w:p>
  <w:p w14:paraId="51965674" w14:textId="77777777" w:rsidR="00145FBC" w:rsidRDefault="00145FBC" w:rsidP="00145FB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5921252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CD2D1F9" w14:textId="443B0674" w:rsidR="00C30A8A" w:rsidRDefault="00000000">
        <w:pPr>
          <w:pStyle w:val="Footer"/>
          <w:jc w:val="center"/>
        </w:pPr>
      </w:p>
    </w:sdtContent>
  </w:sdt>
  <w:p w14:paraId="7ECE1CFD" w14:textId="77777777" w:rsidR="00C30A8A" w:rsidRDefault="00C30A8A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6174717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B1CE47" w14:textId="1C14D58F" w:rsidR="00E36D64" w:rsidRDefault="00E36D6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5A433C8" w14:textId="77777777" w:rsidR="00145FBC" w:rsidRDefault="00145FBC" w:rsidP="00145FBC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7637825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8EFE21D" w14:textId="2D41F90A" w:rsidR="00E36D64" w:rsidRDefault="00E36D6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0A87A1E" w14:textId="77777777" w:rsidR="00E36D64" w:rsidRDefault="00E36D64" w:rsidP="00145FBC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8249541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16E655D" w14:textId="0208A232" w:rsidR="00E36D64" w:rsidRDefault="00E36D6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584914F" w14:textId="77777777" w:rsidR="00145FBC" w:rsidRDefault="00145FBC" w:rsidP="00145FBC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7187558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AF8DC93" w14:textId="77777777" w:rsidR="00194D7F" w:rsidRDefault="00194D7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832E30C" w14:textId="77777777" w:rsidR="00194D7F" w:rsidRDefault="00194D7F" w:rsidP="00145FBC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14156112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CAF098" w14:textId="77777777" w:rsidR="001A06B2" w:rsidRDefault="001A06B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47CEE81" w14:textId="77777777" w:rsidR="001A06B2" w:rsidRDefault="001A06B2" w:rsidP="00145FBC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6244394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7045338" w14:textId="2F175E7D" w:rsidR="00E36D64" w:rsidRDefault="00E36D6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9B79082" w14:textId="77777777" w:rsidR="00145FBC" w:rsidRDefault="00145FBC" w:rsidP="00145FB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1BB7ED" w14:textId="77777777" w:rsidR="007940AD" w:rsidRDefault="007940AD" w:rsidP="00F15C67">
      <w:pPr>
        <w:spacing w:after="0" w:line="240" w:lineRule="auto"/>
      </w:pPr>
      <w:r>
        <w:separator/>
      </w:r>
    </w:p>
  </w:footnote>
  <w:footnote w:type="continuationSeparator" w:id="0">
    <w:p w14:paraId="1EEF442C" w14:textId="77777777" w:rsidR="007940AD" w:rsidRDefault="007940AD" w:rsidP="00F15C6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7731694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AE58D46" w14:textId="1B634988" w:rsidR="00CA2627" w:rsidRDefault="00CA262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5FDBCC0" w14:textId="77777777" w:rsidR="00CA2627" w:rsidRDefault="00CA262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3E1620" w14:textId="6E5D9A8C" w:rsidR="00E36D64" w:rsidRDefault="00E36D64">
    <w:pPr>
      <w:pStyle w:val="Header"/>
      <w:jc w:val="right"/>
    </w:pPr>
  </w:p>
  <w:p w14:paraId="0229875F" w14:textId="77777777" w:rsidR="00E36D64" w:rsidRDefault="00E36D6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2088070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B1C283D" w14:textId="77777777" w:rsidR="00CA2627" w:rsidRDefault="00CA262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24079C8" w14:textId="77777777" w:rsidR="00CA2627" w:rsidRDefault="00CA2627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0C07AF" w14:textId="0597B14F" w:rsidR="00CA2627" w:rsidRDefault="00CA2627">
    <w:pPr>
      <w:pStyle w:val="Header"/>
      <w:jc w:val="center"/>
    </w:pPr>
    <w:r>
      <w:tab/>
    </w:r>
    <w:r>
      <w:tab/>
    </w:r>
    <w:sdt>
      <w:sdtPr>
        <w:id w:val="-33584340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647CC12F" w14:textId="77777777" w:rsidR="00CA2627" w:rsidRDefault="00CA2627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8F0B9F" w14:textId="5FCB3E5C" w:rsidR="00C30A8A" w:rsidRDefault="00C30A8A" w:rsidP="00236290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504A78"/>
    <w:multiLevelType w:val="hybridMultilevel"/>
    <w:tmpl w:val="F7A63A62"/>
    <w:lvl w:ilvl="0" w:tplc="3EA827E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2D6407"/>
    <w:multiLevelType w:val="multilevel"/>
    <w:tmpl w:val="6DC8222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0C6F22A4"/>
    <w:multiLevelType w:val="hybridMultilevel"/>
    <w:tmpl w:val="BC2C617C"/>
    <w:lvl w:ilvl="0" w:tplc="2A02F5F8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" w15:restartNumberingAfterBreak="0">
    <w:nsid w:val="0D180F2D"/>
    <w:multiLevelType w:val="hybridMultilevel"/>
    <w:tmpl w:val="54A0EA26"/>
    <w:lvl w:ilvl="0" w:tplc="538A2962">
      <w:start w:val="1"/>
      <w:numFmt w:val="decimal"/>
      <w:lvlText w:val="%1."/>
      <w:lvlJc w:val="left"/>
      <w:pPr>
        <w:ind w:left="13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84" w:hanging="360"/>
      </w:pPr>
    </w:lvl>
    <w:lvl w:ilvl="2" w:tplc="0409001B" w:tentative="1">
      <w:start w:val="1"/>
      <w:numFmt w:val="lowerRoman"/>
      <w:lvlText w:val="%3."/>
      <w:lvlJc w:val="right"/>
      <w:pPr>
        <w:ind w:left="2804" w:hanging="180"/>
      </w:pPr>
    </w:lvl>
    <w:lvl w:ilvl="3" w:tplc="0409000F" w:tentative="1">
      <w:start w:val="1"/>
      <w:numFmt w:val="decimal"/>
      <w:lvlText w:val="%4."/>
      <w:lvlJc w:val="left"/>
      <w:pPr>
        <w:ind w:left="3524" w:hanging="360"/>
      </w:pPr>
    </w:lvl>
    <w:lvl w:ilvl="4" w:tplc="04090019" w:tentative="1">
      <w:start w:val="1"/>
      <w:numFmt w:val="lowerLetter"/>
      <w:lvlText w:val="%5."/>
      <w:lvlJc w:val="left"/>
      <w:pPr>
        <w:ind w:left="4244" w:hanging="360"/>
      </w:pPr>
    </w:lvl>
    <w:lvl w:ilvl="5" w:tplc="0409001B" w:tentative="1">
      <w:start w:val="1"/>
      <w:numFmt w:val="lowerRoman"/>
      <w:lvlText w:val="%6."/>
      <w:lvlJc w:val="right"/>
      <w:pPr>
        <w:ind w:left="4964" w:hanging="180"/>
      </w:pPr>
    </w:lvl>
    <w:lvl w:ilvl="6" w:tplc="0409000F" w:tentative="1">
      <w:start w:val="1"/>
      <w:numFmt w:val="decimal"/>
      <w:lvlText w:val="%7."/>
      <w:lvlJc w:val="left"/>
      <w:pPr>
        <w:ind w:left="5684" w:hanging="360"/>
      </w:pPr>
    </w:lvl>
    <w:lvl w:ilvl="7" w:tplc="04090019" w:tentative="1">
      <w:start w:val="1"/>
      <w:numFmt w:val="lowerLetter"/>
      <w:lvlText w:val="%8."/>
      <w:lvlJc w:val="left"/>
      <w:pPr>
        <w:ind w:left="6404" w:hanging="360"/>
      </w:pPr>
    </w:lvl>
    <w:lvl w:ilvl="8" w:tplc="04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4" w15:restartNumberingAfterBreak="0">
    <w:nsid w:val="0F684B30"/>
    <w:multiLevelType w:val="hybridMultilevel"/>
    <w:tmpl w:val="55FC1C1E"/>
    <w:lvl w:ilvl="0" w:tplc="3C02AB5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506" w:hanging="360"/>
      </w:pPr>
    </w:lvl>
    <w:lvl w:ilvl="2" w:tplc="3809001B">
      <w:start w:val="1"/>
      <w:numFmt w:val="lowerRoman"/>
      <w:lvlText w:val="%3."/>
      <w:lvlJc w:val="right"/>
      <w:pPr>
        <w:ind w:left="2226" w:hanging="180"/>
      </w:pPr>
    </w:lvl>
    <w:lvl w:ilvl="3" w:tplc="F1C826BE">
      <w:start w:val="1"/>
      <w:numFmt w:val="upperLetter"/>
      <w:lvlText w:val="%4."/>
      <w:lvlJc w:val="left"/>
      <w:pPr>
        <w:ind w:left="2946" w:hanging="360"/>
      </w:pPr>
      <w:rPr>
        <w:rFonts w:hint="default"/>
      </w:r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 w15:restartNumberingAfterBreak="0">
    <w:nsid w:val="13543EB0"/>
    <w:multiLevelType w:val="hybridMultilevel"/>
    <w:tmpl w:val="1C9CEAB4"/>
    <w:lvl w:ilvl="0" w:tplc="88E42F52">
      <w:start w:val="1"/>
      <w:numFmt w:val="lowerLetter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8040355"/>
    <w:multiLevelType w:val="hybridMultilevel"/>
    <w:tmpl w:val="93D613CA"/>
    <w:lvl w:ilvl="0" w:tplc="EE4A0E86">
      <w:start w:val="1"/>
      <w:numFmt w:val="lowerLetter"/>
      <w:lvlText w:val="%1)"/>
      <w:lvlJc w:val="left"/>
      <w:pPr>
        <w:ind w:left="11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0" w:hanging="360"/>
      </w:pPr>
    </w:lvl>
    <w:lvl w:ilvl="2" w:tplc="0409001B" w:tentative="1">
      <w:start w:val="1"/>
      <w:numFmt w:val="lowerRoman"/>
      <w:lvlText w:val="%3."/>
      <w:lvlJc w:val="right"/>
      <w:pPr>
        <w:ind w:left="2580" w:hanging="180"/>
      </w:p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7" w15:restartNumberingAfterBreak="0">
    <w:nsid w:val="18F65A63"/>
    <w:multiLevelType w:val="hybridMultilevel"/>
    <w:tmpl w:val="80244F64"/>
    <w:lvl w:ilvl="0" w:tplc="0B5E7608">
      <w:start w:val="1"/>
      <w:numFmt w:val="lowerLetter"/>
      <w:lvlText w:val="%1."/>
      <w:lvlJc w:val="left"/>
      <w:pPr>
        <w:ind w:left="372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092" w:hanging="360"/>
      </w:pPr>
    </w:lvl>
    <w:lvl w:ilvl="2" w:tplc="0409001B" w:tentative="1">
      <w:start w:val="1"/>
      <w:numFmt w:val="lowerRoman"/>
      <w:lvlText w:val="%3."/>
      <w:lvlJc w:val="right"/>
      <w:pPr>
        <w:ind w:left="1812" w:hanging="180"/>
      </w:pPr>
    </w:lvl>
    <w:lvl w:ilvl="3" w:tplc="0409000F" w:tentative="1">
      <w:start w:val="1"/>
      <w:numFmt w:val="decimal"/>
      <w:lvlText w:val="%4."/>
      <w:lvlJc w:val="left"/>
      <w:pPr>
        <w:ind w:left="2532" w:hanging="360"/>
      </w:pPr>
    </w:lvl>
    <w:lvl w:ilvl="4" w:tplc="04090019" w:tentative="1">
      <w:start w:val="1"/>
      <w:numFmt w:val="lowerLetter"/>
      <w:lvlText w:val="%5."/>
      <w:lvlJc w:val="left"/>
      <w:pPr>
        <w:ind w:left="3252" w:hanging="360"/>
      </w:pPr>
    </w:lvl>
    <w:lvl w:ilvl="5" w:tplc="0409001B" w:tentative="1">
      <w:start w:val="1"/>
      <w:numFmt w:val="lowerRoman"/>
      <w:lvlText w:val="%6."/>
      <w:lvlJc w:val="right"/>
      <w:pPr>
        <w:ind w:left="3972" w:hanging="180"/>
      </w:pPr>
    </w:lvl>
    <w:lvl w:ilvl="6" w:tplc="0409000F" w:tentative="1">
      <w:start w:val="1"/>
      <w:numFmt w:val="decimal"/>
      <w:lvlText w:val="%7."/>
      <w:lvlJc w:val="left"/>
      <w:pPr>
        <w:ind w:left="4692" w:hanging="360"/>
      </w:pPr>
    </w:lvl>
    <w:lvl w:ilvl="7" w:tplc="04090019" w:tentative="1">
      <w:start w:val="1"/>
      <w:numFmt w:val="lowerLetter"/>
      <w:lvlText w:val="%8."/>
      <w:lvlJc w:val="left"/>
      <w:pPr>
        <w:ind w:left="5412" w:hanging="360"/>
      </w:pPr>
    </w:lvl>
    <w:lvl w:ilvl="8" w:tplc="0409001B" w:tentative="1">
      <w:start w:val="1"/>
      <w:numFmt w:val="lowerRoman"/>
      <w:lvlText w:val="%9."/>
      <w:lvlJc w:val="right"/>
      <w:pPr>
        <w:ind w:left="6132" w:hanging="180"/>
      </w:pPr>
    </w:lvl>
  </w:abstractNum>
  <w:abstractNum w:abstractNumId="8" w15:restartNumberingAfterBreak="0">
    <w:nsid w:val="1B1D5355"/>
    <w:multiLevelType w:val="hybridMultilevel"/>
    <w:tmpl w:val="A4F6DD92"/>
    <w:lvl w:ilvl="0" w:tplc="C38EA9C0">
      <w:start w:val="1"/>
      <w:numFmt w:val="decimal"/>
      <w:lvlText w:val="%1."/>
      <w:lvlJc w:val="left"/>
      <w:pPr>
        <w:ind w:left="927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9" w15:restartNumberingAfterBreak="0">
    <w:nsid w:val="1ECC3694"/>
    <w:multiLevelType w:val="multilevel"/>
    <w:tmpl w:val="6046D01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ascii="Times New Roman" w:hAnsi="Times New Roman" w:cs="Times New Roman" w:hint="default"/>
        <w:b/>
        <w:bCs/>
        <w:color w:val="auto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0" w15:restartNumberingAfterBreak="0">
    <w:nsid w:val="1FF65C6E"/>
    <w:multiLevelType w:val="hybridMultilevel"/>
    <w:tmpl w:val="88301160"/>
    <w:lvl w:ilvl="0" w:tplc="07665164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0E6434C"/>
    <w:multiLevelType w:val="multilevel"/>
    <w:tmpl w:val="7AC2F676"/>
    <w:lvl w:ilvl="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2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2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8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89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4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4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09" w:hanging="1800"/>
      </w:pPr>
      <w:rPr>
        <w:rFonts w:hint="default"/>
      </w:rPr>
    </w:lvl>
  </w:abstractNum>
  <w:abstractNum w:abstractNumId="12" w15:restartNumberingAfterBreak="0">
    <w:nsid w:val="21061724"/>
    <w:multiLevelType w:val="hybridMultilevel"/>
    <w:tmpl w:val="8286D54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1F32C9A"/>
    <w:multiLevelType w:val="hybridMultilevel"/>
    <w:tmpl w:val="9926D720"/>
    <w:lvl w:ilvl="0" w:tplc="F900032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506" w:hanging="360"/>
      </w:pPr>
    </w:lvl>
    <w:lvl w:ilvl="2" w:tplc="3809001B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" w15:restartNumberingAfterBreak="0">
    <w:nsid w:val="250B5232"/>
    <w:multiLevelType w:val="hybridMultilevel"/>
    <w:tmpl w:val="DFD21F0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7F341EA"/>
    <w:multiLevelType w:val="hybridMultilevel"/>
    <w:tmpl w:val="54580540"/>
    <w:lvl w:ilvl="0" w:tplc="3A321672">
      <w:start w:val="1"/>
      <w:numFmt w:val="decimal"/>
      <w:lvlText w:val="%1."/>
      <w:lvlJc w:val="left"/>
      <w:pPr>
        <w:ind w:left="927" w:hanging="360"/>
      </w:pPr>
      <w:rPr>
        <w:rFonts w:hint="default"/>
        <w:b w:val="0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6" w15:restartNumberingAfterBreak="0">
    <w:nsid w:val="28DD5682"/>
    <w:multiLevelType w:val="hybridMultilevel"/>
    <w:tmpl w:val="0534154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99A3829"/>
    <w:multiLevelType w:val="hybridMultilevel"/>
    <w:tmpl w:val="3B965AD0"/>
    <w:lvl w:ilvl="0" w:tplc="B2CCE44E">
      <w:start w:val="1"/>
      <w:numFmt w:val="lowerLetter"/>
      <w:lvlText w:val="%1."/>
      <w:lvlJc w:val="left"/>
      <w:pPr>
        <w:ind w:left="73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52" w:hanging="360"/>
      </w:pPr>
    </w:lvl>
    <w:lvl w:ilvl="2" w:tplc="0409001B" w:tentative="1">
      <w:start w:val="1"/>
      <w:numFmt w:val="lowerRoman"/>
      <w:lvlText w:val="%3."/>
      <w:lvlJc w:val="right"/>
      <w:pPr>
        <w:ind w:left="2172" w:hanging="180"/>
      </w:pPr>
    </w:lvl>
    <w:lvl w:ilvl="3" w:tplc="0409000F" w:tentative="1">
      <w:start w:val="1"/>
      <w:numFmt w:val="decimal"/>
      <w:lvlText w:val="%4."/>
      <w:lvlJc w:val="left"/>
      <w:pPr>
        <w:ind w:left="2892" w:hanging="360"/>
      </w:pPr>
    </w:lvl>
    <w:lvl w:ilvl="4" w:tplc="04090019" w:tentative="1">
      <w:start w:val="1"/>
      <w:numFmt w:val="lowerLetter"/>
      <w:lvlText w:val="%5."/>
      <w:lvlJc w:val="left"/>
      <w:pPr>
        <w:ind w:left="3612" w:hanging="360"/>
      </w:pPr>
    </w:lvl>
    <w:lvl w:ilvl="5" w:tplc="0409001B" w:tentative="1">
      <w:start w:val="1"/>
      <w:numFmt w:val="lowerRoman"/>
      <w:lvlText w:val="%6."/>
      <w:lvlJc w:val="right"/>
      <w:pPr>
        <w:ind w:left="4332" w:hanging="180"/>
      </w:pPr>
    </w:lvl>
    <w:lvl w:ilvl="6" w:tplc="0409000F" w:tentative="1">
      <w:start w:val="1"/>
      <w:numFmt w:val="decimal"/>
      <w:lvlText w:val="%7."/>
      <w:lvlJc w:val="left"/>
      <w:pPr>
        <w:ind w:left="5052" w:hanging="360"/>
      </w:pPr>
    </w:lvl>
    <w:lvl w:ilvl="7" w:tplc="04090019" w:tentative="1">
      <w:start w:val="1"/>
      <w:numFmt w:val="lowerLetter"/>
      <w:lvlText w:val="%8."/>
      <w:lvlJc w:val="left"/>
      <w:pPr>
        <w:ind w:left="5772" w:hanging="360"/>
      </w:pPr>
    </w:lvl>
    <w:lvl w:ilvl="8" w:tplc="0409001B" w:tentative="1">
      <w:start w:val="1"/>
      <w:numFmt w:val="lowerRoman"/>
      <w:lvlText w:val="%9."/>
      <w:lvlJc w:val="right"/>
      <w:pPr>
        <w:ind w:left="6492" w:hanging="180"/>
      </w:pPr>
    </w:lvl>
  </w:abstractNum>
  <w:abstractNum w:abstractNumId="18" w15:restartNumberingAfterBreak="0">
    <w:nsid w:val="2F230B21"/>
    <w:multiLevelType w:val="multilevel"/>
    <w:tmpl w:val="03982996"/>
    <w:lvl w:ilvl="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0" w:hanging="360"/>
      </w:pPr>
      <w:rPr>
        <w:rFonts w:hint="default"/>
        <w:i w:val="0"/>
        <w:iCs w:val="0"/>
        <w:color w:val="auto"/>
        <w:sz w:val="24"/>
        <w:szCs w:val="24"/>
      </w:rPr>
    </w:lvl>
    <w:lvl w:ilvl="2">
      <w:start w:val="1"/>
      <w:numFmt w:val="decimal"/>
      <w:isLgl/>
      <w:lvlText w:val="%1.%2.%3"/>
      <w:lvlJc w:val="left"/>
      <w:pPr>
        <w:ind w:left="1140" w:hanging="720"/>
      </w:pPr>
      <w:rPr>
        <w:rFonts w:hint="default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11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20" w:hanging="1800"/>
      </w:pPr>
      <w:rPr>
        <w:rFonts w:hint="default"/>
      </w:rPr>
    </w:lvl>
  </w:abstractNum>
  <w:abstractNum w:abstractNumId="19" w15:restartNumberingAfterBreak="0">
    <w:nsid w:val="2F8A0940"/>
    <w:multiLevelType w:val="hybridMultilevel"/>
    <w:tmpl w:val="0E04EFD2"/>
    <w:lvl w:ilvl="0" w:tplc="E160E57C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FD25854"/>
    <w:multiLevelType w:val="hybridMultilevel"/>
    <w:tmpl w:val="34FAD1CA"/>
    <w:lvl w:ilvl="0" w:tplc="4D260684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1" w15:restartNumberingAfterBreak="0">
    <w:nsid w:val="33F56F01"/>
    <w:multiLevelType w:val="multilevel"/>
    <w:tmpl w:val="DBEC946C"/>
    <w:lvl w:ilvl="0">
      <w:start w:val="1"/>
      <w:numFmt w:val="decimal"/>
      <w:lvlText w:val="%1."/>
      <w:lvlJc w:val="left"/>
      <w:pPr>
        <w:ind w:left="1069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1234" w:hanging="525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2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2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8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49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4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09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09" w:hanging="1800"/>
      </w:pPr>
      <w:rPr>
        <w:rFonts w:hint="default"/>
      </w:rPr>
    </w:lvl>
  </w:abstractNum>
  <w:abstractNum w:abstractNumId="22" w15:restartNumberingAfterBreak="0">
    <w:nsid w:val="35BF0F7A"/>
    <w:multiLevelType w:val="hybridMultilevel"/>
    <w:tmpl w:val="164476F8"/>
    <w:lvl w:ilvl="0" w:tplc="F8C09F0C">
      <w:start w:val="1"/>
      <w:numFmt w:val="lowerLetter"/>
      <w:lvlText w:val="%1."/>
      <w:lvlJc w:val="left"/>
      <w:pPr>
        <w:ind w:left="37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92" w:hanging="360"/>
      </w:pPr>
    </w:lvl>
    <w:lvl w:ilvl="2" w:tplc="0409001B" w:tentative="1">
      <w:start w:val="1"/>
      <w:numFmt w:val="lowerRoman"/>
      <w:lvlText w:val="%3."/>
      <w:lvlJc w:val="right"/>
      <w:pPr>
        <w:ind w:left="1812" w:hanging="180"/>
      </w:pPr>
    </w:lvl>
    <w:lvl w:ilvl="3" w:tplc="0409000F" w:tentative="1">
      <w:start w:val="1"/>
      <w:numFmt w:val="decimal"/>
      <w:lvlText w:val="%4."/>
      <w:lvlJc w:val="left"/>
      <w:pPr>
        <w:ind w:left="2532" w:hanging="360"/>
      </w:pPr>
    </w:lvl>
    <w:lvl w:ilvl="4" w:tplc="04090019" w:tentative="1">
      <w:start w:val="1"/>
      <w:numFmt w:val="lowerLetter"/>
      <w:lvlText w:val="%5."/>
      <w:lvlJc w:val="left"/>
      <w:pPr>
        <w:ind w:left="3252" w:hanging="360"/>
      </w:pPr>
    </w:lvl>
    <w:lvl w:ilvl="5" w:tplc="0409001B" w:tentative="1">
      <w:start w:val="1"/>
      <w:numFmt w:val="lowerRoman"/>
      <w:lvlText w:val="%6."/>
      <w:lvlJc w:val="right"/>
      <w:pPr>
        <w:ind w:left="3972" w:hanging="180"/>
      </w:pPr>
    </w:lvl>
    <w:lvl w:ilvl="6" w:tplc="0409000F" w:tentative="1">
      <w:start w:val="1"/>
      <w:numFmt w:val="decimal"/>
      <w:lvlText w:val="%7."/>
      <w:lvlJc w:val="left"/>
      <w:pPr>
        <w:ind w:left="4692" w:hanging="360"/>
      </w:pPr>
    </w:lvl>
    <w:lvl w:ilvl="7" w:tplc="04090019" w:tentative="1">
      <w:start w:val="1"/>
      <w:numFmt w:val="lowerLetter"/>
      <w:lvlText w:val="%8."/>
      <w:lvlJc w:val="left"/>
      <w:pPr>
        <w:ind w:left="5412" w:hanging="360"/>
      </w:pPr>
    </w:lvl>
    <w:lvl w:ilvl="8" w:tplc="0409001B" w:tentative="1">
      <w:start w:val="1"/>
      <w:numFmt w:val="lowerRoman"/>
      <w:lvlText w:val="%9."/>
      <w:lvlJc w:val="right"/>
      <w:pPr>
        <w:ind w:left="6132" w:hanging="180"/>
      </w:pPr>
    </w:lvl>
  </w:abstractNum>
  <w:abstractNum w:abstractNumId="23" w15:restartNumberingAfterBreak="0">
    <w:nsid w:val="38857C13"/>
    <w:multiLevelType w:val="hybridMultilevel"/>
    <w:tmpl w:val="81389F64"/>
    <w:lvl w:ilvl="0" w:tplc="27122EB0">
      <w:start w:val="1"/>
      <w:numFmt w:val="decimal"/>
      <w:lvlText w:val="%1."/>
      <w:lvlJc w:val="left"/>
      <w:pPr>
        <w:ind w:left="786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4" w15:restartNumberingAfterBreak="0">
    <w:nsid w:val="393153D0"/>
    <w:multiLevelType w:val="hybridMultilevel"/>
    <w:tmpl w:val="C166F46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990119B"/>
    <w:multiLevelType w:val="hybridMultilevel"/>
    <w:tmpl w:val="B39CF4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A9F1E80"/>
    <w:multiLevelType w:val="hybridMultilevel"/>
    <w:tmpl w:val="2BEEAF66"/>
    <w:lvl w:ilvl="0" w:tplc="6A78E23E">
      <w:start w:val="1"/>
      <w:numFmt w:val="decimal"/>
      <w:lvlText w:val="%1."/>
      <w:lvlJc w:val="left"/>
      <w:pPr>
        <w:ind w:left="927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7" w15:restartNumberingAfterBreak="0">
    <w:nsid w:val="3BE61939"/>
    <w:multiLevelType w:val="hybridMultilevel"/>
    <w:tmpl w:val="6F4ADA4E"/>
    <w:lvl w:ilvl="0" w:tplc="D6A2BE4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506" w:hanging="360"/>
      </w:pPr>
    </w:lvl>
    <w:lvl w:ilvl="2" w:tplc="3809001B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8" w15:restartNumberingAfterBreak="0">
    <w:nsid w:val="41256961"/>
    <w:multiLevelType w:val="hybridMultilevel"/>
    <w:tmpl w:val="919CB96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3000F06"/>
    <w:multiLevelType w:val="hybridMultilevel"/>
    <w:tmpl w:val="8CE24B6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5871F76"/>
    <w:multiLevelType w:val="multilevel"/>
    <w:tmpl w:val="C8BA3A72"/>
    <w:lvl w:ilvl="0">
      <w:start w:val="1"/>
      <w:numFmt w:val="decimal"/>
      <w:lvlText w:val="%1."/>
      <w:lvlJc w:val="left"/>
      <w:pPr>
        <w:ind w:left="927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87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87" w:hanging="720"/>
      </w:pPr>
      <w:rPr>
        <w:rFonts w:hint="default"/>
        <w:i w:val="0"/>
        <w:iCs w:val="0"/>
      </w:rPr>
    </w:lvl>
    <w:lvl w:ilvl="4">
      <w:start w:val="1"/>
      <w:numFmt w:val="decimal"/>
      <w:isLgl/>
      <w:lvlText w:val="%1.%2.%3.%4.%5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007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367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67" w:hanging="1800"/>
      </w:pPr>
      <w:rPr>
        <w:rFonts w:hint="default"/>
      </w:rPr>
    </w:lvl>
  </w:abstractNum>
  <w:abstractNum w:abstractNumId="31" w15:restartNumberingAfterBreak="0">
    <w:nsid w:val="4BCE6856"/>
    <w:multiLevelType w:val="hybridMultilevel"/>
    <w:tmpl w:val="C98808E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0A522A3"/>
    <w:multiLevelType w:val="hybridMultilevel"/>
    <w:tmpl w:val="D91C947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1031F73"/>
    <w:multiLevelType w:val="hybridMultilevel"/>
    <w:tmpl w:val="3EA0D6B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114309E"/>
    <w:multiLevelType w:val="multilevel"/>
    <w:tmpl w:val="A9D85A1A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  <w:i w:val="0"/>
      </w:rPr>
    </w:lvl>
    <w:lvl w:ilvl="1">
      <w:start w:val="2"/>
      <w:numFmt w:val="decimal"/>
      <w:lvlText w:val="%1.%2"/>
      <w:lvlJc w:val="left"/>
      <w:pPr>
        <w:ind w:left="840" w:hanging="480"/>
      </w:pPr>
      <w:rPr>
        <w:rFonts w:hint="default"/>
        <w:i w:val="0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  <w:i w:val="0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  <w:i w:val="0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  <w:i w:val="0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  <w:i w:val="0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  <w:i w:val="0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  <w:i w:val="0"/>
      </w:rPr>
    </w:lvl>
  </w:abstractNum>
  <w:abstractNum w:abstractNumId="35" w15:restartNumberingAfterBreak="0">
    <w:nsid w:val="51893944"/>
    <w:multiLevelType w:val="hybridMultilevel"/>
    <w:tmpl w:val="4CA83658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1D77A80"/>
    <w:multiLevelType w:val="hybridMultilevel"/>
    <w:tmpl w:val="F3549CA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A147B6B"/>
    <w:multiLevelType w:val="hybridMultilevel"/>
    <w:tmpl w:val="5274815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1497889"/>
    <w:multiLevelType w:val="multilevel"/>
    <w:tmpl w:val="5C96390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78" w:hanging="360"/>
      </w:pPr>
      <w:rPr>
        <w:rFonts w:hint="default"/>
        <w:i w:val="0"/>
        <w:iCs w:val="0"/>
      </w:rPr>
    </w:lvl>
    <w:lvl w:ilvl="2">
      <w:start w:val="1"/>
      <w:numFmt w:val="decimal"/>
      <w:isLgl/>
      <w:lvlText w:val="%1.%2.%3"/>
      <w:lvlJc w:val="left"/>
      <w:pPr>
        <w:ind w:left="179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5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7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59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4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666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24" w:hanging="1800"/>
      </w:pPr>
      <w:rPr>
        <w:rFonts w:hint="default"/>
      </w:rPr>
    </w:lvl>
  </w:abstractNum>
  <w:abstractNum w:abstractNumId="39" w15:restartNumberingAfterBreak="0">
    <w:nsid w:val="65262296"/>
    <w:multiLevelType w:val="hybridMultilevel"/>
    <w:tmpl w:val="A3FA5B0E"/>
    <w:lvl w:ilvl="0" w:tplc="4580AF6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506" w:hanging="360"/>
      </w:pPr>
    </w:lvl>
    <w:lvl w:ilvl="2" w:tplc="3809001B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0" w15:restartNumberingAfterBreak="0">
    <w:nsid w:val="66715CEF"/>
    <w:multiLevelType w:val="hybridMultilevel"/>
    <w:tmpl w:val="F49E08D8"/>
    <w:lvl w:ilvl="0" w:tplc="DD6E430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1" w15:restartNumberingAfterBreak="0">
    <w:nsid w:val="66FF1378"/>
    <w:multiLevelType w:val="hybridMultilevel"/>
    <w:tmpl w:val="32DC73C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BBF3F0F"/>
    <w:multiLevelType w:val="multilevel"/>
    <w:tmpl w:val="A9AE0A60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93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305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314" w:hanging="720"/>
      </w:pPr>
      <w:rPr>
        <w:rFonts w:hint="default"/>
        <w:i w:val="0"/>
        <w:iCs w:val="0"/>
      </w:rPr>
    </w:lvl>
    <w:lvl w:ilvl="4">
      <w:start w:val="1"/>
      <w:numFmt w:val="decimal"/>
      <w:isLgl/>
      <w:lvlText w:val="%1.%2.%3.%4.%5"/>
      <w:lvlJc w:val="left"/>
      <w:pPr>
        <w:ind w:left="1683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052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61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43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439" w:hanging="1800"/>
      </w:pPr>
      <w:rPr>
        <w:rFonts w:hint="default"/>
      </w:rPr>
    </w:lvl>
  </w:abstractNum>
  <w:abstractNum w:abstractNumId="43" w15:restartNumberingAfterBreak="0">
    <w:nsid w:val="6BFC7C15"/>
    <w:multiLevelType w:val="hybridMultilevel"/>
    <w:tmpl w:val="9CD291B6"/>
    <w:lvl w:ilvl="0" w:tplc="1734706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4" w15:restartNumberingAfterBreak="0">
    <w:nsid w:val="6E492C96"/>
    <w:multiLevelType w:val="hybridMultilevel"/>
    <w:tmpl w:val="E116B9B8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0A82AD4"/>
    <w:multiLevelType w:val="multilevel"/>
    <w:tmpl w:val="C8BA3A72"/>
    <w:lvl w:ilvl="0">
      <w:start w:val="1"/>
      <w:numFmt w:val="decimal"/>
      <w:lvlText w:val="%1."/>
      <w:lvlJc w:val="left"/>
      <w:pPr>
        <w:ind w:left="927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87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87" w:hanging="720"/>
      </w:pPr>
      <w:rPr>
        <w:rFonts w:hint="default"/>
        <w:i w:val="0"/>
        <w:iCs w:val="0"/>
      </w:rPr>
    </w:lvl>
    <w:lvl w:ilvl="4">
      <w:start w:val="1"/>
      <w:numFmt w:val="decimal"/>
      <w:isLgl/>
      <w:lvlText w:val="%1.%2.%3.%4.%5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007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367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67" w:hanging="1800"/>
      </w:pPr>
      <w:rPr>
        <w:rFonts w:hint="default"/>
      </w:rPr>
    </w:lvl>
  </w:abstractNum>
  <w:abstractNum w:abstractNumId="46" w15:restartNumberingAfterBreak="0">
    <w:nsid w:val="7370592C"/>
    <w:multiLevelType w:val="hybridMultilevel"/>
    <w:tmpl w:val="9744AE58"/>
    <w:lvl w:ilvl="0" w:tplc="FCA60714">
      <w:start w:val="1"/>
      <w:numFmt w:val="decimal"/>
      <w:lvlText w:val="%1."/>
      <w:lvlJc w:val="left"/>
      <w:pPr>
        <w:ind w:left="644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7" w15:restartNumberingAfterBreak="0">
    <w:nsid w:val="77536DF4"/>
    <w:multiLevelType w:val="multilevel"/>
    <w:tmpl w:val="E8E42E2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3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7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4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32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32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408" w:hanging="1800"/>
      </w:pPr>
      <w:rPr>
        <w:rFonts w:hint="default"/>
      </w:rPr>
    </w:lvl>
  </w:abstractNum>
  <w:abstractNum w:abstractNumId="48" w15:restartNumberingAfterBreak="0">
    <w:nsid w:val="7936682D"/>
    <w:multiLevelType w:val="hybridMultilevel"/>
    <w:tmpl w:val="8E24603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9492D07"/>
    <w:multiLevelType w:val="hybridMultilevel"/>
    <w:tmpl w:val="CFBC0E96"/>
    <w:lvl w:ilvl="0" w:tplc="D534A210">
      <w:start w:val="1"/>
      <w:numFmt w:val="lowerLetter"/>
      <w:lvlText w:val="%1."/>
      <w:lvlJc w:val="left"/>
      <w:pPr>
        <w:ind w:left="74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69" w:hanging="360"/>
      </w:pPr>
    </w:lvl>
    <w:lvl w:ilvl="2" w:tplc="0409001B" w:tentative="1">
      <w:start w:val="1"/>
      <w:numFmt w:val="lowerRoman"/>
      <w:lvlText w:val="%3."/>
      <w:lvlJc w:val="right"/>
      <w:pPr>
        <w:ind w:left="2189" w:hanging="180"/>
      </w:pPr>
    </w:lvl>
    <w:lvl w:ilvl="3" w:tplc="0409000F" w:tentative="1">
      <w:start w:val="1"/>
      <w:numFmt w:val="decimal"/>
      <w:lvlText w:val="%4."/>
      <w:lvlJc w:val="left"/>
      <w:pPr>
        <w:ind w:left="2909" w:hanging="360"/>
      </w:pPr>
    </w:lvl>
    <w:lvl w:ilvl="4" w:tplc="04090019" w:tentative="1">
      <w:start w:val="1"/>
      <w:numFmt w:val="lowerLetter"/>
      <w:lvlText w:val="%5."/>
      <w:lvlJc w:val="left"/>
      <w:pPr>
        <w:ind w:left="3629" w:hanging="360"/>
      </w:pPr>
    </w:lvl>
    <w:lvl w:ilvl="5" w:tplc="0409001B" w:tentative="1">
      <w:start w:val="1"/>
      <w:numFmt w:val="lowerRoman"/>
      <w:lvlText w:val="%6."/>
      <w:lvlJc w:val="right"/>
      <w:pPr>
        <w:ind w:left="4349" w:hanging="180"/>
      </w:pPr>
    </w:lvl>
    <w:lvl w:ilvl="6" w:tplc="0409000F" w:tentative="1">
      <w:start w:val="1"/>
      <w:numFmt w:val="decimal"/>
      <w:lvlText w:val="%7."/>
      <w:lvlJc w:val="left"/>
      <w:pPr>
        <w:ind w:left="5069" w:hanging="360"/>
      </w:pPr>
    </w:lvl>
    <w:lvl w:ilvl="7" w:tplc="04090019" w:tentative="1">
      <w:start w:val="1"/>
      <w:numFmt w:val="lowerLetter"/>
      <w:lvlText w:val="%8."/>
      <w:lvlJc w:val="left"/>
      <w:pPr>
        <w:ind w:left="5789" w:hanging="360"/>
      </w:pPr>
    </w:lvl>
    <w:lvl w:ilvl="8" w:tplc="0409001B" w:tentative="1">
      <w:start w:val="1"/>
      <w:numFmt w:val="lowerRoman"/>
      <w:lvlText w:val="%9."/>
      <w:lvlJc w:val="right"/>
      <w:pPr>
        <w:ind w:left="6509" w:hanging="180"/>
      </w:pPr>
    </w:lvl>
  </w:abstractNum>
  <w:abstractNum w:abstractNumId="50" w15:restartNumberingAfterBreak="0">
    <w:nsid w:val="7A2B0F17"/>
    <w:multiLevelType w:val="hybridMultilevel"/>
    <w:tmpl w:val="37AE909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B8B52B6"/>
    <w:multiLevelType w:val="hybridMultilevel"/>
    <w:tmpl w:val="51C434D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7C29125F"/>
    <w:multiLevelType w:val="multilevel"/>
    <w:tmpl w:val="BE14A28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1020" w:hanging="66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i w:val="0"/>
        <w:iCs w:val="0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53" w15:restartNumberingAfterBreak="0">
    <w:nsid w:val="7DE213CB"/>
    <w:multiLevelType w:val="multilevel"/>
    <w:tmpl w:val="C9624086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718" w:hanging="576"/>
      </w:pPr>
    </w:lvl>
    <w:lvl w:ilvl="2">
      <w:start w:val="1"/>
      <w:numFmt w:val="decimal"/>
      <w:pStyle w:val="Heading3"/>
      <w:lvlText w:val="%1.%2.%3"/>
      <w:lvlJc w:val="left"/>
      <w:pPr>
        <w:ind w:left="1004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54" w15:restartNumberingAfterBreak="0">
    <w:nsid w:val="7F4B36DB"/>
    <w:multiLevelType w:val="multilevel"/>
    <w:tmpl w:val="C8AE59F6"/>
    <w:lvl w:ilvl="0">
      <w:start w:val="1"/>
      <w:numFmt w:val="decimal"/>
      <w:lvlText w:val="%1."/>
      <w:lvlJc w:val="left"/>
      <w:pPr>
        <w:ind w:left="927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87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4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0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67" w:hanging="1800"/>
      </w:pPr>
      <w:rPr>
        <w:rFonts w:hint="default"/>
      </w:rPr>
    </w:lvl>
  </w:abstractNum>
  <w:num w:numId="1" w16cid:durableId="1990596289">
    <w:abstractNumId w:val="21"/>
  </w:num>
  <w:num w:numId="2" w16cid:durableId="1603101940">
    <w:abstractNumId w:val="53"/>
  </w:num>
  <w:num w:numId="3" w16cid:durableId="1830437439">
    <w:abstractNumId w:val="11"/>
  </w:num>
  <w:num w:numId="4" w16cid:durableId="1547258790">
    <w:abstractNumId w:val="18"/>
  </w:num>
  <w:num w:numId="5" w16cid:durableId="796333187">
    <w:abstractNumId w:val="6"/>
  </w:num>
  <w:num w:numId="6" w16cid:durableId="481000080">
    <w:abstractNumId w:val="32"/>
  </w:num>
  <w:num w:numId="7" w16cid:durableId="1173255831">
    <w:abstractNumId w:val="29"/>
  </w:num>
  <w:num w:numId="8" w16cid:durableId="662002314">
    <w:abstractNumId w:val="50"/>
  </w:num>
  <w:num w:numId="9" w16cid:durableId="1411271376">
    <w:abstractNumId w:val="24"/>
  </w:num>
  <w:num w:numId="10" w16cid:durableId="1598441224">
    <w:abstractNumId w:val="48"/>
  </w:num>
  <w:num w:numId="11" w16cid:durableId="1144810412">
    <w:abstractNumId w:val="28"/>
  </w:num>
  <w:num w:numId="12" w16cid:durableId="1717774444">
    <w:abstractNumId w:val="36"/>
  </w:num>
  <w:num w:numId="13" w16cid:durableId="105079778">
    <w:abstractNumId w:val="12"/>
  </w:num>
  <w:num w:numId="14" w16cid:durableId="516191009">
    <w:abstractNumId w:val="14"/>
  </w:num>
  <w:num w:numId="15" w16cid:durableId="1159689365">
    <w:abstractNumId w:val="37"/>
  </w:num>
  <w:num w:numId="16" w16cid:durableId="613949671">
    <w:abstractNumId w:val="16"/>
  </w:num>
  <w:num w:numId="17" w16cid:durableId="367341790">
    <w:abstractNumId w:val="33"/>
  </w:num>
  <w:num w:numId="18" w16cid:durableId="1453329794">
    <w:abstractNumId w:val="10"/>
  </w:num>
  <w:num w:numId="19" w16cid:durableId="462045303">
    <w:abstractNumId w:val="41"/>
  </w:num>
  <w:num w:numId="20" w16cid:durableId="1979912349">
    <w:abstractNumId w:val="5"/>
  </w:num>
  <w:num w:numId="21" w16cid:durableId="1327394801">
    <w:abstractNumId w:val="51"/>
  </w:num>
  <w:num w:numId="22" w16cid:durableId="1776367907">
    <w:abstractNumId w:val="49"/>
  </w:num>
  <w:num w:numId="23" w16cid:durableId="193075853">
    <w:abstractNumId w:val="7"/>
  </w:num>
  <w:num w:numId="24" w16cid:durableId="234751127">
    <w:abstractNumId w:val="22"/>
  </w:num>
  <w:num w:numId="25" w16cid:durableId="769744803">
    <w:abstractNumId w:val="47"/>
  </w:num>
  <w:num w:numId="26" w16cid:durableId="1616214501">
    <w:abstractNumId w:val="26"/>
  </w:num>
  <w:num w:numId="27" w16cid:durableId="872038675">
    <w:abstractNumId w:val="42"/>
  </w:num>
  <w:num w:numId="28" w16cid:durableId="1206020503">
    <w:abstractNumId w:val="25"/>
  </w:num>
  <w:num w:numId="29" w16cid:durableId="1308825376">
    <w:abstractNumId w:val="2"/>
  </w:num>
  <w:num w:numId="30" w16cid:durableId="1491600674">
    <w:abstractNumId w:val="3"/>
  </w:num>
  <w:num w:numId="31" w16cid:durableId="1335448451">
    <w:abstractNumId w:val="17"/>
  </w:num>
  <w:num w:numId="32" w16cid:durableId="1704355233">
    <w:abstractNumId w:val="0"/>
  </w:num>
  <w:num w:numId="33" w16cid:durableId="1419591923">
    <w:abstractNumId w:val="8"/>
  </w:num>
  <w:num w:numId="34" w16cid:durableId="432751980">
    <w:abstractNumId w:val="30"/>
  </w:num>
  <w:num w:numId="35" w16cid:durableId="919405535">
    <w:abstractNumId w:val="54"/>
  </w:num>
  <w:num w:numId="36" w16cid:durableId="1702585945">
    <w:abstractNumId w:val="9"/>
  </w:num>
  <w:num w:numId="37" w16cid:durableId="1044066197">
    <w:abstractNumId w:val="1"/>
  </w:num>
  <w:num w:numId="38" w16cid:durableId="1069690477">
    <w:abstractNumId w:val="34"/>
  </w:num>
  <w:num w:numId="39" w16cid:durableId="1627080599">
    <w:abstractNumId w:val="20"/>
  </w:num>
  <w:num w:numId="40" w16cid:durableId="63837981">
    <w:abstractNumId w:val="23"/>
  </w:num>
  <w:num w:numId="41" w16cid:durableId="1530676592">
    <w:abstractNumId w:val="39"/>
  </w:num>
  <w:num w:numId="42" w16cid:durableId="1121075667">
    <w:abstractNumId w:val="27"/>
  </w:num>
  <w:num w:numId="43" w16cid:durableId="1338267879">
    <w:abstractNumId w:val="40"/>
  </w:num>
  <w:num w:numId="44" w16cid:durableId="422725192">
    <w:abstractNumId w:val="13"/>
  </w:num>
  <w:num w:numId="45" w16cid:durableId="1004554802">
    <w:abstractNumId w:val="4"/>
  </w:num>
  <w:num w:numId="46" w16cid:durableId="1597595037">
    <w:abstractNumId w:val="15"/>
  </w:num>
  <w:num w:numId="47" w16cid:durableId="811754868">
    <w:abstractNumId w:val="52"/>
  </w:num>
  <w:num w:numId="48" w16cid:durableId="1899316637">
    <w:abstractNumId w:val="31"/>
  </w:num>
  <w:num w:numId="49" w16cid:durableId="262030125">
    <w:abstractNumId w:val="38"/>
  </w:num>
  <w:num w:numId="50" w16cid:durableId="1618027143">
    <w:abstractNumId w:val="19"/>
  </w:num>
  <w:num w:numId="51" w16cid:durableId="1118837497">
    <w:abstractNumId w:val="45"/>
  </w:num>
  <w:num w:numId="52" w16cid:durableId="1915776028">
    <w:abstractNumId w:val="46"/>
  </w:num>
  <w:num w:numId="53" w16cid:durableId="1381128661">
    <w:abstractNumId w:val="43"/>
  </w:num>
  <w:num w:numId="54" w16cid:durableId="1210605141">
    <w:abstractNumId w:val="35"/>
  </w:num>
  <w:num w:numId="55" w16cid:durableId="160892006">
    <w:abstractNumId w:val="44"/>
  </w:num>
  <w:numIdMacAtCleanup w:val="4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D3118"/>
    <w:rsid w:val="00001AF1"/>
    <w:rsid w:val="00004C8C"/>
    <w:rsid w:val="00006B7D"/>
    <w:rsid w:val="00006D69"/>
    <w:rsid w:val="000078B5"/>
    <w:rsid w:val="000102F1"/>
    <w:rsid w:val="000117D0"/>
    <w:rsid w:val="0001252E"/>
    <w:rsid w:val="0001702F"/>
    <w:rsid w:val="00020B85"/>
    <w:rsid w:val="000221EB"/>
    <w:rsid w:val="00022633"/>
    <w:rsid w:val="000255D2"/>
    <w:rsid w:val="00026982"/>
    <w:rsid w:val="00030F0A"/>
    <w:rsid w:val="00031332"/>
    <w:rsid w:val="00033907"/>
    <w:rsid w:val="00034641"/>
    <w:rsid w:val="00035E18"/>
    <w:rsid w:val="0003758E"/>
    <w:rsid w:val="00037B4C"/>
    <w:rsid w:val="00037CB3"/>
    <w:rsid w:val="00037CF3"/>
    <w:rsid w:val="00041DA0"/>
    <w:rsid w:val="00043F39"/>
    <w:rsid w:val="00044C71"/>
    <w:rsid w:val="00044F46"/>
    <w:rsid w:val="000476D2"/>
    <w:rsid w:val="0005159A"/>
    <w:rsid w:val="0005572B"/>
    <w:rsid w:val="00060331"/>
    <w:rsid w:val="00061E4A"/>
    <w:rsid w:val="0006339E"/>
    <w:rsid w:val="00063D92"/>
    <w:rsid w:val="000644B5"/>
    <w:rsid w:val="000741F4"/>
    <w:rsid w:val="0007503B"/>
    <w:rsid w:val="00076061"/>
    <w:rsid w:val="000770C3"/>
    <w:rsid w:val="000801C8"/>
    <w:rsid w:val="00080F39"/>
    <w:rsid w:val="000810AA"/>
    <w:rsid w:val="00081D8D"/>
    <w:rsid w:val="00081EE8"/>
    <w:rsid w:val="00081F9A"/>
    <w:rsid w:val="000824BD"/>
    <w:rsid w:val="00082BA2"/>
    <w:rsid w:val="0008628A"/>
    <w:rsid w:val="00087D4D"/>
    <w:rsid w:val="00091BCC"/>
    <w:rsid w:val="0009253A"/>
    <w:rsid w:val="0009400F"/>
    <w:rsid w:val="00094578"/>
    <w:rsid w:val="00094D27"/>
    <w:rsid w:val="000A0119"/>
    <w:rsid w:val="000A3AD6"/>
    <w:rsid w:val="000A452A"/>
    <w:rsid w:val="000A4883"/>
    <w:rsid w:val="000A73BC"/>
    <w:rsid w:val="000A7695"/>
    <w:rsid w:val="000B02FC"/>
    <w:rsid w:val="000B09FA"/>
    <w:rsid w:val="000B0D62"/>
    <w:rsid w:val="000B1507"/>
    <w:rsid w:val="000B1941"/>
    <w:rsid w:val="000B5EC3"/>
    <w:rsid w:val="000B68D3"/>
    <w:rsid w:val="000B6B9A"/>
    <w:rsid w:val="000B72CE"/>
    <w:rsid w:val="000C0FA1"/>
    <w:rsid w:val="000C39CD"/>
    <w:rsid w:val="000C3CF2"/>
    <w:rsid w:val="000C61B3"/>
    <w:rsid w:val="000C691D"/>
    <w:rsid w:val="000D34A7"/>
    <w:rsid w:val="000D380D"/>
    <w:rsid w:val="000D40D3"/>
    <w:rsid w:val="000D5E27"/>
    <w:rsid w:val="000D6F1C"/>
    <w:rsid w:val="000D74C1"/>
    <w:rsid w:val="000D7B9A"/>
    <w:rsid w:val="000E708F"/>
    <w:rsid w:val="000E7BCF"/>
    <w:rsid w:val="000F0527"/>
    <w:rsid w:val="000F0617"/>
    <w:rsid w:val="000F3F27"/>
    <w:rsid w:val="000F7007"/>
    <w:rsid w:val="000F749C"/>
    <w:rsid w:val="000F7AC3"/>
    <w:rsid w:val="0010150C"/>
    <w:rsid w:val="001028F7"/>
    <w:rsid w:val="00103858"/>
    <w:rsid w:val="00103E57"/>
    <w:rsid w:val="00104A77"/>
    <w:rsid w:val="00104E0C"/>
    <w:rsid w:val="00107010"/>
    <w:rsid w:val="0011058E"/>
    <w:rsid w:val="001111D1"/>
    <w:rsid w:val="001112C7"/>
    <w:rsid w:val="0011236A"/>
    <w:rsid w:val="00113521"/>
    <w:rsid w:val="0011564F"/>
    <w:rsid w:val="0011579C"/>
    <w:rsid w:val="0012181B"/>
    <w:rsid w:val="00123610"/>
    <w:rsid w:val="0012431B"/>
    <w:rsid w:val="001256EA"/>
    <w:rsid w:val="00125AA1"/>
    <w:rsid w:val="00127A21"/>
    <w:rsid w:val="00131710"/>
    <w:rsid w:val="00135CD2"/>
    <w:rsid w:val="00137B30"/>
    <w:rsid w:val="001409EA"/>
    <w:rsid w:val="00141341"/>
    <w:rsid w:val="001424CC"/>
    <w:rsid w:val="00145FBC"/>
    <w:rsid w:val="00147D07"/>
    <w:rsid w:val="00150884"/>
    <w:rsid w:val="00152038"/>
    <w:rsid w:val="001542E6"/>
    <w:rsid w:val="001545DC"/>
    <w:rsid w:val="001566F1"/>
    <w:rsid w:val="0015737A"/>
    <w:rsid w:val="0016016F"/>
    <w:rsid w:val="001609EE"/>
    <w:rsid w:val="001642C9"/>
    <w:rsid w:val="001643C9"/>
    <w:rsid w:val="0016464B"/>
    <w:rsid w:val="00170AA2"/>
    <w:rsid w:val="00172F31"/>
    <w:rsid w:val="001741BE"/>
    <w:rsid w:val="00181589"/>
    <w:rsid w:val="001824A6"/>
    <w:rsid w:val="0018788B"/>
    <w:rsid w:val="00194D7F"/>
    <w:rsid w:val="00195DE6"/>
    <w:rsid w:val="0019742D"/>
    <w:rsid w:val="00197D97"/>
    <w:rsid w:val="001A0125"/>
    <w:rsid w:val="001A064F"/>
    <w:rsid w:val="001A06B2"/>
    <w:rsid w:val="001A1101"/>
    <w:rsid w:val="001A1D29"/>
    <w:rsid w:val="001A427B"/>
    <w:rsid w:val="001A457F"/>
    <w:rsid w:val="001A7E21"/>
    <w:rsid w:val="001B17CD"/>
    <w:rsid w:val="001B2210"/>
    <w:rsid w:val="001B2ABB"/>
    <w:rsid w:val="001B4C9D"/>
    <w:rsid w:val="001B5514"/>
    <w:rsid w:val="001B7585"/>
    <w:rsid w:val="001C1F80"/>
    <w:rsid w:val="001C2A69"/>
    <w:rsid w:val="001C41D5"/>
    <w:rsid w:val="001C63CB"/>
    <w:rsid w:val="001C7820"/>
    <w:rsid w:val="001C7ED4"/>
    <w:rsid w:val="001D3591"/>
    <w:rsid w:val="001D6F6A"/>
    <w:rsid w:val="001E0B9E"/>
    <w:rsid w:val="001E2EB6"/>
    <w:rsid w:val="001E36E7"/>
    <w:rsid w:val="001E4DCD"/>
    <w:rsid w:val="001E6C09"/>
    <w:rsid w:val="001E7006"/>
    <w:rsid w:val="001E7FF8"/>
    <w:rsid w:val="001F559C"/>
    <w:rsid w:val="00200D1C"/>
    <w:rsid w:val="00201351"/>
    <w:rsid w:val="00210766"/>
    <w:rsid w:val="00210C7D"/>
    <w:rsid w:val="00212028"/>
    <w:rsid w:val="002128F9"/>
    <w:rsid w:val="00212BB1"/>
    <w:rsid w:val="00212F27"/>
    <w:rsid w:val="0021316C"/>
    <w:rsid w:val="002140AB"/>
    <w:rsid w:val="00216726"/>
    <w:rsid w:val="0021720C"/>
    <w:rsid w:val="0022031D"/>
    <w:rsid w:val="002236B2"/>
    <w:rsid w:val="00223B66"/>
    <w:rsid w:val="0022699A"/>
    <w:rsid w:val="00226EB1"/>
    <w:rsid w:val="00231E83"/>
    <w:rsid w:val="00232722"/>
    <w:rsid w:val="00233164"/>
    <w:rsid w:val="00233533"/>
    <w:rsid w:val="002356C7"/>
    <w:rsid w:val="00236290"/>
    <w:rsid w:val="00236930"/>
    <w:rsid w:val="00236C5E"/>
    <w:rsid w:val="00237012"/>
    <w:rsid w:val="002372BD"/>
    <w:rsid w:val="002374FD"/>
    <w:rsid w:val="00241E8B"/>
    <w:rsid w:val="0024210F"/>
    <w:rsid w:val="00243503"/>
    <w:rsid w:val="002449BF"/>
    <w:rsid w:val="00245616"/>
    <w:rsid w:val="002476F0"/>
    <w:rsid w:val="00247BF8"/>
    <w:rsid w:val="00252E60"/>
    <w:rsid w:val="00253013"/>
    <w:rsid w:val="002536E9"/>
    <w:rsid w:val="00261BE0"/>
    <w:rsid w:val="002625F4"/>
    <w:rsid w:val="00263C34"/>
    <w:rsid w:val="00263DBF"/>
    <w:rsid w:val="00265343"/>
    <w:rsid w:val="002655B8"/>
    <w:rsid w:val="00266046"/>
    <w:rsid w:val="00266732"/>
    <w:rsid w:val="00266D27"/>
    <w:rsid w:val="00267920"/>
    <w:rsid w:val="00275F7C"/>
    <w:rsid w:val="00276AE9"/>
    <w:rsid w:val="00276B13"/>
    <w:rsid w:val="00276EC4"/>
    <w:rsid w:val="002834EC"/>
    <w:rsid w:val="00285579"/>
    <w:rsid w:val="00287D47"/>
    <w:rsid w:val="00294B52"/>
    <w:rsid w:val="0029742E"/>
    <w:rsid w:val="002A01DE"/>
    <w:rsid w:val="002A31AC"/>
    <w:rsid w:val="002A3749"/>
    <w:rsid w:val="002A3B92"/>
    <w:rsid w:val="002A6223"/>
    <w:rsid w:val="002B1966"/>
    <w:rsid w:val="002B35C6"/>
    <w:rsid w:val="002B46D3"/>
    <w:rsid w:val="002B594B"/>
    <w:rsid w:val="002B7D15"/>
    <w:rsid w:val="002C1741"/>
    <w:rsid w:val="002D048F"/>
    <w:rsid w:val="002D192B"/>
    <w:rsid w:val="002D1CAB"/>
    <w:rsid w:val="002D3FD3"/>
    <w:rsid w:val="002D4266"/>
    <w:rsid w:val="002D4ED3"/>
    <w:rsid w:val="002D5A4F"/>
    <w:rsid w:val="002D68A5"/>
    <w:rsid w:val="002D7DF4"/>
    <w:rsid w:val="002E07E2"/>
    <w:rsid w:val="002E489E"/>
    <w:rsid w:val="002E4AA3"/>
    <w:rsid w:val="002F265D"/>
    <w:rsid w:val="002F485E"/>
    <w:rsid w:val="002F63CD"/>
    <w:rsid w:val="0030112B"/>
    <w:rsid w:val="00302029"/>
    <w:rsid w:val="00302CF8"/>
    <w:rsid w:val="00303812"/>
    <w:rsid w:val="00303AFC"/>
    <w:rsid w:val="00304747"/>
    <w:rsid w:val="00304CDE"/>
    <w:rsid w:val="00307305"/>
    <w:rsid w:val="00312304"/>
    <w:rsid w:val="003146C2"/>
    <w:rsid w:val="00315D60"/>
    <w:rsid w:val="00316124"/>
    <w:rsid w:val="00316FCA"/>
    <w:rsid w:val="00317BB3"/>
    <w:rsid w:val="00321268"/>
    <w:rsid w:val="00322BD3"/>
    <w:rsid w:val="00322F0D"/>
    <w:rsid w:val="00324B3D"/>
    <w:rsid w:val="00330CCA"/>
    <w:rsid w:val="00331749"/>
    <w:rsid w:val="0033278A"/>
    <w:rsid w:val="003337CC"/>
    <w:rsid w:val="003341CE"/>
    <w:rsid w:val="00334D6E"/>
    <w:rsid w:val="00340DE4"/>
    <w:rsid w:val="00341A5F"/>
    <w:rsid w:val="0034341B"/>
    <w:rsid w:val="00344D7A"/>
    <w:rsid w:val="003452B0"/>
    <w:rsid w:val="00346FD2"/>
    <w:rsid w:val="0035131A"/>
    <w:rsid w:val="00352026"/>
    <w:rsid w:val="003524D3"/>
    <w:rsid w:val="00353891"/>
    <w:rsid w:val="00354E05"/>
    <w:rsid w:val="00356428"/>
    <w:rsid w:val="003564D9"/>
    <w:rsid w:val="00357E77"/>
    <w:rsid w:val="00357EA2"/>
    <w:rsid w:val="00362ABC"/>
    <w:rsid w:val="00370E8A"/>
    <w:rsid w:val="00372983"/>
    <w:rsid w:val="00372DE7"/>
    <w:rsid w:val="00372F6C"/>
    <w:rsid w:val="00373751"/>
    <w:rsid w:val="00373D04"/>
    <w:rsid w:val="00374A1C"/>
    <w:rsid w:val="00376370"/>
    <w:rsid w:val="00386091"/>
    <w:rsid w:val="00386236"/>
    <w:rsid w:val="00387204"/>
    <w:rsid w:val="00390623"/>
    <w:rsid w:val="00390DA0"/>
    <w:rsid w:val="0039220A"/>
    <w:rsid w:val="00393A60"/>
    <w:rsid w:val="00393E92"/>
    <w:rsid w:val="003A0ABC"/>
    <w:rsid w:val="003A2874"/>
    <w:rsid w:val="003A356B"/>
    <w:rsid w:val="003A3A21"/>
    <w:rsid w:val="003A3D88"/>
    <w:rsid w:val="003A4827"/>
    <w:rsid w:val="003A4DF6"/>
    <w:rsid w:val="003A7044"/>
    <w:rsid w:val="003A7CE1"/>
    <w:rsid w:val="003A7E31"/>
    <w:rsid w:val="003B0E1F"/>
    <w:rsid w:val="003B51B6"/>
    <w:rsid w:val="003B6DD1"/>
    <w:rsid w:val="003B77ED"/>
    <w:rsid w:val="003C4AE5"/>
    <w:rsid w:val="003C5303"/>
    <w:rsid w:val="003C68FF"/>
    <w:rsid w:val="003D3719"/>
    <w:rsid w:val="003D519D"/>
    <w:rsid w:val="003D7A41"/>
    <w:rsid w:val="003E19E8"/>
    <w:rsid w:val="003E68F7"/>
    <w:rsid w:val="003F27BA"/>
    <w:rsid w:val="003F28E4"/>
    <w:rsid w:val="003F72C9"/>
    <w:rsid w:val="00400FAC"/>
    <w:rsid w:val="0040372E"/>
    <w:rsid w:val="00403CE5"/>
    <w:rsid w:val="004049A2"/>
    <w:rsid w:val="00405C19"/>
    <w:rsid w:val="00406E1B"/>
    <w:rsid w:val="00406E92"/>
    <w:rsid w:val="0041191E"/>
    <w:rsid w:val="004119A5"/>
    <w:rsid w:val="0041216A"/>
    <w:rsid w:val="004128BA"/>
    <w:rsid w:val="00414BC2"/>
    <w:rsid w:val="004229FC"/>
    <w:rsid w:val="00423C16"/>
    <w:rsid w:val="00426829"/>
    <w:rsid w:val="00430373"/>
    <w:rsid w:val="004329C1"/>
    <w:rsid w:val="0043395F"/>
    <w:rsid w:val="00433D8D"/>
    <w:rsid w:val="00435E5C"/>
    <w:rsid w:val="0044020A"/>
    <w:rsid w:val="00441E18"/>
    <w:rsid w:val="00441EC0"/>
    <w:rsid w:val="00442D98"/>
    <w:rsid w:val="004436EE"/>
    <w:rsid w:val="004478CD"/>
    <w:rsid w:val="00447C32"/>
    <w:rsid w:val="00453055"/>
    <w:rsid w:val="004542CC"/>
    <w:rsid w:val="004546B0"/>
    <w:rsid w:val="00454F3C"/>
    <w:rsid w:val="00455BBF"/>
    <w:rsid w:val="00455C29"/>
    <w:rsid w:val="00457CE0"/>
    <w:rsid w:val="00461015"/>
    <w:rsid w:val="00461321"/>
    <w:rsid w:val="004673B9"/>
    <w:rsid w:val="0046768A"/>
    <w:rsid w:val="00470D20"/>
    <w:rsid w:val="004725E6"/>
    <w:rsid w:val="0047502E"/>
    <w:rsid w:val="004759D1"/>
    <w:rsid w:val="0047698A"/>
    <w:rsid w:val="00482AA6"/>
    <w:rsid w:val="00483C81"/>
    <w:rsid w:val="00484F93"/>
    <w:rsid w:val="00487A52"/>
    <w:rsid w:val="00491662"/>
    <w:rsid w:val="00494672"/>
    <w:rsid w:val="00495444"/>
    <w:rsid w:val="00496051"/>
    <w:rsid w:val="00496BE8"/>
    <w:rsid w:val="004A0972"/>
    <w:rsid w:val="004A0FE2"/>
    <w:rsid w:val="004A1D13"/>
    <w:rsid w:val="004A49B7"/>
    <w:rsid w:val="004A795F"/>
    <w:rsid w:val="004B0B28"/>
    <w:rsid w:val="004B1BFD"/>
    <w:rsid w:val="004B2A71"/>
    <w:rsid w:val="004B3F12"/>
    <w:rsid w:val="004B4018"/>
    <w:rsid w:val="004B5F69"/>
    <w:rsid w:val="004B799B"/>
    <w:rsid w:val="004C2A7C"/>
    <w:rsid w:val="004C3E21"/>
    <w:rsid w:val="004C406F"/>
    <w:rsid w:val="004C4369"/>
    <w:rsid w:val="004C599A"/>
    <w:rsid w:val="004C59AC"/>
    <w:rsid w:val="004C76B9"/>
    <w:rsid w:val="004D1647"/>
    <w:rsid w:val="004D1E5E"/>
    <w:rsid w:val="004D205C"/>
    <w:rsid w:val="004D7065"/>
    <w:rsid w:val="004E04E4"/>
    <w:rsid w:val="004E2C1F"/>
    <w:rsid w:val="004E2E0E"/>
    <w:rsid w:val="004E4D63"/>
    <w:rsid w:val="004E74FF"/>
    <w:rsid w:val="004E79FA"/>
    <w:rsid w:val="004F23D3"/>
    <w:rsid w:val="004F30A4"/>
    <w:rsid w:val="004F7C6E"/>
    <w:rsid w:val="00501310"/>
    <w:rsid w:val="00504546"/>
    <w:rsid w:val="0050589A"/>
    <w:rsid w:val="00506185"/>
    <w:rsid w:val="005072FE"/>
    <w:rsid w:val="00507377"/>
    <w:rsid w:val="00511F25"/>
    <w:rsid w:val="005122F8"/>
    <w:rsid w:val="00515B24"/>
    <w:rsid w:val="0051749A"/>
    <w:rsid w:val="0052069E"/>
    <w:rsid w:val="00521B5F"/>
    <w:rsid w:val="00525B68"/>
    <w:rsid w:val="005271D7"/>
    <w:rsid w:val="00527ED6"/>
    <w:rsid w:val="00531E00"/>
    <w:rsid w:val="005327B4"/>
    <w:rsid w:val="00532BE5"/>
    <w:rsid w:val="00533BB4"/>
    <w:rsid w:val="005443B3"/>
    <w:rsid w:val="00545CBB"/>
    <w:rsid w:val="0054750A"/>
    <w:rsid w:val="005532E6"/>
    <w:rsid w:val="0055402F"/>
    <w:rsid w:val="005551F7"/>
    <w:rsid w:val="00556684"/>
    <w:rsid w:val="00562980"/>
    <w:rsid w:val="005666CB"/>
    <w:rsid w:val="005668FE"/>
    <w:rsid w:val="00570019"/>
    <w:rsid w:val="00571B33"/>
    <w:rsid w:val="00572B9A"/>
    <w:rsid w:val="005739D8"/>
    <w:rsid w:val="00580B77"/>
    <w:rsid w:val="00581C8A"/>
    <w:rsid w:val="005839A0"/>
    <w:rsid w:val="005855C2"/>
    <w:rsid w:val="005863EF"/>
    <w:rsid w:val="00587128"/>
    <w:rsid w:val="005965AB"/>
    <w:rsid w:val="00597FBD"/>
    <w:rsid w:val="005A017F"/>
    <w:rsid w:val="005A293C"/>
    <w:rsid w:val="005A3762"/>
    <w:rsid w:val="005A3BB9"/>
    <w:rsid w:val="005A3D08"/>
    <w:rsid w:val="005A442D"/>
    <w:rsid w:val="005A49E7"/>
    <w:rsid w:val="005A5DD2"/>
    <w:rsid w:val="005B0CE6"/>
    <w:rsid w:val="005B6247"/>
    <w:rsid w:val="005B65D1"/>
    <w:rsid w:val="005B6C0F"/>
    <w:rsid w:val="005B7A7B"/>
    <w:rsid w:val="005B7E37"/>
    <w:rsid w:val="005C2540"/>
    <w:rsid w:val="005D0E79"/>
    <w:rsid w:val="005D1212"/>
    <w:rsid w:val="005D1E47"/>
    <w:rsid w:val="005D2557"/>
    <w:rsid w:val="005D421D"/>
    <w:rsid w:val="005D7419"/>
    <w:rsid w:val="005E7707"/>
    <w:rsid w:val="005E7B8F"/>
    <w:rsid w:val="005F1F8F"/>
    <w:rsid w:val="005F3D60"/>
    <w:rsid w:val="005F5C50"/>
    <w:rsid w:val="005F6C6E"/>
    <w:rsid w:val="005F7886"/>
    <w:rsid w:val="005F7E2C"/>
    <w:rsid w:val="00601ABB"/>
    <w:rsid w:val="006037DF"/>
    <w:rsid w:val="006041E5"/>
    <w:rsid w:val="00604FEE"/>
    <w:rsid w:val="00605F9B"/>
    <w:rsid w:val="006127F6"/>
    <w:rsid w:val="00615E7A"/>
    <w:rsid w:val="0062120D"/>
    <w:rsid w:val="00624316"/>
    <w:rsid w:val="00625890"/>
    <w:rsid w:val="006262F4"/>
    <w:rsid w:val="006328B5"/>
    <w:rsid w:val="00632BB2"/>
    <w:rsid w:val="00632E0E"/>
    <w:rsid w:val="00635F66"/>
    <w:rsid w:val="00637308"/>
    <w:rsid w:val="00640DC2"/>
    <w:rsid w:val="00642F37"/>
    <w:rsid w:val="006456A3"/>
    <w:rsid w:val="006456E3"/>
    <w:rsid w:val="006513FE"/>
    <w:rsid w:val="006561D5"/>
    <w:rsid w:val="0066263F"/>
    <w:rsid w:val="00664F98"/>
    <w:rsid w:val="00665263"/>
    <w:rsid w:val="00670AD4"/>
    <w:rsid w:val="006715CF"/>
    <w:rsid w:val="00672035"/>
    <w:rsid w:val="00674019"/>
    <w:rsid w:val="00674234"/>
    <w:rsid w:val="006754A9"/>
    <w:rsid w:val="00677BD1"/>
    <w:rsid w:val="00681DE7"/>
    <w:rsid w:val="00683F06"/>
    <w:rsid w:val="00684E6D"/>
    <w:rsid w:val="00685F05"/>
    <w:rsid w:val="00687AC8"/>
    <w:rsid w:val="00694CF8"/>
    <w:rsid w:val="00695336"/>
    <w:rsid w:val="006A06AC"/>
    <w:rsid w:val="006A0B2D"/>
    <w:rsid w:val="006A1CDE"/>
    <w:rsid w:val="006A3273"/>
    <w:rsid w:val="006A3E3F"/>
    <w:rsid w:val="006A3E59"/>
    <w:rsid w:val="006A4499"/>
    <w:rsid w:val="006A6B46"/>
    <w:rsid w:val="006B08DD"/>
    <w:rsid w:val="006B175D"/>
    <w:rsid w:val="006B2A2C"/>
    <w:rsid w:val="006B3B42"/>
    <w:rsid w:val="006B440E"/>
    <w:rsid w:val="006C05F5"/>
    <w:rsid w:val="006C2480"/>
    <w:rsid w:val="006C4194"/>
    <w:rsid w:val="006C692E"/>
    <w:rsid w:val="006D0C72"/>
    <w:rsid w:val="006D2F15"/>
    <w:rsid w:val="006D5501"/>
    <w:rsid w:val="006D5F83"/>
    <w:rsid w:val="006D6243"/>
    <w:rsid w:val="006D6B52"/>
    <w:rsid w:val="006E1DAE"/>
    <w:rsid w:val="006E2225"/>
    <w:rsid w:val="006E5F0E"/>
    <w:rsid w:val="006E6936"/>
    <w:rsid w:val="006F00BE"/>
    <w:rsid w:val="006F4A63"/>
    <w:rsid w:val="006F5336"/>
    <w:rsid w:val="006F5902"/>
    <w:rsid w:val="006F6AA6"/>
    <w:rsid w:val="006F71B0"/>
    <w:rsid w:val="00703A48"/>
    <w:rsid w:val="00703B18"/>
    <w:rsid w:val="00704503"/>
    <w:rsid w:val="00704DAC"/>
    <w:rsid w:val="00705E26"/>
    <w:rsid w:val="007060BC"/>
    <w:rsid w:val="007071B2"/>
    <w:rsid w:val="00710220"/>
    <w:rsid w:val="00712A00"/>
    <w:rsid w:val="00713979"/>
    <w:rsid w:val="00713E8A"/>
    <w:rsid w:val="00715FAD"/>
    <w:rsid w:val="007169BB"/>
    <w:rsid w:val="0071796A"/>
    <w:rsid w:val="0072003F"/>
    <w:rsid w:val="007200ED"/>
    <w:rsid w:val="00724B0B"/>
    <w:rsid w:val="00725204"/>
    <w:rsid w:val="0072584E"/>
    <w:rsid w:val="00726B88"/>
    <w:rsid w:val="00731244"/>
    <w:rsid w:val="0073162B"/>
    <w:rsid w:val="0073304A"/>
    <w:rsid w:val="0073544E"/>
    <w:rsid w:val="00735662"/>
    <w:rsid w:val="00743CAE"/>
    <w:rsid w:val="007449E5"/>
    <w:rsid w:val="007453A4"/>
    <w:rsid w:val="007475F4"/>
    <w:rsid w:val="0075052B"/>
    <w:rsid w:val="00751454"/>
    <w:rsid w:val="00753F13"/>
    <w:rsid w:val="00754B9C"/>
    <w:rsid w:val="00755DED"/>
    <w:rsid w:val="007563EA"/>
    <w:rsid w:val="007574C3"/>
    <w:rsid w:val="00764781"/>
    <w:rsid w:val="007649B3"/>
    <w:rsid w:val="00764E42"/>
    <w:rsid w:val="007673FE"/>
    <w:rsid w:val="00767F17"/>
    <w:rsid w:val="00782786"/>
    <w:rsid w:val="0078339A"/>
    <w:rsid w:val="0079131E"/>
    <w:rsid w:val="00793E86"/>
    <w:rsid w:val="007940AD"/>
    <w:rsid w:val="00795260"/>
    <w:rsid w:val="00795F8C"/>
    <w:rsid w:val="007A2339"/>
    <w:rsid w:val="007A273F"/>
    <w:rsid w:val="007A3B7C"/>
    <w:rsid w:val="007A512A"/>
    <w:rsid w:val="007B10D7"/>
    <w:rsid w:val="007B1E11"/>
    <w:rsid w:val="007B205E"/>
    <w:rsid w:val="007B20A3"/>
    <w:rsid w:val="007B2D56"/>
    <w:rsid w:val="007B3AAD"/>
    <w:rsid w:val="007B3D92"/>
    <w:rsid w:val="007B47BE"/>
    <w:rsid w:val="007B60D8"/>
    <w:rsid w:val="007C0A00"/>
    <w:rsid w:val="007C121D"/>
    <w:rsid w:val="007C33EE"/>
    <w:rsid w:val="007C46E9"/>
    <w:rsid w:val="007C4960"/>
    <w:rsid w:val="007C5B8A"/>
    <w:rsid w:val="007C5DC7"/>
    <w:rsid w:val="007D3EE0"/>
    <w:rsid w:val="007D71FF"/>
    <w:rsid w:val="007E1C64"/>
    <w:rsid w:val="007E2F65"/>
    <w:rsid w:val="007E3B46"/>
    <w:rsid w:val="007E436B"/>
    <w:rsid w:val="007E4376"/>
    <w:rsid w:val="007E5AAF"/>
    <w:rsid w:val="007F07BD"/>
    <w:rsid w:val="007F0E64"/>
    <w:rsid w:val="007F1E4D"/>
    <w:rsid w:val="007F1F78"/>
    <w:rsid w:val="007F2899"/>
    <w:rsid w:val="007F501C"/>
    <w:rsid w:val="007F5304"/>
    <w:rsid w:val="007F6181"/>
    <w:rsid w:val="008002EF"/>
    <w:rsid w:val="00800615"/>
    <w:rsid w:val="00801E6F"/>
    <w:rsid w:val="008023A5"/>
    <w:rsid w:val="00803FAD"/>
    <w:rsid w:val="00804A18"/>
    <w:rsid w:val="00804C7D"/>
    <w:rsid w:val="0081279C"/>
    <w:rsid w:val="00814800"/>
    <w:rsid w:val="00814A49"/>
    <w:rsid w:val="00817A7C"/>
    <w:rsid w:val="0082223B"/>
    <w:rsid w:val="00822A75"/>
    <w:rsid w:val="00823B29"/>
    <w:rsid w:val="00824725"/>
    <w:rsid w:val="00825927"/>
    <w:rsid w:val="00827687"/>
    <w:rsid w:val="00830C18"/>
    <w:rsid w:val="0083182D"/>
    <w:rsid w:val="00834C55"/>
    <w:rsid w:val="0084317A"/>
    <w:rsid w:val="00843588"/>
    <w:rsid w:val="0084413B"/>
    <w:rsid w:val="008448E9"/>
    <w:rsid w:val="008472A6"/>
    <w:rsid w:val="00850719"/>
    <w:rsid w:val="008520EC"/>
    <w:rsid w:val="00854BD1"/>
    <w:rsid w:val="00857303"/>
    <w:rsid w:val="00857F1A"/>
    <w:rsid w:val="008606F3"/>
    <w:rsid w:val="00866655"/>
    <w:rsid w:val="00866BB4"/>
    <w:rsid w:val="0086797F"/>
    <w:rsid w:val="00867D6B"/>
    <w:rsid w:val="008723A0"/>
    <w:rsid w:val="00873CF1"/>
    <w:rsid w:val="00875C6D"/>
    <w:rsid w:val="00876890"/>
    <w:rsid w:val="0088008B"/>
    <w:rsid w:val="00881E49"/>
    <w:rsid w:val="008838F1"/>
    <w:rsid w:val="00883C69"/>
    <w:rsid w:val="00887424"/>
    <w:rsid w:val="0089050F"/>
    <w:rsid w:val="00892282"/>
    <w:rsid w:val="008973F0"/>
    <w:rsid w:val="008A1D88"/>
    <w:rsid w:val="008A3406"/>
    <w:rsid w:val="008A371B"/>
    <w:rsid w:val="008A37C9"/>
    <w:rsid w:val="008A4693"/>
    <w:rsid w:val="008A670E"/>
    <w:rsid w:val="008A6CD6"/>
    <w:rsid w:val="008A6E9D"/>
    <w:rsid w:val="008A7A89"/>
    <w:rsid w:val="008A7AC7"/>
    <w:rsid w:val="008B0823"/>
    <w:rsid w:val="008B12F4"/>
    <w:rsid w:val="008B2414"/>
    <w:rsid w:val="008B2B18"/>
    <w:rsid w:val="008B3B11"/>
    <w:rsid w:val="008B5346"/>
    <w:rsid w:val="008B5776"/>
    <w:rsid w:val="008B6C31"/>
    <w:rsid w:val="008B750A"/>
    <w:rsid w:val="008C105A"/>
    <w:rsid w:val="008C1BF9"/>
    <w:rsid w:val="008C5009"/>
    <w:rsid w:val="008C7F26"/>
    <w:rsid w:val="008D0443"/>
    <w:rsid w:val="008D0874"/>
    <w:rsid w:val="008D25BB"/>
    <w:rsid w:val="008D48C1"/>
    <w:rsid w:val="008D51E6"/>
    <w:rsid w:val="008E761A"/>
    <w:rsid w:val="008E773D"/>
    <w:rsid w:val="008F25AB"/>
    <w:rsid w:val="008F37F0"/>
    <w:rsid w:val="008F3920"/>
    <w:rsid w:val="008F4376"/>
    <w:rsid w:val="0090020E"/>
    <w:rsid w:val="009013D7"/>
    <w:rsid w:val="0090239B"/>
    <w:rsid w:val="00906BBF"/>
    <w:rsid w:val="00906E48"/>
    <w:rsid w:val="00914569"/>
    <w:rsid w:val="00914A74"/>
    <w:rsid w:val="00917194"/>
    <w:rsid w:val="009203EE"/>
    <w:rsid w:val="00922F4B"/>
    <w:rsid w:val="00930C85"/>
    <w:rsid w:val="0093492F"/>
    <w:rsid w:val="009353D4"/>
    <w:rsid w:val="009355CC"/>
    <w:rsid w:val="009356D0"/>
    <w:rsid w:val="009359F3"/>
    <w:rsid w:val="00935C31"/>
    <w:rsid w:val="00937347"/>
    <w:rsid w:val="00942532"/>
    <w:rsid w:val="00944AB2"/>
    <w:rsid w:val="00944D33"/>
    <w:rsid w:val="00944FD8"/>
    <w:rsid w:val="009472E9"/>
    <w:rsid w:val="00955469"/>
    <w:rsid w:val="0095583E"/>
    <w:rsid w:val="0095592E"/>
    <w:rsid w:val="00957020"/>
    <w:rsid w:val="009614A5"/>
    <w:rsid w:val="00962299"/>
    <w:rsid w:val="009658BA"/>
    <w:rsid w:val="009661C0"/>
    <w:rsid w:val="00966A61"/>
    <w:rsid w:val="00967EF0"/>
    <w:rsid w:val="00971612"/>
    <w:rsid w:val="0097211F"/>
    <w:rsid w:val="00972428"/>
    <w:rsid w:val="0097398C"/>
    <w:rsid w:val="009749FC"/>
    <w:rsid w:val="00974AD4"/>
    <w:rsid w:val="009755B2"/>
    <w:rsid w:val="00980C07"/>
    <w:rsid w:val="009810F1"/>
    <w:rsid w:val="00984039"/>
    <w:rsid w:val="009868DC"/>
    <w:rsid w:val="00987E92"/>
    <w:rsid w:val="009909DC"/>
    <w:rsid w:val="0099266F"/>
    <w:rsid w:val="0099575F"/>
    <w:rsid w:val="009A0A93"/>
    <w:rsid w:val="009A0B32"/>
    <w:rsid w:val="009A1D45"/>
    <w:rsid w:val="009A2FF2"/>
    <w:rsid w:val="009A3CCF"/>
    <w:rsid w:val="009A5155"/>
    <w:rsid w:val="009A685C"/>
    <w:rsid w:val="009B1460"/>
    <w:rsid w:val="009B1723"/>
    <w:rsid w:val="009B23AF"/>
    <w:rsid w:val="009B2970"/>
    <w:rsid w:val="009B55D9"/>
    <w:rsid w:val="009B5F7C"/>
    <w:rsid w:val="009B717D"/>
    <w:rsid w:val="009C0ED6"/>
    <w:rsid w:val="009C78B8"/>
    <w:rsid w:val="009D0C7F"/>
    <w:rsid w:val="009D14EB"/>
    <w:rsid w:val="009D1DB0"/>
    <w:rsid w:val="009D3118"/>
    <w:rsid w:val="009D71F6"/>
    <w:rsid w:val="009E1809"/>
    <w:rsid w:val="009F2BE2"/>
    <w:rsid w:val="009F3165"/>
    <w:rsid w:val="009F69C2"/>
    <w:rsid w:val="009F6C65"/>
    <w:rsid w:val="009F7396"/>
    <w:rsid w:val="00A01255"/>
    <w:rsid w:val="00A01324"/>
    <w:rsid w:val="00A023C3"/>
    <w:rsid w:val="00A03FBF"/>
    <w:rsid w:val="00A05A01"/>
    <w:rsid w:val="00A06A0B"/>
    <w:rsid w:val="00A07546"/>
    <w:rsid w:val="00A10A5E"/>
    <w:rsid w:val="00A12ABF"/>
    <w:rsid w:val="00A14512"/>
    <w:rsid w:val="00A14815"/>
    <w:rsid w:val="00A200EE"/>
    <w:rsid w:val="00A247D0"/>
    <w:rsid w:val="00A247D2"/>
    <w:rsid w:val="00A320CB"/>
    <w:rsid w:val="00A327B5"/>
    <w:rsid w:val="00A33D62"/>
    <w:rsid w:val="00A37C49"/>
    <w:rsid w:val="00A44C12"/>
    <w:rsid w:val="00A52909"/>
    <w:rsid w:val="00A52C0D"/>
    <w:rsid w:val="00A53773"/>
    <w:rsid w:val="00A53F59"/>
    <w:rsid w:val="00A57210"/>
    <w:rsid w:val="00A61642"/>
    <w:rsid w:val="00A623CF"/>
    <w:rsid w:val="00A64BD0"/>
    <w:rsid w:val="00A65DFB"/>
    <w:rsid w:val="00A66825"/>
    <w:rsid w:val="00A7039A"/>
    <w:rsid w:val="00A73DEB"/>
    <w:rsid w:val="00A74DCF"/>
    <w:rsid w:val="00A75591"/>
    <w:rsid w:val="00A75A56"/>
    <w:rsid w:val="00A80576"/>
    <w:rsid w:val="00A8263F"/>
    <w:rsid w:val="00A830C2"/>
    <w:rsid w:val="00A83E57"/>
    <w:rsid w:val="00A8724B"/>
    <w:rsid w:val="00A90E71"/>
    <w:rsid w:val="00A92BD1"/>
    <w:rsid w:val="00A96522"/>
    <w:rsid w:val="00AA615E"/>
    <w:rsid w:val="00AA6592"/>
    <w:rsid w:val="00AB2E75"/>
    <w:rsid w:val="00AC3B84"/>
    <w:rsid w:val="00AC4F6D"/>
    <w:rsid w:val="00AC6450"/>
    <w:rsid w:val="00AC652F"/>
    <w:rsid w:val="00AC66E3"/>
    <w:rsid w:val="00AC71A4"/>
    <w:rsid w:val="00AD00F6"/>
    <w:rsid w:val="00AD0836"/>
    <w:rsid w:val="00AD0D6A"/>
    <w:rsid w:val="00AD11A4"/>
    <w:rsid w:val="00AD11BB"/>
    <w:rsid w:val="00AD342B"/>
    <w:rsid w:val="00AD3CB1"/>
    <w:rsid w:val="00AD488A"/>
    <w:rsid w:val="00AD5C84"/>
    <w:rsid w:val="00AD6395"/>
    <w:rsid w:val="00AD799A"/>
    <w:rsid w:val="00AE0227"/>
    <w:rsid w:val="00AE066F"/>
    <w:rsid w:val="00AE17FB"/>
    <w:rsid w:val="00AE1987"/>
    <w:rsid w:val="00AE1E12"/>
    <w:rsid w:val="00AE53F5"/>
    <w:rsid w:val="00AE6CA7"/>
    <w:rsid w:val="00AF17E6"/>
    <w:rsid w:val="00AF1A29"/>
    <w:rsid w:val="00AF20A8"/>
    <w:rsid w:val="00AF46CC"/>
    <w:rsid w:val="00AF47A8"/>
    <w:rsid w:val="00AF6328"/>
    <w:rsid w:val="00AF7CF0"/>
    <w:rsid w:val="00B00982"/>
    <w:rsid w:val="00B00DD1"/>
    <w:rsid w:val="00B076A5"/>
    <w:rsid w:val="00B10DBA"/>
    <w:rsid w:val="00B1186D"/>
    <w:rsid w:val="00B11F6B"/>
    <w:rsid w:val="00B16591"/>
    <w:rsid w:val="00B169B7"/>
    <w:rsid w:val="00B170DD"/>
    <w:rsid w:val="00B17FC7"/>
    <w:rsid w:val="00B200DB"/>
    <w:rsid w:val="00B262E5"/>
    <w:rsid w:val="00B266FA"/>
    <w:rsid w:val="00B277DA"/>
    <w:rsid w:val="00B35F82"/>
    <w:rsid w:val="00B369C4"/>
    <w:rsid w:val="00B4070A"/>
    <w:rsid w:val="00B43E58"/>
    <w:rsid w:val="00B45BEC"/>
    <w:rsid w:val="00B501B6"/>
    <w:rsid w:val="00B52657"/>
    <w:rsid w:val="00B54DE8"/>
    <w:rsid w:val="00B57500"/>
    <w:rsid w:val="00B57C3D"/>
    <w:rsid w:val="00B57DE0"/>
    <w:rsid w:val="00B60F61"/>
    <w:rsid w:val="00B631A5"/>
    <w:rsid w:val="00B648EA"/>
    <w:rsid w:val="00B65EC9"/>
    <w:rsid w:val="00B667AC"/>
    <w:rsid w:val="00B66E2D"/>
    <w:rsid w:val="00B67864"/>
    <w:rsid w:val="00B73801"/>
    <w:rsid w:val="00B75EEC"/>
    <w:rsid w:val="00B76285"/>
    <w:rsid w:val="00B8203D"/>
    <w:rsid w:val="00B82361"/>
    <w:rsid w:val="00B84119"/>
    <w:rsid w:val="00B85275"/>
    <w:rsid w:val="00B8597C"/>
    <w:rsid w:val="00B87F52"/>
    <w:rsid w:val="00B87FF8"/>
    <w:rsid w:val="00B92592"/>
    <w:rsid w:val="00B92B61"/>
    <w:rsid w:val="00B93E52"/>
    <w:rsid w:val="00B942F2"/>
    <w:rsid w:val="00B96B27"/>
    <w:rsid w:val="00BA0DD1"/>
    <w:rsid w:val="00BA149F"/>
    <w:rsid w:val="00BA1D5C"/>
    <w:rsid w:val="00BA1E23"/>
    <w:rsid w:val="00BA529E"/>
    <w:rsid w:val="00BA65B0"/>
    <w:rsid w:val="00BB5175"/>
    <w:rsid w:val="00BB716F"/>
    <w:rsid w:val="00BC1612"/>
    <w:rsid w:val="00BC4254"/>
    <w:rsid w:val="00BC4508"/>
    <w:rsid w:val="00BC52BE"/>
    <w:rsid w:val="00BC632A"/>
    <w:rsid w:val="00BC63F0"/>
    <w:rsid w:val="00BC6468"/>
    <w:rsid w:val="00BC7C7F"/>
    <w:rsid w:val="00BD3023"/>
    <w:rsid w:val="00BD46E8"/>
    <w:rsid w:val="00BD63BE"/>
    <w:rsid w:val="00BE1CAE"/>
    <w:rsid w:val="00BE2183"/>
    <w:rsid w:val="00BE3D6F"/>
    <w:rsid w:val="00BE77BD"/>
    <w:rsid w:val="00BF01FC"/>
    <w:rsid w:val="00BF3BDE"/>
    <w:rsid w:val="00BF42D8"/>
    <w:rsid w:val="00BF4C4D"/>
    <w:rsid w:val="00BF4CBB"/>
    <w:rsid w:val="00BF5DB8"/>
    <w:rsid w:val="00C00ED0"/>
    <w:rsid w:val="00C00ED7"/>
    <w:rsid w:val="00C04510"/>
    <w:rsid w:val="00C05FC7"/>
    <w:rsid w:val="00C061AB"/>
    <w:rsid w:val="00C1143F"/>
    <w:rsid w:val="00C1349E"/>
    <w:rsid w:val="00C137A8"/>
    <w:rsid w:val="00C13918"/>
    <w:rsid w:val="00C141ED"/>
    <w:rsid w:val="00C15990"/>
    <w:rsid w:val="00C15EC9"/>
    <w:rsid w:val="00C167C9"/>
    <w:rsid w:val="00C16BF1"/>
    <w:rsid w:val="00C17F1B"/>
    <w:rsid w:val="00C215FB"/>
    <w:rsid w:val="00C2227B"/>
    <w:rsid w:val="00C22ADE"/>
    <w:rsid w:val="00C23455"/>
    <w:rsid w:val="00C25048"/>
    <w:rsid w:val="00C26F46"/>
    <w:rsid w:val="00C30A8A"/>
    <w:rsid w:val="00C31E56"/>
    <w:rsid w:val="00C31EB4"/>
    <w:rsid w:val="00C32CD7"/>
    <w:rsid w:val="00C34361"/>
    <w:rsid w:val="00C36C59"/>
    <w:rsid w:val="00C373CA"/>
    <w:rsid w:val="00C37D30"/>
    <w:rsid w:val="00C444F9"/>
    <w:rsid w:val="00C45937"/>
    <w:rsid w:val="00C46A88"/>
    <w:rsid w:val="00C47312"/>
    <w:rsid w:val="00C51543"/>
    <w:rsid w:val="00C52629"/>
    <w:rsid w:val="00C54FAF"/>
    <w:rsid w:val="00C56648"/>
    <w:rsid w:val="00C60332"/>
    <w:rsid w:val="00C6033A"/>
    <w:rsid w:val="00C6078A"/>
    <w:rsid w:val="00C6142A"/>
    <w:rsid w:val="00C61746"/>
    <w:rsid w:val="00C617AF"/>
    <w:rsid w:val="00C63DAD"/>
    <w:rsid w:val="00C6447D"/>
    <w:rsid w:val="00C71591"/>
    <w:rsid w:val="00C71A04"/>
    <w:rsid w:val="00C724C2"/>
    <w:rsid w:val="00C73A69"/>
    <w:rsid w:val="00C75C30"/>
    <w:rsid w:val="00C83D72"/>
    <w:rsid w:val="00C856DD"/>
    <w:rsid w:val="00C87493"/>
    <w:rsid w:val="00C91025"/>
    <w:rsid w:val="00C9178E"/>
    <w:rsid w:val="00C93D77"/>
    <w:rsid w:val="00C93DFB"/>
    <w:rsid w:val="00C94C6C"/>
    <w:rsid w:val="00C96786"/>
    <w:rsid w:val="00C9682A"/>
    <w:rsid w:val="00C9730D"/>
    <w:rsid w:val="00CA04EA"/>
    <w:rsid w:val="00CA078E"/>
    <w:rsid w:val="00CA085B"/>
    <w:rsid w:val="00CA2627"/>
    <w:rsid w:val="00CA2866"/>
    <w:rsid w:val="00CA2984"/>
    <w:rsid w:val="00CA79B8"/>
    <w:rsid w:val="00CB1CB2"/>
    <w:rsid w:val="00CB2F44"/>
    <w:rsid w:val="00CB52D2"/>
    <w:rsid w:val="00CB7747"/>
    <w:rsid w:val="00CC1B4A"/>
    <w:rsid w:val="00CC427C"/>
    <w:rsid w:val="00CC7D36"/>
    <w:rsid w:val="00CD280D"/>
    <w:rsid w:val="00CD286E"/>
    <w:rsid w:val="00CD5C2C"/>
    <w:rsid w:val="00CD6A05"/>
    <w:rsid w:val="00CD710B"/>
    <w:rsid w:val="00CD79A2"/>
    <w:rsid w:val="00CE15AD"/>
    <w:rsid w:val="00CE1CE8"/>
    <w:rsid w:val="00CE671C"/>
    <w:rsid w:val="00CE77F1"/>
    <w:rsid w:val="00CF2EFF"/>
    <w:rsid w:val="00CF42EE"/>
    <w:rsid w:val="00CF62E7"/>
    <w:rsid w:val="00D015AB"/>
    <w:rsid w:val="00D01759"/>
    <w:rsid w:val="00D02F10"/>
    <w:rsid w:val="00D0331B"/>
    <w:rsid w:val="00D03A6F"/>
    <w:rsid w:val="00D04862"/>
    <w:rsid w:val="00D057F7"/>
    <w:rsid w:val="00D06B22"/>
    <w:rsid w:val="00D13C2C"/>
    <w:rsid w:val="00D1562B"/>
    <w:rsid w:val="00D2134A"/>
    <w:rsid w:val="00D219F6"/>
    <w:rsid w:val="00D230E4"/>
    <w:rsid w:val="00D2456C"/>
    <w:rsid w:val="00D25EFA"/>
    <w:rsid w:val="00D27046"/>
    <w:rsid w:val="00D27341"/>
    <w:rsid w:val="00D34387"/>
    <w:rsid w:val="00D344A1"/>
    <w:rsid w:val="00D34C75"/>
    <w:rsid w:val="00D350A2"/>
    <w:rsid w:val="00D355E9"/>
    <w:rsid w:val="00D367A6"/>
    <w:rsid w:val="00D42E43"/>
    <w:rsid w:val="00D43361"/>
    <w:rsid w:val="00D44638"/>
    <w:rsid w:val="00D464D2"/>
    <w:rsid w:val="00D46500"/>
    <w:rsid w:val="00D46A7A"/>
    <w:rsid w:val="00D50750"/>
    <w:rsid w:val="00D5105A"/>
    <w:rsid w:val="00D52BC3"/>
    <w:rsid w:val="00D54032"/>
    <w:rsid w:val="00D5766C"/>
    <w:rsid w:val="00D57C4A"/>
    <w:rsid w:val="00D659B6"/>
    <w:rsid w:val="00D65CE4"/>
    <w:rsid w:val="00D70941"/>
    <w:rsid w:val="00D70ACF"/>
    <w:rsid w:val="00D71AB6"/>
    <w:rsid w:val="00D7250D"/>
    <w:rsid w:val="00D74E86"/>
    <w:rsid w:val="00D772D6"/>
    <w:rsid w:val="00D774BA"/>
    <w:rsid w:val="00D8110C"/>
    <w:rsid w:val="00D8202A"/>
    <w:rsid w:val="00D82E88"/>
    <w:rsid w:val="00D82F54"/>
    <w:rsid w:val="00D83E59"/>
    <w:rsid w:val="00D8538E"/>
    <w:rsid w:val="00D86C5B"/>
    <w:rsid w:val="00D87D8A"/>
    <w:rsid w:val="00D93E6A"/>
    <w:rsid w:val="00D94577"/>
    <w:rsid w:val="00D97016"/>
    <w:rsid w:val="00DA150E"/>
    <w:rsid w:val="00DA5867"/>
    <w:rsid w:val="00DA7A5A"/>
    <w:rsid w:val="00DB311E"/>
    <w:rsid w:val="00DB373C"/>
    <w:rsid w:val="00DB412C"/>
    <w:rsid w:val="00DB6280"/>
    <w:rsid w:val="00DB7A8C"/>
    <w:rsid w:val="00DC1031"/>
    <w:rsid w:val="00DC29CA"/>
    <w:rsid w:val="00DC3C68"/>
    <w:rsid w:val="00DC47D4"/>
    <w:rsid w:val="00DC6F3E"/>
    <w:rsid w:val="00DC7C47"/>
    <w:rsid w:val="00DD0D84"/>
    <w:rsid w:val="00DD146F"/>
    <w:rsid w:val="00DD37C1"/>
    <w:rsid w:val="00DD3E01"/>
    <w:rsid w:val="00DD5697"/>
    <w:rsid w:val="00DD6DD1"/>
    <w:rsid w:val="00DD7A04"/>
    <w:rsid w:val="00DE158E"/>
    <w:rsid w:val="00DE160A"/>
    <w:rsid w:val="00DE255A"/>
    <w:rsid w:val="00DE27F5"/>
    <w:rsid w:val="00DE31CD"/>
    <w:rsid w:val="00DE6347"/>
    <w:rsid w:val="00DF1AB3"/>
    <w:rsid w:val="00DF23A4"/>
    <w:rsid w:val="00DF2AB2"/>
    <w:rsid w:val="00DF45B8"/>
    <w:rsid w:val="00DF4811"/>
    <w:rsid w:val="00DF55CF"/>
    <w:rsid w:val="00DF6982"/>
    <w:rsid w:val="00DF6A18"/>
    <w:rsid w:val="00DF6AA7"/>
    <w:rsid w:val="00DF6D53"/>
    <w:rsid w:val="00DF74E9"/>
    <w:rsid w:val="00DF7A9A"/>
    <w:rsid w:val="00DF7F52"/>
    <w:rsid w:val="00E001BE"/>
    <w:rsid w:val="00E01FF8"/>
    <w:rsid w:val="00E020DB"/>
    <w:rsid w:val="00E04CF2"/>
    <w:rsid w:val="00E05993"/>
    <w:rsid w:val="00E05B20"/>
    <w:rsid w:val="00E05F3D"/>
    <w:rsid w:val="00E06B85"/>
    <w:rsid w:val="00E10490"/>
    <w:rsid w:val="00E11415"/>
    <w:rsid w:val="00E11455"/>
    <w:rsid w:val="00E1674B"/>
    <w:rsid w:val="00E22E95"/>
    <w:rsid w:val="00E2402E"/>
    <w:rsid w:val="00E240A5"/>
    <w:rsid w:val="00E24A28"/>
    <w:rsid w:val="00E24CAD"/>
    <w:rsid w:val="00E306B9"/>
    <w:rsid w:val="00E329AD"/>
    <w:rsid w:val="00E329F4"/>
    <w:rsid w:val="00E34D97"/>
    <w:rsid w:val="00E35167"/>
    <w:rsid w:val="00E36D64"/>
    <w:rsid w:val="00E37721"/>
    <w:rsid w:val="00E40009"/>
    <w:rsid w:val="00E415C8"/>
    <w:rsid w:val="00E417D7"/>
    <w:rsid w:val="00E454CE"/>
    <w:rsid w:val="00E46728"/>
    <w:rsid w:val="00E46B2B"/>
    <w:rsid w:val="00E507A4"/>
    <w:rsid w:val="00E50B49"/>
    <w:rsid w:val="00E50DD8"/>
    <w:rsid w:val="00E568ED"/>
    <w:rsid w:val="00E625D0"/>
    <w:rsid w:val="00E62CB1"/>
    <w:rsid w:val="00E64974"/>
    <w:rsid w:val="00E661DA"/>
    <w:rsid w:val="00E66B15"/>
    <w:rsid w:val="00E672DC"/>
    <w:rsid w:val="00E70CC1"/>
    <w:rsid w:val="00E72E7C"/>
    <w:rsid w:val="00E74535"/>
    <w:rsid w:val="00E76255"/>
    <w:rsid w:val="00E8293B"/>
    <w:rsid w:val="00E92355"/>
    <w:rsid w:val="00E94AC7"/>
    <w:rsid w:val="00E95E08"/>
    <w:rsid w:val="00EA3DAD"/>
    <w:rsid w:val="00EA4056"/>
    <w:rsid w:val="00EA4167"/>
    <w:rsid w:val="00EB1774"/>
    <w:rsid w:val="00EB32D6"/>
    <w:rsid w:val="00EB3C5B"/>
    <w:rsid w:val="00EB5884"/>
    <w:rsid w:val="00EB5F87"/>
    <w:rsid w:val="00EB6D2B"/>
    <w:rsid w:val="00EC1252"/>
    <w:rsid w:val="00EC12BD"/>
    <w:rsid w:val="00EC2DC4"/>
    <w:rsid w:val="00EC31E5"/>
    <w:rsid w:val="00EC398E"/>
    <w:rsid w:val="00EC3BDB"/>
    <w:rsid w:val="00EC75D8"/>
    <w:rsid w:val="00EC75DD"/>
    <w:rsid w:val="00ED3E56"/>
    <w:rsid w:val="00ED5654"/>
    <w:rsid w:val="00ED5803"/>
    <w:rsid w:val="00EE16EE"/>
    <w:rsid w:val="00EE4414"/>
    <w:rsid w:val="00EE591D"/>
    <w:rsid w:val="00EF03A0"/>
    <w:rsid w:val="00EF2258"/>
    <w:rsid w:val="00EF35AF"/>
    <w:rsid w:val="00EF6E6B"/>
    <w:rsid w:val="00F01503"/>
    <w:rsid w:val="00F01C3D"/>
    <w:rsid w:val="00F023A4"/>
    <w:rsid w:val="00F0458D"/>
    <w:rsid w:val="00F0495B"/>
    <w:rsid w:val="00F05173"/>
    <w:rsid w:val="00F0592C"/>
    <w:rsid w:val="00F068A4"/>
    <w:rsid w:val="00F130B1"/>
    <w:rsid w:val="00F131BD"/>
    <w:rsid w:val="00F151ED"/>
    <w:rsid w:val="00F15C67"/>
    <w:rsid w:val="00F15F65"/>
    <w:rsid w:val="00F16A3E"/>
    <w:rsid w:val="00F177B0"/>
    <w:rsid w:val="00F232F4"/>
    <w:rsid w:val="00F2519D"/>
    <w:rsid w:val="00F25B53"/>
    <w:rsid w:val="00F27E9C"/>
    <w:rsid w:val="00F30A17"/>
    <w:rsid w:val="00F3279E"/>
    <w:rsid w:val="00F3355B"/>
    <w:rsid w:val="00F34A6E"/>
    <w:rsid w:val="00F369B8"/>
    <w:rsid w:val="00F37150"/>
    <w:rsid w:val="00F377C7"/>
    <w:rsid w:val="00F37977"/>
    <w:rsid w:val="00F42534"/>
    <w:rsid w:val="00F426C5"/>
    <w:rsid w:val="00F42D85"/>
    <w:rsid w:val="00F43B22"/>
    <w:rsid w:val="00F45345"/>
    <w:rsid w:val="00F547AE"/>
    <w:rsid w:val="00F57DBB"/>
    <w:rsid w:val="00F6363E"/>
    <w:rsid w:val="00F63A6C"/>
    <w:rsid w:val="00F63FC6"/>
    <w:rsid w:val="00F64EDB"/>
    <w:rsid w:val="00F65F3C"/>
    <w:rsid w:val="00F7062D"/>
    <w:rsid w:val="00F70A68"/>
    <w:rsid w:val="00F71192"/>
    <w:rsid w:val="00F72F20"/>
    <w:rsid w:val="00F73EA0"/>
    <w:rsid w:val="00F74F5A"/>
    <w:rsid w:val="00F75347"/>
    <w:rsid w:val="00F806C3"/>
    <w:rsid w:val="00F813B9"/>
    <w:rsid w:val="00F87AF3"/>
    <w:rsid w:val="00F90E85"/>
    <w:rsid w:val="00F96C18"/>
    <w:rsid w:val="00F96DB5"/>
    <w:rsid w:val="00F97368"/>
    <w:rsid w:val="00FA11A2"/>
    <w:rsid w:val="00FA1B3B"/>
    <w:rsid w:val="00FA407D"/>
    <w:rsid w:val="00FA4762"/>
    <w:rsid w:val="00FA4AEE"/>
    <w:rsid w:val="00FA609E"/>
    <w:rsid w:val="00FA61F0"/>
    <w:rsid w:val="00FA6B66"/>
    <w:rsid w:val="00FA7F9C"/>
    <w:rsid w:val="00FB0523"/>
    <w:rsid w:val="00FB2AF1"/>
    <w:rsid w:val="00FB37F4"/>
    <w:rsid w:val="00FB3AAA"/>
    <w:rsid w:val="00FB4832"/>
    <w:rsid w:val="00FB5694"/>
    <w:rsid w:val="00FC1028"/>
    <w:rsid w:val="00FC1F8B"/>
    <w:rsid w:val="00FC2211"/>
    <w:rsid w:val="00FC28DD"/>
    <w:rsid w:val="00FC30C7"/>
    <w:rsid w:val="00FC3BD2"/>
    <w:rsid w:val="00FC3F6D"/>
    <w:rsid w:val="00FC63AE"/>
    <w:rsid w:val="00FC6EE9"/>
    <w:rsid w:val="00FD4607"/>
    <w:rsid w:val="00FD6593"/>
    <w:rsid w:val="00FD6DDD"/>
    <w:rsid w:val="00FD7777"/>
    <w:rsid w:val="00FE2A8B"/>
    <w:rsid w:val="00FE325C"/>
    <w:rsid w:val="00FE6E48"/>
    <w:rsid w:val="00FF283F"/>
    <w:rsid w:val="00FF3D67"/>
    <w:rsid w:val="00FF52F8"/>
    <w:rsid w:val="00FF6298"/>
    <w:rsid w:val="00FF7F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2968ACE"/>
  <w15:chartTrackingRefBased/>
  <w15:docId w15:val="{EEC26944-1A36-4530-9D68-615D1349B8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F3920"/>
  </w:style>
  <w:style w:type="paragraph" w:styleId="Heading1">
    <w:name w:val="heading 1"/>
    <w:basedOn w:val="Normal"/>
    <w:next w:val="Normal"/>
    <w:link w:val="Heading1Char"/>
    <w:uiPriority w:val="9"/>
    <w:qFormat/>
    <w:rsid w:val="00CE671C"/>
    <w:pPr>
      <w:keepNext/>
      <w:keepLines/>
      <w:numPr>
        <w:numId w:val="2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B7D15"/>
    <w:pPr>
      <w:keepNext/>
      <w:keepLines/>
      <w:numPr>
        <w:ilvl w:val="1"/>
        <w:numId w:val="2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E671C"/>
    <w:pPr>
      <w:keepNext/>
      <w:keepLines/>
      <w:numPr>
        <w:ilvl w:val="2"/>
        <w:numId w:val="2"/>
      </w:numPr>
      <w:spacing w:before="40" w:after="0"/>
      <w:ind w:left="72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E671C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E671C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E671C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E671C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E671C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E671C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91025"/>
    <w:pPr>
      <w:ind w:left="720"/>
      <w:contextualSpacing/>
    </w:pPr>
  </w:style>
  <w:style w:type="table" w:styleId="TableGrid">
    <w:name w:val="Table Grid"/>
    <w:basedOn w:val="TableNormal"/>
    <w:uiPriority w:val="39"/>
    <w:rsid w:val="00C36C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2B7D1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CE67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CE67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E67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E67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E67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E67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E67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E67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PlaceholderText">
    <w:name w:val="Placeholder Text"/>
    <w:basedOn w:val="DefaultParagraphFont"/>
    <w:uiPriority w:val="99"/>
    <w:semiHidden/>
    <w:rsid w:val="00C13918"/>
    <w:rPr>
      <w:color w:val="666666"/>
    </w:rPr>
  </w:style>
  <w:style w:type="paragraph" w:styleId="TOCHeading">
    <w:name w:val="TOC Heading"/>
    <w:basedOn w:val="Heading1"/>
    <w:next w:val="Normal"/>
    <w:uiPriority w:val="39"/>
    <w:unhideWhenUsed/>
    <w:qFormat/>
    <w:rsid w:val="00D057F7"/>
    <w:pPr>
      <w:numPr>
        <w:numId w:val="0"/>
      </w:numPr>
      <w:outlineLvl w:val="9"/>
    </w:pPr>
    <w:rPr>
      <w:kern w:val="0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735662"/>
    <w:pPr>
      <w:tabs>
        <w:tab w:val="right" w:leader="dot" w:pos="7927"/>
      </w:tabs>
      <w:spacing w:after="100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195DE6"/>
    <w:pPr>
      <w:tabs>
        <w:tab w:val="left" w:pos="709"/>
        <w:tab w:val="right" w:leader="dot" w:pos="7927"/>
      </w:tabs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95DE6"/>
    <w:pPr>
      <w:tabs>
        <w:tab w:val="left" w:pos="993"/>
        <w:tab w:val="right" w:leader="dot" w:pos="7927"/>
      </w:tabs>
      <w:spacing w:after="100"/>
      <w:ind w:left="993" w:hanging="553"/>
    </w:pPr>
  </w:style>
  <w:style w:type="character" w:styleId="Hyperlink">
    <w:name w:val="Hyperlink"/>
    <w:basedOn w:val="DefaultParagraphFont"/>
    <w:uiPriority w:val="99"/>
    <w:unhideWhenUsed/>
    <w:rsid w:val="00D057F7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1741BE"/>
    <w:pPr>
      <w:spacing w:after="200" w:line="240" w:lineRule="auto"/>
      <w:jc w:val="center"/>
    </w:pPr>
    <w:rPr>
      <w:rFonts w:ascii="Times New Roman" w:hAnsi="Times New Roman"/>
      <w:b/>
      <w:iCs/>
      <w:sz w:val="24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906E48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F15C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15C67"/>
  </w:style>
  <w:style w:type="paragraph" w:styleId="Footer">
    <w:name w:val="footer"/>
    <w:basedOn w:val="Normal"/>
    <w:link w:val="FooterChar"/>
    <w:uiPriority w:val="99"/>
    <w:unhideWhenUsed/>
    <w:rsid w:val="00F15C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15C67"/>
  </w:style>
  <w:style w:type="paragraph" w:styleId="Bibliography">
    <w:name w:val="Bibliography"/>
    <w:basedOn w:val="Normal"/>
    <w:next w:val="Normal"/>
    <w:uiPriority w:val="37"/>
    <w:unhideWhenUsed/>
    <w:rsid w:val="00F34A6E"/>
  </w:style>
  <w:style w:type="character" w:styleId="UnresolvedMention">
    <w:name w:val="Unresolved Mention"/>
    <w:basedOn w:val="DefaultParagraphFont"/>
    <w:uiPriority w:val="99"/>
    <w:semiHidden/>
    <w:unhideWhenUsed/>
    <w:rsid w:val="00D355E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87E92"/>
    <w:rPr>
      <w:color w:val="954F72" w:themeColor="followedHyperlink"/>
      <w:u w:val="single"/>
    </w:rPr>
  </w:style>
  <w:style w:type="character" w:customStyle="1" w:styleId="ts-alignment-element">
    <w:name w:val="ts-alignment-element"/>
    <w:basedOn w:val="DefaultParagraphFont"/>
    <w:rsid w:val="00632BB2"/>
  </w:style>
  <w:style w:type="character" w:customStyle="1" w:styleId="ts-alignment-element-highlighted">
    <w:name w:val="ts-alignment-element-highlighted"/>
    <w:basedOn w:val="DefaultParagraphFont"/>
    <w:rsid w:val="00632BB2"/>
  </w:style>
  <w:style w:type="paragraph" w:styleId="TOC4">
    <w:name w:val="toc 4"/>
    <w:basedOn w:val="Normal"/>
    <w:next w:val="Normal"/>
    <w:autoRedefine/>
    <w:uiPriority w:val="39"/>
    <w:unhideWhenUsed/>
    <w:rsid w:val="003A356B"/>
    <w:pPr>
      <w:tabs>
        <w:tab w:val="left" w:pos="1418"/>
        <w:tab w:val="right" w:leader="dot" w:pos="7927"/>
      </w:tabs>
      <w:spacing w:after="100"/>
      <w:ind w:left="660"/>
    </w:pPr>
  </w:style>
  <w:style w:type="character" w:styleId="CommentReference">
    <w:name w:val="annotation reference"/>
    <w:basedOn w:val="DefaultParagraphFont"/>
    <w:uiPriority w:val="99"/>
    <w:semiHidden/>
    <w:unhideWhenUsed/>
    <w:rsid w:val="00194D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94D7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94D7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4D7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4D7F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6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2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54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63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34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05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35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55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241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135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53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61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953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11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90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51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275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7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81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944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220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88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07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1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6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64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96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731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576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65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72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10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43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8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91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footer" Target="footer4.xml"/><Relationship Id="rId26" Type="http://schemas.openxmlformats.org/officeDocument/2006/relationships/hyperlink" Target="http://journal.feb.unmul.ac.id/index.php/KINERJA" TargetMode="External"/><Relationship Id="rId39" Type="http://schemas.openxmlformats.org/officeDocument/2006/relationships/hyperlink" Target="https://doi.org/10.33395/" TargetMode="External"/><Relationship Id="rId21" Type="http://schemas.openxmlformats.org/officeDocument/2006/relationships/image" Target="media/image3.png"/><Relationship Id="rId34" Type="http://schemas.openxmlformats.org/officeDocument/2006/relationships/hyperlink" Target="https://doi.org/10.32662/gaj.v5i1.1979" TargetMode="External"/><Relationship Id="rId42" Type="http://schemas.openxmlformats.org/officeDocument/2006/relationships/hyperlink" Target="https://doi.org/10.35145/bilancia.v7i3.2546" TargetMode="External"/><Relationship Id="rId47" Type="http://schemas.openxmlformats.org/officeDocument/2006/relationships/image" Target="media/image6.png"/><Relationship Id="rId50" Type="http://schemas.openxmlformats.org/officeDocument/2006/relationships/image" Target="media/image9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9" Type="http://schemas.openxmlformats.org/officeDocument/2006/relationships/hyperlink" Target="http://etheses.uin-malang.ac.id/id/eprint/10498" TargetMode="External"/><Relationship Id="rId11" Type="http://schemas.openxmlformats.org/officeDocument/2006/relationships/header" Target="header2.xml"/><Relationship Id="rId24" Type="http://schemas.openxmlformats.org/officeDocument/2006/relationships/hyperlink" Target="https://doi.org/10.30596/14352" TargetMode="External"/><Relationship Id="rId32" Type="http://schemas.openxmlformats.org/officeDocument/2006/relationships/hyperlink" Target="https://www.cnbcindonesia.com/research/20231" TargetMode="External"/><Relationship Id="rId37" Type="http://schemas.openxmlformats.org/officeDocument/2006/relationships/hyperlink" Target="https://www.kemendag.go.id/berita/pojok-media/kemendag-ramal-transaksi-e-commerce-di-ri-tembus-rp533-triliun" TargetMode="External"/><Relationship Id="rId40" Type="http://schemas.openxmlformats.org/officeDocument/2006/relationships/hyperlink" Target="http://journal.uta45jakarta.ac.id/index.%20php/MAP/article/view/4440" TargetMode="External"/><Relationship Id="rId45" Type="http://schemas.openxmlformats.org/officeDocument/2006/relationships/image" Target="media/image4.png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19" Type="http://schemas.openxmlformats.org/officeDocument/2006/relationships/footer" Target="footer5.xml"/><Relationship Id="rId31" Type="http://schemas.openxmlformats.org/officeDocument/2006/relationships/hyperlink" Target="https://apjii.or.id/berita/d/apjii-jumlah-pengguna-internet-indonesia-tembus-221-juta-orang" TargetMode="External"/><Relationship Id="rId44" Type="http://schemas.openxmlformats.org/officeDocument/2006/relationships/footer" Target="footer9.xml"/><Relationship Id="rId52" Type="http://schemas.openxmlformats.org/officeDocument/2006/relationships/image" Target="media/image11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3.xml"/><Relationship Id="rId22" Type="http://schemas.openxmlformats.org/officeDocument/2006/relationships/footer" Target="footer7.xml"/><Relationship Id="rId27" Type="http://schemas.openxmlformats.org/officeDocument/2006/relationships/hyperlink" Target="https://doi.org/10.47313/pjsh.v5i2.950" TargetMode="External"/><Relationship Id="rId30" Type="http://schemas.openxmlformats.org/officeDocument/2006/relationships/hyperlink" Target="https://humas.paserkab.go.id/berita/" TargetMode="External"/><Relationship Id="rId35" Type="http://schemas.openxmlformats.org/officeDocument/2006/relationships/hyperlink" Target="https://doi.org/10.52859/jba.v9i2.215" TargetMode="External"/><Relationship Id="rId43" Type="http://schemas.openxmlformats.org/officeDocument/2006/relationships/hyperlink" Target="https://doi.org/10.33087/ekonomis.v4i2.170" TargetMode="External"/><Relationship Id="rId48" Type="http://schemas.openxmlformats.org/officeDocument/2006/relationships/image" Target="media/image7.png"/><Relationship Id="rId8" Type="http://schemas.openxmlformats.org/officeDocument/2006/relationships/image" Target="media/image1.png"/><Relationship Id="rId51" Type="http://schemas.openxmlformats.org/officeDocument/2006/relationships/image" Target="media/image10.png"/><Relationship Id="rId3" Type="http://schemas.openxmlformats.org/officeDocument/2006/relationships/styles" Target="styles.xml"/><Relationship Id="rId12" Type="http://schemas.openxmlformats.org/officeDocument/2006/relationships/footer" Target="footer1.xml"/><Relationship Id="rId17" Type="http://schemas.openxmlformats.org/officeDocument/2006/relationships/header" Target="header5.xml"/><Relationship Id="rId25" Type="http://schemas.openxmlformats.org/officeDocument/2006/relationships/hyperlink" Target="https://doi.org/10.55606/optimal.v3i4.2283" TargetMode="External"/><Relationship Id="rId33" Type="http://schemas.openxmlformats.org/officeDocument/2006/relationships/hyperlink" Target="https://doi.org/10.31959/jm.v8i1.310" TargetMode="External"/><Relationship Id="rId38" Type="http://schemas.openxmlformats.org/officeDocument/2006/relationships/hyperlink" Target="http://journal.uta45jakarta.ac.id/index.php/MAP" TargetMode="External"/><Relationship Id="rId46" Type="http://schemas.openxmlformats.org/officeDocument/2006/relationships/image" Target="media/image5.png"/><Relationship Id="rId20" Type="http://schemas.openxmlformats.org/officeDocument/2006/relationships/footer" Target="footer6.xml"/><Relationship Id="rId41" Type="http://schemas.openxmlformats.org/officeDocument/2006/relationships/hyperlink" Target="https://doi.org/10.25105/jmat.v9i1.10573" TargetMode="External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eader" Target="header4.xml"/><Relationship Id="rId23" Type="http://schemas.openxmlformats.org/officeDocument/2006/relationships/footer" Target="footer8.xml"/><Relationship Id="rId28" Type="http://schemas.openxmlformats.org/officeDocument/2006/relationships/hyperlink" Target="https://diskominfo.kaltimprov.go.id/teknologi/" TargetMode="External"/><Relationship Id="rId36" Type="http://schemas.openxmlformats.org/officeDocument/2006/relationships/hyperlink" Target="https://doi.org/10.37151/jsma.v15i1.120" TargetMode="External"/><Relationship Id="rId49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79D5287B-DB27-4374-B216-D47A222D7405}">
  <we:reference id="wa104382081" version="1.55.1.0" store="en-US" storeType="OMEX"/>
  <we:alternateReferences>
    <we:reference id="wa104382081" version="1.55.1.0" store="en-US" storeType="OMEX"/>
  </we:alternateReferences>
  <we:properties>
    <we:property name="MENDELEY_CITATIONS" value="[]"/>
    <we:property name="MENDELEY_CITATIONS_STYLE" value="{&quot;id&quot;:&quot;https://www.zotero.org/styles/apa&quot;,&quot;title&quot;:&quot;American Psychological Association 7th edition&quot;,&quot;format&quot;:&quot;author-date&quot;,&quot;defaultLocale&quot;:null,&quot;isLocaleCodeValid&quot;:true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Elm24</b:Tag>
    <b:SourceType>JournalArticle</b:SourceType>
    <b:Guid>{EC7396D5-9458-48E9-876A-5B96852D5062}</b:Guid>
    <b:Title>Pengaruh Digitalisasi Pajak,	Tax Amnesty, dan Sanksi Pajak Terhadap Kepatuhan Wajib Pajak: Studi Kasus Wajib Pajak Orang Pribadi di Kantor Pelayanan Pajak (KPP) Surabaya Mulyorejo	</b:Title>
    <b:Year>2024</b:Year>
    <b:Author>
      <b:Author>
        <b:NameList>
          <b:Person>
            <b:Last>Elma Liyanty Putri</b:Last>
            <b:First>Anik</b:First>
            <b:Middle>Yuliati</b:Middle>
          </b:Person>
        </b:NameList>
      </b:Author>
    </b:Author>
    <b:JournalName>Reslaj: Religion Education Social Laa Roiba Journal</b:JournalName>
    <b:Pages>1-20</b:Pages>
    <b:RefOrder>1</b:RefOrder>
  </b:Source>
  <b:Source>
    <b:Tag>Nas16</b:Tag>
    <b:SourceType>JournalArticle</b:SourceType>
    <b:Guid>{FE79CADB-8B51-42F4-82BA-2837EC2D6065}</b:Guid>
    <b:Author>
      <b:Author>
        <b:NameList>
          <b:Person>
            <b:Last>Nastiti Citra Dewi</b:Last>
            <b:First>Seandy</b:First>
            <b:Middle>Ginanjar</b:Middle>
          </b:Person>
        </b:NameList>
      </b:Author>
    </b:Author>
    <b:Title>PENGARUH PENGETAHUAN PAJAK, PERSEPSI WAJIB PAJAK DAN SOSIALISASI PERPAJAKAN TERHADAP KEPATUHAN WAJIB PAJAK PADA KPP PRATAMA SERANG</b:Title>
    <b:JournalName>JURNAL RISET AKUNTANSI TERPADU</b:JournalName>
    <b:Year>2016</b:Year>
    <b:Pages>1-16</b:Pages>
    <b:RefOrder>2</b:RefOrder>
  </b:Source>
</b:Sources>
</file>

<file path=customXml/itemProps1.xml><?xml version="1.0" encoding="utf-8"?>
<ds:datastoreItem xmlns:ds="http://schemas.openxmlformats.org/officeDocument/2006/customXml" ds:itemID="{BEA22FEF-7784-4D51-BE60-0E9C7560DC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23</TotalTime>
  <Pages>97</Pages>
  <Words>17946</Words>
  <Characters>102297</Characters>
  <Application>Microsoft Office Word</Application>
  <DocSecurity>0</DocSecurity>
  <Lines>852</Lines>
  <Paragraphs>2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0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a choiri</dc:creator>
  <cp:keywords/>
  <dc:description/>
  <cp:lastModifiedBy>ira choiri</cp:lastModifiedBy>
  <cp:revision>118</cp:revision>
  <cp:lastPrinted>2025-10-23T22:38:00Z</cp:lastPrinted>
  <dcterms:created xsi:type="dcterms:W3CDTF">2025-06-15T01:58:00Z</dcterms:created>
  <dcterms:modified xsi:type="dcterms:W3CDTF">2025-10-29T01:58:00Z</dcterms:modified>
</cp:coreProperties>
</file>